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89171B" w:rsidRDefault="004A17AC" w:rsidP="002936D8">
      <w:pPr>
        <w:jc w:val="both"/>
        <w:outlineLvl w:val="0"/>
        <w:rPr>
          <w:b/>
          <w:lang w:val="en-CA"/>
        </w:rPr>
      </w:pPr>
      <w:commentRangeStart w:id="0"/>
      <w:commentRangeStart w:id="1"/>
      <w:r w:rsidRPr="0089171B">
        <w:rPr>
          <w:b/>
          <w:lang w:val="en-CA"/>
        </w:rPr>
        <w:t>Title</w:t>
      </w:r>
      <w:commentRangeEnd w:id="0"/>
      <w:r w:rsidR="00C90F78" w:rsidRPr="0089171B">
        <w:rPr>
          <w:rStyle w:val="CommentReference"/>
          <w:rFonts w:eastAsiaTheme="minorEastAsia"/>
          <w:sz w:val="24"/>
          <w:szCs w:val="24"/>
        </w:rPr>
        <w:commentReference w:id="0"/>
      </w:r>
      <w:commentRangeEnd w:id="1"/>
      <w:r w:rsidR="002024D5">
        <w:rPr>
          <w:rStyle w:val="CommentReference"/>
          <w:rFonts w:asciiTheme="minorHAnsi" w:eastAsiaTheme="minorEastAsia" w:hAnsiTheme="minorHAnsi" w:cstheme="minorBidi"/>
        </w:rPr>
        <w:commentReference w:id="1"/>
      </w:r>
    </w:p>
    <w:p w14:paraId="015FC7F4" w14:textId="77777777" w:rsidR="00255629" w:rsidRPr="0089171B" w:rsidRDefault="00255629"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lang w:val="en-CA"/>
        </w:rPr>
        <w:t>DIABLO: Data integration analysis for biomarker discovery using latent components</w:t>
      </w:r>
    </w:p>
    <w:p w14:paraId="661BCCE4" w14:textId="52868886" w:rsidR="002936D8" w:rsidRPr="0089171B" w:rsidRDefault="00C90F78"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rPr>
        <w:t>A novel integrative method for identifying biological</w:t>
      </w:r>
      <w:r w:rsidR="00D857CA" w:rsidRPr="0089171B">
        <w:rPr>
          <w:rFonts w:ascii="Times New Roman" w:hAnsi="Times New Roman" w:cs="Times New Roman"/>
          <w:b/>
        </w:rPr>
        <w:t>ly</w:t>
      </w:r>
      <w:r w:rsidRPr="0089171B">
        <w:rPr>
          <w:rFonts w:ascii="Times New Roman" w:hAnsi="Times New Roman" w:cs="Times New Roman"/>
          <w:b/>
        </w:rPr>
        <w:t xml:space="preserve"> relevant multi-</w:t>
      </w:r>
      <w:proofErr w:type="spellStart"/>
      <w:r w:rsidRPr="0089171B">
        <w:rPr>
          <w:rFonts w:ascii="Times New Roman" w:hAnsi="Times New Roman" w:cs="Times New Roman"/>
          <w:b/>
        </w:rPr>
        <w:t>omic</w:t>
      </w:r>
      <w:proofErr w:type="spellEnd"/>
      <w:r w:rsidRPr="0089171B">
        <w:rPr>
          <w:rFonts w:ascii="Times New Roman" w:hAnsi="Times New Roman" w:cs="Times New Roman"/>
          <w:b/>
        </w:rPr>
        <w:t xml:space="preserve"> biomarkers</w:t>
      </w:r>
    </w:p>
    <w:p w14:paraId="2E8B3A7A" w14:textId="77777777" w:rsidR="000C067E" w:rsidRPr="0089171B" w:rsidRDefault="000C067E" w:rsidP="002936D8">
      <w:pPr>
        <w:jc w:val="both"/>
      </w:pPr>
    </w:p>
    <w:p w14:paraId="5390229D" w14:textId="26955170" w:rsidR="002936D8" w:rsidRPr="0089171B" w:rsidRDefault="002936D8" w:rsidP="002936D8">
      <w:pPr>
        <w:jc w:val="both"/>
      </w:pPr>
      <w:r w:rsidRPr="0089171B">
        <w:t>Amrit Singh</w:t>
      </w:r>
      <w:r w:rsidRPr="0089171B">
        <w:rPr>
          <w:vertAlign w:val="superscript"/>
        </w:rPr>
        <w:t>1,2</w:t>
      </w:r>
      <w:r w:rsidR="00791116" w:rsidRPr="0089171B">
        <w:rPr>
          <w:vertAlign w:val="superscript"/>
        </w:rPr>
        <w:t>,3</w:t>
      </w:r>
      <w:r w:rsidRPr="0089171B">
        <w:t xml:space="preserve">, </w:t>
      </w:r>
      <w:r w:rsidR="00EE40F3" w:rsidRPr="0089171B">
        <w:t>Casey P. Shannon</w:t>
      </w:r>
      <w:r w:rsidR="00EE40F3" w:rsidRPr="0089171B">
        <w:rPr>
          <w:vertAlign w:val="superscript"/>
        </w:rPr>
        <w:t>3</w:t>
      </w:r>
      <w:r w:rsidR="00EE40F3" w:rsidRPr="0089171B">
        <w:t xml:space="preserve">, </w:t>
      </w:r>
      <w:proofErr w:type="spellStart"/>
      <w:r w:rsidRPr="0089171B">
        <w:t>Benoît</w:t>
      </w:r>
      <w:proofErr w:type="spellEnd"/>
      <w:r w:rsidRPr="0089171B">
        <w:t xml:space="preserve"> Gautier</w:t>
      </w:r>
      <w:r w:rsidR="00791116" w:rsidRPr="0089171B">
        <w:rPr>
          <w:vertAlign w:val="superscript"/>
        </w:rPr>
        <w:t>4</w:t>
      </w:r>
      <w:r w:rsidR="00EE40F3" w:rsidRPr="0089171B">
        <w:t xml:space="preserve">, </w:t>
      </w:r>
      <w:proofErr w:type="spellStart"/>
      <w:r w:rsidRPr="0089171B">
        <w:t>Michaël</w:t>
      </w:r>
      <w:proofErr w:type="spellEnd"/>
      <w:r w:rsidRPr="0089171B">
        <w:t xml:space="preserve"> Vacher</w:t>
      </w:r>
      <w:r w:rsidR="00791116" w:rsidRPr="0089171B">
        <w:rPr>
          <w:vertAlign w:val="superscript"/>
        </w:rPr>
        <w:t>5</w:t>
      </w:r>
      <w:r w:rsidRPr="0089171B">
        <w:t>, Florian Rohart</w:t>
      </w:r>
      <w:r w:rsidR="00791116" w:rsidRPr="0089171B">
        <w:rPr>
          <w:vertAlign w:val="superscript"/>
        </w:rPr>
        <w:t>4</w:t>
      </w:r>
      <w:r w:rsidRPr="0089171B">
        <w:t>, Scott J. Tebbutt</w:t>
      </w:r>
      <w:r w:rsidR="009D482A" w:rsidRPr="0089171B">
        <w:rPr>
          <w:vertAlign w:val="superscript"/>
        </w:rPr>
        <w:t>1,3</w:t>
      </w:r>
      <w:r w:rsidRPr="0089171B">
        <w:rPr>
          <w:vertAlign w:val="superscript"/>
        </w:rPr>
        <w:t>,</w:t>
      </w:r>
      <w:r w:rsidR="00791116" w:rsidRPr="0089171B">
        <w:rPr>
          <w:vertAlign w:val="superscript"/>
        </w:rPr>
        <w:t>6</w:t>
      </w:r>
      <w:r w:rsidRPr="0089171B">
        <w:t xml:space="preserve">, Kim-Anh </w:t>
      </w:r>
      <w:proofErr w:type="spellStart"/>
      <w:r w:rsidRPr="0089171B">
        <w:t>Lê</w:t>
      </w:r>
      <w:proofErr w:type="spellEnd"/>
      <w:r w:rsidRPr="0089171B">
        <w:t xml:space="preserve"> Cao</w:t>
      </w:r>
      <w:r w:rsidR="008A7F56" w:rsidRPr="0089171B">
        <w:rPr>
          <w:vertAlign w:val="superscript"/>
        </w:rPr>
        <w:t>7</w:t>
      </w:r>
    </w:p>
    <w:p w14:paraId="5B8CCE6E" w14:textId="77777777" w:rsidR="002936D8" w:rsidRPr="0089171B" w:rsidRDefault="002936D8" w:rsidP="002936D8">
      <w:pPr>
        <w:jc w:val="both"/>
      </w:pPr>
    </w:p>
    <w:p w14:paraId="05275959" w14:textId="55969F0C" w:rsidR="00791116" w:rsidRPr="0089171B" w:rsidRDefault="00791116" w:rsidP="002936D8">
      <w:pPr>
        <w:jc w:val="both"/>
      </w:pPr>
      <w:r w:rsidRPr="0089171B">
        <w:rPr>
          <w:vertAlign w:val="superscript"/>
        </w:rPr>
        <w:t>1</w:t>
      </w:r>
      <w:r w:rsidRPr="0089171B">
        <w:t>Centre for Heart Lung Innovation, St. Paul’s Hospital, University of British Columbia, Vancouver, BC, Canada;</w:t>
      </w:r>
    </w:p>
    <w:p w14:paraId="43D8334B" w14:textId="25274913" w:rsidR="002936D8" w:rsidRPr="0089171B" w:rsidRDefault="00791116" w:rsidP="002936D8">
      <w:pPr>
        <w:jc w:val="both"/>
      </w:pPr>
      <w:r w:rsidRPr="0089171B">
        <w:rPr>
          <w:vertAlign w:val="superscript"/>
        </w:rPr>
        <w:t>2</w:t>
      </w:r>
      <w:r w:rsidRPr="0089171B">
        <w:t>Department of Pathology and Laboratory Medicine</w:t>
      </w:r>
      <w:r w:rsidR="002936D8" w:rsidRPr="0089171B">
        <w:t>, University of British Columbia, Vancouver, BC, Canada</w:t>
      </w:r>
      <w:r w:rsidRPr="0089171B">
        <w:t>;</w:t>
      </w:r>
    </w:p>
    <w:p w14:paraId="58349C36" w14:textId="788F8579" w:rsidR="002936D8" w:rsidRPr="0089171B" w:rsidRDefault="00791116" w:rsidP="002936D8">
      <w:pPr>
        <w:jc w:val="both"/>
      </w:pPr>
      <w:r w:rsidRPr="0089171B">
        <w:rPr>
          <w:vertAlign w:val="superscript"/>
        </w:rPr>
        <w:t>3</w:t>
      </w:r>
      <w:r w:rsidR="002936D8" w:rsidRPr="0089171B">
        <w:t>Prevention of Organ Failure (PROOF) Centre of Excellence, Vancouver, BC, Canada.</w:t>
      </w:r>
    </w:p>
    <w:p w14:paraId="7559A6E5" w14:textId="010594BC" w:rsidR="002936D8" w:rsidRPr="0089171B" w:rsidRDefault="00791116" w:rsidP="002936D8">
      <w:pPr>
        <w:jc w:val="both"/>
        <w:rPr>
          <w:rFonts w:eastAsia="Times New Roman"/>
          <w:color w:val="333333"/>
        </w:rPr>
      </w:pPr>
      <w:r w:rsidRPr="0089171B">
        <w:rPr>
          <w:vertAlign w:val="superscript"/>
        </w:rPr>
        <w:t>4</w:t>
      </w:r>
      <w:r w:rsidR="007A570D" w:rsidRPr="0089171B">
        <w:rPr>
          <w:rFonts w:eastAsia="Times New Roman"/>
          <w:color w:val="333333"/>
        </w:rPr>
        <w:t>The U</w:t>
      </w:r>
      <w:r w:rsidR="002936D8" w:rsidRPr="0089171B">
        <w:rPr>
          <w:rFonts w:eastAsia="Times New Roman"/>
          <w:color w:val="333333"/>
        </w:rPr>
        <w:t xml:space="preserve">niversity of Queensland Diamantina Institute, Translational Research Institute, </w:t>
      </w:r>
      <w:proofErr w:type="spellStart"/>
      <w:r w:rsidR="002936D8" w:rsidRPr="0089171B">
        <w:rPr>
          <w:rFonts w:eastAsia="Times New Roman"/>
          <w:color w:val="333333"/>
        </w:rPr>
        <w:t>Woolloongabba</w:t>
      </w:r>
      <w:proofErr w:type="spellEnd"/>
      <w:r w:rsidR="002936D8" w:rsidRPr="0089171B">
        <w:rPr>
          <w:rFonts w:eastAsia="Times New Roman"/>
          <w:color w:val="333333"/>
        </w:rPr>
        <w:t>, QLD 4102, Australia</w:t>
      </w:r>
    </w:p>
    <w:p w14:paraId="0B6492E2" w14:textId="2E939468" w:rsidR="002936D8" w:rsidRPr="0089171B" w:rsidRDefault="00791116" w:rsidP="002936D8">
      <w:pPr>
        <w:jc w:val="both"/>
      </w:pPr>
      <w:r w:rsidRPr="0089171B">
        <w:rPr>
          <w:vertAlign w:val="superscript"/>
        </w:rPr>
        <w:t>5</w:t>
      </w:r>
      <w:r w:rsidR="002936D8" w:rsidRPr="0089171B">
        <w:t>Australian Research Council Centre of Excellence in Plant Energy Biology, The University of Western Australia, Crawley, Western Australia, Australia</w:t>
      </w:r>
    </w:p>
    <w:p w14:paraId="2C63ACF6" w14:textId="02514947" w:rsidR="002936D8" w:rsidRPr="0089171B" w:rsidRDefault="00791116" w:rsidP="002936D8">
      <w:pPr>
        <w:jc w:val="both"/>
      </w:pPr>
      <w:r w:rsidRPr="0089171B">
        <w:rPr>
          <w:vertAlign w:val="superscript"/>
        </w:rPr>
        <w:t>6</w:t>
      </w:r>
      <w:r w:rsidR="002936D8" w:rsidRPr="0089171B">
        <w:t>Department of Medicine (Respiratory Division), University of British Columbia, Vancouver, BC, Canada.</w:t>
      </w:r>
    </w:p>
    <w:p w14:paraId="4A2C0D97" w14:textId="5ACB9BC3" w:rsidR="008A7F56" w:rsidRPr="0089171B" w:rsidRDefault="008A7F56" w:rsidP="008A7F56">
      <w:pPr>
        <w:rPr>
          <w:rFonts w:eastAsia="Times New Roman"/>
        </w:rPr>
      </w:pPr>
      <w:r w:rsidRPr="0089171B">
        <w:rPr>
          <w:vertAlign w:val="superscript"/>
        </w:rPr>
        <w:t>7</w:t>
      </w:r>
      <w:ins w:id="2" w:author="Kim-Anh Lê Cao" w:date="2018-02-16T09:29:00Z">
        <w:r w:rsidR="002024D5" w:rsidRPr="002024D5">
          <w:rPr>
            <w:rFonts w:eastAsia="Times New Roman"/>
            <w:color w:val="000000"/>
          </w:rPr>
          <w:t xml:space="preserve"> </w:t>
        </w:r>
        <w:r w:rsidR="002024D5" w:rsidRPr="0089171B">
          <w:rPr>
            <w:rFonts w:eastAsia="Times New Roman"/>
            <w:color w:val="000000"/>
          </w:rPr>
          <w:t>Melbourne Integrative Genomics</w:t>
        </w:r>
        <w:r w:rsidR="002024D5">
          <w:rPr>
            <w:rFonts w:eastAsia="Times New Roman"/>
            <w:color w:val="000000"/>
          </w:rPr>
          <w:t xml:space="preserve">, </w:t>
        </w:r>
      </w:ins>
      <w:r w:rsidRPr="0089171B">
        <w:rPr>
          <w:rFonts w:eastAsia="Times New Roman"/>
          <w:color w:val="000000"/>
        </w:rPr>
        <w:t xml:space="preserve">School of Mathematics and Statistics, The University of Melbourne, </w:t>
      </w:r>
      <w:ins w:id="3" w:author="Kim-Anh Lê Cao" w:date="2018-02-16T09:29:00Z">
        <w:r w:rsidR="002024D5">
          <w:rPr>
            <w:rFonts w:eastAsia="Times New Roman"/>
            <w:color w:val="000000"/>
          </w:rPr>
          <w:t>Melbourne, Australia</w:t>
        </w:r>
      </w:ins>
    </w:p>
    <w:p w14:paraId="2E4AB26F" w14:textId="5093C534" w:rsidR="00791116" w:rsidRPr="0089171B" w:rsidRDefault="00791116" w:rsidP="002936D8">
      <w:pPr>
        <w:jc w:val="both"/>
      </w:pPr>
    </w:p>
    <w:p w14:paraId="06EF3070" w14:textId="77777777" w:rsidR="002936D8" w:rsidRPr="0089171B" w:rsidRDefault="002936D8" w:rsidP="002936D8">
      <w:pPr>
        <w:jc w:val="both"/>
      </w:pPr>
    </w:p>
    <w:p w14:paraId="0A2CF199" w14:textId="77777777" w:rsidR="00FC2A82" w:rsidRPr="0089171B"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Fonts w:ascii="Times New Roman" w:hAnsi="Times New Roman" w:cs="Times New Roman"/>
          <w:color w:val="333333"/>
          <w:sz w:val="24"/>
          <w:szCs w:val="24"/>
        </w:rPr>
        <w:t>Corresponding author</w:t>
      </w:r>
      <w:r w:rsidR="002936D8" w:rsidRPr="0089171B">
        <w:rPr>
          <w:rFonts w:ascii="Times New Roman" w:hAnsi="Times New Roman" w:cs="Times New Roman"/>
          <w:color w:val="333333"/>
          <w:sz w:val="24"/>
          <w:szCs w:val="24"/>
        </w:rPr>
        <w:t>:</w:t>
      </w:r>
    </w:p>
    <w:p w14:paraId="110BDA46" w14:textId="0F5AA900" w:rsidR="00FC2A82" w:rsidRPr="0089171B"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proofErr w:type="spellStart"/>
      <w:r>
        <w:rPr>
          <w:rStyle w:val="apple-converted-space"/>
          <w:rFonts w:ascii="Times New Roman" w:hAnsi="Times New Roman" w:cs="Times New Roman"/>
          <w:color w:val="333333"/>
          <w:sz w:val="24"/>
          <w:szCs w:val="24"/>
        </w:rPr>
        <w:t>Dr</w:t>
      </w:r>
      <w:proofErr w:type="spellEnd"/>
      <w:r>
        <w:rPr>
          <w:rStyle w:val="apple-converted-space"/>
          <w:rFonts w:ascii="Times New Roman" w:hAnsi="Times New Roman" w:cs="Times New Roman"/>
          <w:color w:val="333333"/>
          <w:sz w:val="24"/>
          <w:szCs w:val="24"/>
        </w:rPr>
        <w:t xml:space="preserve"> </w:t>
      </w:r>
      <w:r w:rsidR="002936D8" w:rsidRPr="0089171B">
        <w:rPr>
          <w:rStyle w:val="apple-converted-space"/>
          <w:rFonts w:ascii="Times New Roman" w:hAnsi="Times New Roman" w:cs="Times New Roman"/>
          <w:color w:val="333333"/>
          <w:sz w:val="24"/>
          <w:szCs w:val="24"/>
        </w:rPr>
        <w:t xml:space="preserve">Kim-Anh </w:t>
      </w:r>
      <w:proofErr w:type="spellStart"/>
      <w:r w:rsidR="002936D8" w:rsidRPr="0089171B">
        <w:rPr>
          <w:rStyle w:val="apple-converted-space"/>
          <w:rFonts w:ascii="Times New Roman" w:hAnsi="Times New Roman" w:cs="Times New Roman"/>
          <w:color w:val="333333"/>
          <w:sz w:val="24"/>
          <w:szCs w:val="24"/>
        </w:rPr>
        <w:t>L</w:t>
      </w:r>
      <w:r w:rsidR="002936D8" w:rsidRPr="0089171B">
        <w:rPr>
          <w:rFonts w:ascii="Times New Roman" w:hAnsi="Times New Roman" w:cs="Times New Roman"/>
          <w:sz w:val="24"/>
          <w:szCs w:val="24"/>
        </w:rPr>
        <w:t>ê</w:t>
      </w:r>
      <w:proofErr w:type="spellEnd"/>
      <w:r w:rsidR="00FC2A82" w:rsidRPr="0089171B">
        <w:rPr>
          <w:rStyle w:val="apple-converted-space"/>
          <w:rFonts w:ascii="Times New Roman" w:hAnsi="Times New Roman" w:cs="Times New Roman"/>
          <w:color w:val="333333"/>
          <w:sz w:val="24"/>
          <w:szCs w:val="24"/>
        </w:rPr>
        <w:t xml:space="preserve"> Cao</w:t>
      </w:r>
    </w:p>
    <w:p w14:paraId="6C7C3DE6" w14:textId="780BB50A" w:rsidR="008A7F56" w:rsidRPr="0089171B" w:rsidRDefault="002024D5" w:rsidP="002024D5">
      <w:pPr>
        <w:pStyle w:val="correspondence"/>
        <w:shd w:val="clear" w:color="auto" w:fill="FFFFFF"/>
        <w:spacing w:before="0" w:beforeAutospacing="0" w:after="0" w:afterAutospacing="0"/>
        <w:jc w:val="both"/>
      </w:pPr>
      <w:r w:rsidRPr="0089171B">
        <w:rPr>
          <w:rFonts w:eastAsia="Times New Roman"/>
          <w:color w:val="000000"/>
        </w:rPr>
        <w:t>Melbourne Integrative Genomics</w:t>
      </w:r>
      <w:r>
        <w:rPr>
          <w:rFonts w:eastAsia="Times New Roman"/>
          <w:color w:val="000000"/>
        </w:rPr>
        <w:t xml:space="preserve"> and </w:t>
      </w:r>
      <w:r w:rsidR="008A7F56" w:rsidRPr="0089171B">
        <w:rPr>
          <w:rFonts w:eastAsia="Times New Roman"/>
          <w:color w:val="000000"/>
        </w:rPr>
        <w:t xml:space="preserve">School of Mathematics and Statistics, </w:t>
      </w:r>
      <w:r w:rsidRPr="0089171B">
        <w:rPr>
          <w:rStyle w:val="apple-converted-space"/>
          <w:rFonts w:ascii="Times New Roman" w:hAnsi="Times New Roman" w:cs="Times New Roman"/>
          <w:color w:val="333333"/>
          <w:sz w:val="24"/>
          <w:szCs w:val="24"/>
        </w:rPr>
        <w:t xml:space="preserve">The </w:t>
      </w:r>
      <w:r w:rsidRPr="0089171B">
        <w:rPr>
          <w:rFonts w:ascii="Times New Roman" w:eastAsia="Times New Roman" w:hAnsi="Times New Roman" w:cs="Times New Roman"/>
          <w:color w:val="000000"/>
          <w:sz w:val="24"/>
          <w:szCs w:val="24"/>
        </w:rPr>
        <w:t>University of Melbourne</w:t>
      </w:r>
      <w:r>
        <w:rPr>
          <w:rFonts w:ascii="Times New Roman" w:eastAsia="Times New Roman" w:hAnsi="Times New Roman" w:cs="Times New Roman"/>
          <w:color w:val="000000"/>
          <w:sz w:val="24"/>
          <w:szCs w:val="24"/>
        </w:rPr>
        <w:t>, Melbourne, Australia</w:t>
      </w:r>
    </w:p>
    <w:p w14:paraId="7102C966" w14:textId="77777777" w:rsidR="002024D5" w:rsidRDefault="008A7F56" w:rsidP="008A7F56">
      <w:pPr>
        <w:rPr>
          <w:rFonts w:eastAsia="Times New Roman"/>
          <w:color w:val="000000"/>
        </w:rPr>
      </w:pPr>
      <w:r w:rsidRPr="0089171B">
        <w:rPr>
          <w:rFonts w:eastAsia="Times New Roman"/>
          <w:color w:val="000000"/>
        </w:rPr>
        <w:t>T: +61 (0)3834 43971</w:t>
      </w:r>
    </w:p>
    <w:p w14:paraId="755F924B" w14:textId="57EA8591" w:rsidR="008A7F56" w:rsidRPr="0089171B" w:rsidRDefault="002024D5" w:rsidP="008A7F56">
      <w:pPr>
        <w:rPr>
          <w:rFonts w:eastAsia="Times New Roman"/>
          <w:color w:val="000000"/>
        </w:rPr>
      </w:pPr>
      <w:r>
        <w:rPr>
          <w:rFonts w:eastAsia="Times New Roman"/>
          <w:color w:val="000000"/>
        </w:rPr>
        <w:t>kimanh.lecao@unimelb.edu.au</w:t>
      </w:r>
    </w:p>
    <w:p w14:paraId="67C532E3" w14:textId="77777777" w:rsidR="003F44E9" w:rsidRPr="0089171B" w:rsidRDefault="003F44E9" w:rsidP="000E41BF">
      <w:pPr>
        <w:spacing w:line="480" w:lineRule="auto"/>
        <w:rPr>
          <w:b/>
        </w:rPr>
      </w:pPr>
    </w:p>
    <w:p w14:paraId="133E24DB" w14:textId="77777777" w:rsidR="003F44E9" w:rsidRPr="0089171B" w:rsidRDefault="003F44E9" w:rsidP="000E41BF">
      <w:pPr>
        <w:spacing w:line="480" w:lineRule="auto"/>
        <w:rPr>
          <w:b/>
        </w:rPr>
      </w:pPr>
    </w:p>
    <w:p w14:paraId="521898BC" w14:textId="77777777" w:rsidR="003F44E9" w:rsidRPr="0089171B" w:rsidRDefault="003F44E9" w:rsidP="000E41BF">
      <w:pPr>
        <w:spacing w:line="480" w:lineRule="auto"/>
        <w:rPr>
          <w:b/>
        </w:rPr>
      </w:pPr>
    </w:p>
    <w:p w14:paraId="14A84076" w14:textId="77777777" w:rsidR="003F44E9" w:rsidRPr="0089171B" w:rsidRDefault="003F44E9" w:rsidP="000E41BF">
      <w:pPr>
        <w:spacing w:line="480" w:lineRule="auto"/>
        <w:rPr>
          <w:b/>
        </w:rPr>
      </w:pPr>
    </w:p>
    <w:p w14:paraId="15BDB261" w14:textId="77777777" w:rsidR="003F44E9" w:rsidRPr="0089171B" w:rsidRDefault="003F44E9" w:rsidP="000E41BF">
      <w:pPr>
        <w:spacing w:line="480" w:lineRule="auto"/>
        <w:rPr>
          <w:b/>
        </w:rPr>
      </w:pPr>
    </w:p>
    <w:p w14:paraId="2970FFF7" w14:textId="77777777" w:rsidR="003F44E9" w:rsidRPr="0089171B" w:rsidRDefault="003F44E9" w:rsidP="000E41BF">
      <w:pPr>
        <w:spacing w:line="480" w:lineRule="auto"/>
        <w:rPr>
          <w:b/>
        </w:rPr>
      </w:pPr>
    </w:p>
    <w:p w14:paraId="6F188091" w14:textId="77777777" w:rsidR="003F44E9" w:rsidRPr="0089171B" w:rsidRDefault="003F44E9" w:rsidP="000E41BF">
      <w:pPr>
        <w:spacing w:line="480" w:lineRule="auto"/>
        <w:rPr>
          <w:b/>
        </w:rPr>
      </w:pPr>
    </w:p>
    <w:p w14:paraId="1A0932B7" w14:textId="77777777" w:rsidR="003F44E9" w:rsidRPr="0089171B" w:rsidRDefault="003F44E9" w:rsidP="000E41BF">
      <w:pPr>
        <w:spacing w:line="480" w:lineRule="auto"/>
        <w:rPr>
          <w:b/>
        </w:rPr>
      </w:pPr>
    </w:p>
    <w:p w14:paraId="6DEB49A7" w14:textId="77777777" w:rsidR="003F44E9" w:rsidRPr="0089171B" w:rsidRDefault="003F44E9" w:rsidP="000E41BF">
      <w:pPr>
        <w:spacing w:line="480" w:lineRule="auto"/>
        <w:rPr>
          <w:b/>
        </w:rPr>
      </w:pPr>
    </w:p>
    <w:p w14:paraId="76758E31" w14:textId="77777777" w:rsidR="003F44E9" w:rsidRPr="0089171B" w:rsidRDefault="003F44E9" w:rsidP="000E41BF">
      <w:pPr>
        <w:spacing w:line="480" w:lineRule="auto"/>
        <w:rPr>
          <w:b/>
        </w:rPr>
      </w:pPr>
    </w:p>
    <w:p w14:paraId="16DCD7D4" w14:textId="77777777" w:rsidR="003F44E9" w:rsidRPr="0089171B" w:rsidRDefault="003F44E9" w:rsidP="000E41BF">
      <w:pPr>
        <w:spacing w:line="480" w:lineRule="auto"/>
        <w:rPr>
          <w:b/>
        </w:rPr>
      </w:pPr>
    </w:p>
    <w:p w14:paraId="098D9021" w14:textId="77777777" w:rsidR="008A0210" w:rsidRPr="0089171B" w:rsidRDefault="008A0210" w:rsidP="000E41BF">
      <w:pPr>
        <w:spacing w:line="480" w:lineRule="auto"/>
        <w:rPr>
          <w:b/>
        </w:rPr>
      </w:pPr>
    </w:p>
    <w:p w14:paraId="0B184F51" w14:textId="184AF802" w:rsidR="002936D8" w:rsidRPr="0089171B" w:rsidRDefault="002936D8" w:rsidP="003F44E9">
      <w:pPr>
        <w:spacing w:line="480" w:lineRule="auto"/>
      </w:pPr>
      <w:commentRangeStart w:id="4"/>
      <w:commentRangeStart w:id="5"/>
      <w:r w:rsidRPr="0089171B">
        <w:rPr>
          <w:b/>
        </w:rPr>
        <w:t>Abstract</w:t>
      </w:r>
      <w:commentRangeEnd w:id="4"/>
      <w:r w:rsidR="000C067E" w:rsidRPr="0089171B">
        <w:rPr>
          <w:rStyle w:val="CommentReference"/>
          <w:rFonts w:eastAsiaTheme="minorEastAsia"/>
          <w:sz w:val="24"/>
          <w:szCs w:val="24"/>
        </w:rPr>
        <w:commentReference w:id="4"/>
      </w:r>
      <w:commentRangeEnd w:id="5"/>
      <w:r w:rsidR="000E61FD">
        <w:rPr>
          <w:rStyle w:val="CommentReference"/>
          <w:rFonts w:asciiTheme="minorHAnsi" w:eastAsiaTheme="minorEastAsia" w:hAnsiTheme="minorHAnsi" w:cstheme="minorBidi"/>
        </w:rPr>
        <w:commentReference w:id="5"/>
      </w:r>
    </w:p>
    <w:p w14:paraId="404FDCB5" w14:textId="34957C99" w:rsidR="00E9688E" w:rsidRPr="0089171B" w:rsidRDefault="00D857CA" w:rsidP="00925EEC">
      <w:pPr>
        <w:spacing w:line="480" w:lineRule="auto"/>
        <w:jc w:val="both"/>
      </w:pPr>
      <w:r w:rsidRPr="0089171B">
        <w:t>We present DIABLO, a novel integrative method that</w:t>
      </w:r>
      <w:r w:rsidR="00925EEC" w:rsidRPr="0089171B">
        <w:t xml:space="preserve"> simultaneously </w:t>
      </w:r>
      <w:commentRangeStart w:id="6"/>
      <w:r w:rsidR="00925EEC" w:rsidRPr="0089171B">
        <w:t xml:space="preserve">models </w:t>
      </w:r>
      <w:commentRangeEnd w:id="6"/>
      <w:r w:rsidR="00737859">
        <w:rPr>
          <w:rStyle w:val="CommentReference"/>
          <w:rFonts w:asciiTheme="minorHAnsi" w:eastAsiaTheme="minorEastAsia" w:hAnsiTheme="minorHAnsi" w:cstheme="minorBidi"/>
        </w:rPr>
        <w:commentReference w:id="6"/>
      </w:r>
      <w:r w:rsidR="00925EEC" w:rsidRPr="0089171B">
        <w:t xml:space="preserve">the correlation structure between multiple </w:t>
      </w:r>
      <w:proofErr w:type="spellStart"/>
      <w:r w:rsidR="00925EEC" w:rsidRPr="0089171B">
        <w:t>omic</w:t>
      </w:r>
      <w:proofErr w:type="spellEnd"/>
      <w:r w:rsidR="00925EEC" w:rsidRPr="0089171B">
        <w:t xml:space="preserve"> dataset</w:t>
      </w:r>
      <w:r w:rsidRPr="0089171B">
        <w:t>s</w:t>
      </w:r>
      <w:r w:rsidR="00925EEC" w:rsidRPr="0089171B">
        <w:t xml:space="preserve"> and a phenotype of interest</w:t>
      </w:r>
      <w:r w:rsidR="00F44EB2" w:rsidRPr="0089171B">
        <w:t xml:space="preserve">. </w:t>
      </w:r>
      <w:commentRangeStart w:id="7"/>
      <w:r w:rsidR="00F44EB2" w:rsidRPr="0089171B">
        <w:t xml:space="preserve">DIABLO </w:t>
      </w:r>
      <w:commentRangeStart w:id="8"/>
      <w:r w:rsidRPr="0089171B">
        <w:t xml:space="preserve">controls the trade-off </w:t>
      </w:r>
      <w:commentRangeEnd w:id="8"/>
      <w:r w:rsidR="00737859">
        <w:rPr>
          <w:rStyle w:val="CommentReference"/>
          <w:rFonts w:asciiTheme="minorHAnsi" w:eastAsiaTheme="minorEastAsia" w:hAnsiTheme="minorHAnsi" w:cstheme="minorBidi"/>
        </w:rPr>
        <w:commentReference w:id="8"/>
      </w:r>
      <w:r w:rsidRPr="0089171B">
        <w:t>between correlated and discriminatory features</w:t>
      </w:r>
      <w:r w:rsidR="00F44EB2" w:rsidRPr="0089171B">
        <w:t xml:space="preserve">, resulting in predictive models with strong biological </w:t>
      </w:r>
      <w:commentRangeStart w:id="9"/>
      <w:r w:rsidR="00F44EB2" w:rsidRPr="0089171B">
        <w:t>plausibility</w:t>
      </w:r>
      <w:commentRangeEnd w:id="9"/>
      <w:r w:rsidR="00737859">
        <w:rPr>
          <w:rStyle w:val="CommentReference"/>
          <w:rFonts w:asciiTheme="minorHAnsi" w:eastAsiaTheme="minorEastAsia" w:hAnsiTheme="minorHAnsi" w:cstheme="minorBidi"/>
        </w:rPr>
        <w:commentReference w:id="9"/>
      </w:r>
      <w:r w:rsidR="00F44EB2" w:rsidRPr="0089171B">
        <w:t xml:space="preserve">. </w:t>
      </w:r>
      <w:commentRangeEnd w:id="7"/>
      <w:r w:rsidR="00737859">
        <w:rPr>
          <w:rStyle w:val="CommentReference"/>
          <w:rFonts w:asciiTheme="minorHAnsi" w:eastAsiaTheme="minorEastAsia" w:hAnsiTheme="minorHAnsi" w:cstheme="minorBidi"/>
        </w:rPr>
        <w:commentReference w:id="7"/>
      </w:r>
      <w:r w:rsidR="00BF3A28" w:rsidRPr="0089171B">
        <w:t>DIABLO out-performed other methods with respect to biological enric</w:t>
      </w:r>
      <w:r w:rsidR="000D641B" w:rsidRPr="0089171B">
        <w:t xml:space="preserve">hment of multi-omics biomarkers, and achieved comparable predictive performance with existing multi-step classification schemes. </w:t>
      </w:r>
      <w:r w:rsidR="00925EEC" w:rsidRPr="0089171B">
        <w:t>DIABLO</w:t>
      </w:r>
      <w:r w:rsidR="00E9688E" w:rsidRPr="0089171B">
        <w:t xml:space="preserve"> </w:t>
      </w:r>
      <w:del w:id="10" w:author="Kim-Anh Lê Cao" w:date="2018-02-16T09:32:00Z">
        <w:r w:rsidR="006A049C" w:rsidRPr="0089171B" w:rsidDel="00737859">
          <w:delText>can</w:delText>
        </w:r>
        <w:r w:rsidR="00961927" w:rsidRPr="0089171B" w:rsidDel="00737859">
          <w:delText xml:space="preserve"> </w:delText>
        </w:r>
      </w:del>
      <w:ins w:id="11" w:author="Kim-Anh Lê Cao" w:date="2018-02-16T09:32:00Z">
        <w:r w:rsidR="00737859">
          <w:t>will</w:t>
        </w:r>
        <w:r w:rsidR="00737859" w:rsidRPr="0089171B">
          <w:t xml:space="preserve"> </w:t>
        </w:r>
      </w:ins>
      <w:r w:rsidR="00961927" w:rsidRPr="0089171B">
        <w:t xml:space="preserve">benefit </w:t>
      </w:r>
      <w:r w:rsidR="00E9688E" w:rsidRPr="0089171B">
        <w:t xml:space="preserve">a diverse range of </w:t>
      </w:r>
      <w:r w:rsidR="00703AB1" w:rsidRPr="0089171B">
        <w:t>resea</w:t>
      </w:r>
      <w:r w:rsidR="00BF3A28" w:rsidRPr="0089171B">
        <w:t xml:space="preserve">rch areas </w:t>
      </w:r>
      <w:r w:rsidR="000D641B" w:rsidRPr="0089171B">
        <w:t xml:space="preserve">such as biology, ecology, and medicine, where </w:t>
      </w:r>
      <w:proofErr w:type="spellStart"/>
      <w:ins w:id="12" w:author="Kim-Anh Lê Cao" w:date="2018-02-16T09:32:00Z">
        <w:r w:rsidR="00737859">
          <w:t>where</w:t>
        </w:r>
        <w:proofErr w:type="spellEnd"/>
        <w:r w:rsidR="00737859">
          <w:t xml:space="preserve"> </w:t>
        </w:r>
      </w:ins>
      <w:ins w:id="13" w:author="Kim-Anh Lê Cao" w:date="2018-02-16T09:33:00Z">
        <w:r w:rsidR="00737859">
          <w:t xml:space="preserve">the integration of </w:t>
        </w:r>
      </w:ins>
      <w:r w:rsidR="000D641B" w:rsidRPr="0089171B">
        <w:t xml:space="preserve">multi-source data </w:t>
      </w:r>
      <w:del w:id="14" w:author="Kim-Anh Lê Cao" w:date="2018-02-16T09:33:00Z">
        <w:r w:rsidR="000D641B" w:rsidRPr="0089171B" w:rsidDel="00737859">
          <w:delText xml:space="preserve">can be obtained </w:delText>
        </w:r>
      </w:del>
      <w:r w:rsidR="000D641B" w:rsidRPr="0089171B">
        <w:t>from the same set of specimens</w:t>
      </w:r>
      <w:ins w:id="15" w:author="Kim-Anh Lê Cao" w:date="2018-02-16T09:32:00Z">
        <w:r w:rsidR="00737859">
          <w:t xml:space="preserve"> is required</w:t>
        </w:r>
      </w:ins>
      <w:r w:rsidR="000D641B" w:rsidRPr="0089171B">
        <w:t>.</w:t>
      </w:r>
      <w:r w:rsidR="00703AB1" w:rsidRPr="0089171B">
        <w:t xml:space="preserve"> </w:t>
      </w:r>
      <w:r w:rsidR="000D641B" w:rsidRPr="0089171B">
        <w:t xml:space="preserve">We provide tools for model selection, validation, and many visual aids to </w:t>
      </w:r>
      <w:r w:rsidR="00272CB5" w:rsidRPr="0089171B">
        <w:t>assist in the interpretation of multi-</w:t>
      </w:r>
      <w:proofErr w:type="spellStart"/>
      <w:r w:rsidR="00272CB5" w:rsidRPr="0089171B">
        <w:t>omic</w:t>
      </w:r>
      <w:proofErr w:type="spellEnd"/>
      <w:r w:rsidR="00272CB5" w:rsidRPr="0089171B">
        <w:t xml:space="preserve"> biomarker</w:t>
      </w:r>
      <w:r w:rsidR="00BD36A4" w:rsidRPr="0089171B">
        <w:t>s</w:t>
      </w:r>
      <w:r w:rsidR="00272CB5" w:rsidRPr="0089171B">
        <w:t xml:space="preserve"> </w:t>
      </w:r>
      <w:r w:rsidR="00FB7FD0" w:rsidRPr="0089171B">
        <w:t>(http://mixomics.org/</w:t>
      </w:r>
      <w:ins w:id="16" w:author="Kim-Anh Lê Cao" w:date="2018-02-16T09:33:00Z">
        <w:r w:rsidR="00737859">
          <w:t>)</w:t>
        </w:r>
      </w:ins>
      <w:del w:id="17" w:author="Kim-Anh Lê Cao" w:date="2018-02-16T09:33:00Z">
        <w:r w:rsidR="00FB7FD0" w:rsidRPr="0089171B" w:rsidDel="00737859">
          <w:delText>mixdiablo/)</w:delText>
        </w:r>
        <w:r w:rsidR="00703AB1" w:rsidRPr="0089171B" w:rsidDel="00737859">
          <w:delText>.</w:delText>
        </w:r>
      </w:del>
    </w:p>
    <w:p w14:paraId="7A98BD98" w14:textId="77777777" w:rsidR="002936D8" w:rsidRPr="0089171B" w:rsidRDefault="002936D8" w:rsidP="003F44E9">
      <w:pPr>
        <w:spacing w:line="480" w:lineRule="auto"/>
      </w:pPr>
    </w:p>
    <w:p w14:paraId="50AE7A3C" w14:textId="63F3F6FD" w:rsidR="002936D8" w:rsidRPr="0089171B" w:rsidRDefault="002936D8" w:rsidP="003F44E9">
      <w:pPr>
        <w:spacing w:line="480" w:lineRule="auto"/>
        <w:jc w:val="both"/>
      </w:pPr>
      <w:r w:rsidRPr="0089171B">
        <w:t>Keywords: Syst</w:t>
      </w:r>
      <w:r w:rsidR="00F1503A" w:rsidRPr="0089171B">
        <w:t>ems biology, biomarkers</w:t>
      </w:r>
      <w:r w:rsidRPr="0089171B">
        <w:t>, data integration, data visualization, asthma, classification, breast cancer</w:t>
      </w:r>
      <w:r w:rsidR="005940F2" w:rsidRPr="0089171B">
        <w:t>, multi-omics</w:t>
      </w:r>
      <w:r w:rsidR="00F1503A" w:rsidRPr="0089171B">
        <w:t>, network analysis</w:t>
      </w:r>
    </w:p>
    <w:p w14:paraId="43321944" w14:textId="77777777" w:rsidR="00822D0F" w:rsidRPr="0089171B" w:rsidRDefault="00822D0F" w:rsidP="003F44E9">
      <w:pPr>
        <w:spacing w:line="480" w:lineRule="auto"/>
        <w:jc w:val="both"/>
      </w:pPr>
    </w:p>
    <w:p w14:paraId="2204E9B1" w14:textId="77777777" w:rsidR="00EC7680" w:rsidRPr="0089171B" w:rsidRDefault="00EC7680" w:rsidP="003F44E9">
      <w:pPr>
        <w:spacing w:line="480" w:lineRule="auto"/>
        <w:jc w:val="both"/>
      </w:pPr>
    </w:p>
    <w:p w14:paraId="2785A9AC" w14:textId="6E9158E7" w:rsidR="00EC7680" w:rsidRPr="0089171B" w:rsidRDefault="00EC7680" w:rsidP="003F44E9">
      <w:pPr>
        <w:spacing w:line="480" w:lineRule="auto"/>
        <w:jc w:val="both"/>
      </w:pPr>
      <w:commentRangeStart w:id="18"/>
      <w:r w:rsidRPr="0089171B">
        <w:t>Word count</w:t>
      </w:r>
      <w:commentRangeEnd w:id="18"/>
      <w:r w:rsidR="0030261D" w:rsidRPr="0089171B">
        <w:rPr>
          <w:rStyle w:val="CommentReference"/>
          <w:rFonts w:eastAsiaTheme="minorEastAsia"/>
          <w:sz w:val="24"/>
          <w:szCs w:val="24"/>
        </w:rPr>
        <w:commentReference w:id="18"/>
      </w:r>
      <w:r w:rsidRPr="0089171B">
        <w:t xml:space="preserve">: </w:t>
      </w:r>
      <w:r w:rsidR="00CA73FA">
        <w:t>~3K words</w:t>
      </w:r>
    </w:p>
    <w:p w14:paraId="64CA461F" w14:textId="77777777" w:rsidR="002B3996" w:rsidRPr="0089171B" w:rsidRDefault="002B3996">
      <w:pPr>
        <w:rPr>
          <w:b/>
        </w:rPr>
      </w:pPr>
      <w:r w:rsidRPr="0089171B">
        <w:rPr>
          <w:b/>
        </w:rPr>
        <w:br w:type="page"/>
      </w:r>
    </w:p>
    <w:p w14:paraId="7C60609C" w14:textId="71A512AC" w:rsidR="002936D8" w:rsidRPr="0089171B" w:rsidRDefault="002936D8" w:rsidP="003F44E9">
      <w:pPr>
        <w:spacing w:line="480" w:lineRule="auto"/>
        <w:rPr>
          <w:b/>
        </w:rPr>
      </w:pPr>
      <w:commentRangeStart w:id="19"/>
      <w:r w:rsidRPr="0089171B">
        <w:rPr>
          <w:b/>
        </w:rPr>
        <w:lastRenderedPageBreak/>
        <w:t>Background</w:t>
      </w:r>
      <w:commentRangeEnd w:id="19"/>
      <w:r w:rsidR="00347A81">
        <w:rPr>
          <w:rStyle w:val="CommentReference"/>
          <w:rFonts w:asciiTheme="minorHAnsi" w:eastAsiaTheme="minorEastAsia" w:hAnsiTheme="minorHAnsi" w:cstheme="minorBidi"/>
        </w:rPr>
        <w:commentReference w:id="19"/>
      </w:r>
    </w:p>
    <w:p w14:paraId="48401881" w14:textId="1291AA6F" w:rsidR="007137CD" w:rsidRDefault="00CE0E30" w:rsidP="0001647F">
      <w:pPr>
        <w:widowControl w:val="0"/>
        <w:autoSpaceDE w:val="0"/>
        <w:autoSpaceDN w:val="0"/>
        <w:adjustRightInd w:val="0"/>
        <w:spacing w:line="480" w:lineRule="auto"/>
        <w:jc w:val="both"/>
        <w:rPr>
          <w:ins w:id="20" w:author="Amrit" w:date="2018-02-20T23:11:00Z"/>
        </w:rPr>
      </w:pPr>
      <w:moveFromRangeStart w:id="21" w:author="Amrit" w:date="2018-02-20T22:45:00Z" w:name="move506930082"/>
      <w:moveFrom w:id="22" w:author="Amrit" w:date="2018-02-20T22:45:00Z">
        <w:r w:rsidRPr="0089171B" w:rsidDel="000F3D65">
          <w:t xml:space="preserve">Systems biology approaches </w:t>
        </w:r>
        <w:r w:rsidR="004644DD" w:rsidRPr="0089171B" w:rsidDel="000F3D65">
          <w:t>which</w:t>
        </w:r>
        <w:r w:rsidRPr="0089171B" w:rsidDel="000F3D65">
          <w:t xml:space="preserve"> incorporate data from multiple omic</w:t>
        </w:r>
        <w:r w:rsidR="00F8780D" w:rsidRPr="0089171B" w:rsidDel="000F3D65">
          <w:t xml:space="preserve"> (multi-omics)</w:t>
        </w:r>
        <w:r w:rsidRPr="0089171B" w:rsidDel="000F3D65">
          <w:t xml:space="preserve"> sources have shown</w:t>
        </w:r>
        <w:r w:rsidR="004644DD" w:rsidRPr="0089171B" w:rsidDel="000F3D65">
          <w:t xml:space="preserve"> to improve biological insights, compared to considering each omic source </w:t>
        </w:r>
        <w:r w:rsidR="003E2447" w:rsidRPr="0089171B" w:rsidDel="000F3D65">
          <w:t xml:space="preserve">separately </w:t>
        </w:r>
        <w:r w:rsidR="003E2447" w:rsidRPr="0089171B" w:rsidDel="000F3D65">
          <w:fldChar w:fldCharType="begin"/>
        </w:r>
        <w:r w:rsidR="003E2447" w:rsidRPr="0089171B" w:rsidDel="000F3D65">
          <w: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3E2447" w:rsidRPr="0089171B" w:rsidDel="000F3D65">
          <w:fldChar w:fldCharType="separate"/>
        </w:r>
        <w:r w:rsidR="003E2447" w:rsidRPr="0089171B" w:rsidDel="000F3D65">
          <w:rPr>
            <w:rFonts w:eastAsia="Times New Roman"/>
          </w:rPr>
          <w:t>[1–3]</w:t>
        </w:r>
        <w:r w:rsidR="003E2447" w:rsidRPr="0089171B" w:rsidDel="000F3D65">
          <w:fldChar w:fldCharType="end"/>
        </w:r>
        <w:r w:rsidR="004644DD" w:rsidRPr="0089171B" w:rsidDel="000F3D65">
          <w:t xml:space="preserve">. </w:t>
        </w:r>
      </w:moveFrom>
      <w:moveFromRangeEnd w:id="21"/>
      <w:ins w:id="23" w:author="Amrit" w:date="2018-02-20T22:22:00Z">
        <w:r w:rsidR="00621FDA">
          <w:t>B</w:t>
        </w:r>
        <w:r w:rsidR="00621FDA" w:rsidRPr="003F44E9">
          <w:t>iological processes</w:t>
        </w:r>
        <w:r w:rsidR="00621FDA">
          <w:t xml:space="preserve"> are complex interacting networks that </w:t>
        </w:r>
      </w:ins>
      <w:ins w:id="24" w:author="Amrit" w:date="2018-02-20T22:34:00Z">
        <w:r w:rsidR="00C97642">
          <w:t>are comprised of</w:t>
        </w:r>
      </w:ins>
      <w:ins w:id="25" w:author="Amrit" w:date="2018-02-20T22:22:00Z">
        <w:r w:rsidR="00621FDA">
          <w:t xml:space="preserve"> molecules from</w:t>
        </w:r>
        <w:r w:rsidR="00621FDA" w:rsidRPr="003F44E9">
          <w:t xml:space="preserve"> </w:t>
        </w:r>
        <w:r w:rsidR="00621FDA">
          <w:t>different biological domains</w:t>
        </w:r>
        <w:r w:rsidR="00621FDA" w:rsidRPr="003F44E9">
          <w:t xml:space="preserve"> such as the genome, </w:t>
        </w:r>
        <w:proofErr w:type="spellStart"/>
        <w:r w:rsidR="00621FDA" w:rsidRPr="003F44E9">
          <w:t>methylome</w:t>
        </w:r>
        <w:proofErr w:type="spellEnd"/>
        <w:r w:rsidR="00621FDA" w:rsidRPr="003F44E9">
          <w:t>, transcriptome, proteome and metabolome. These</w:t>
        </w:r>
      </w:ins>
      <w:ins w:id="26" w:author="Amrit" w:date="2018-02-20T22:23:00Z">
        <w:r w:rsidR="00621FDA">
          <w:t xml:space="preserve"> molecular</w:t>
        </w:r>
      </w:ins>
      <w:ins w:id="27" w:author="Amrit" w:date="2018-02-20T22:22:00Z">
        <w:r w:rsidR="00621FDA" w:rsidRPr="003F44E9">
          <w:t xml:space="preserve"> interactions are often missed when each </w:t>
        </w:r>
        <w:proofErr w:type="spellStart"/>
        <w:r w:rsidR="000F3D65">
          <w:t>omic</w:t>
        </w:r>
        <w:proofErr w:type="spellEnd"/>
        <w:r w:rsidR="000F3D65">
          <w:t xml:space="preserve"> </w:t>
        </w:r>
        <w:r w:rsidR="00621FDA" w:rsidRPr="003F44E9">
          <w:t>l</w:t>
        </w:r>
      </w:ins>
      <w:ins w:id="28" w:author="Amrit" w:date="2018-02-20T22:47:00Z">
        <w:r w:rsidR="000F3D65">
          <w:t>ayer</w:t>
        </w:r>
      </w:ins>
      <w:ins w:id="29" w:author="Amrit" w:date="2018-02-20T22:22:00Z">
        <w:r w:rsidR="00621FDA" w:rsidRPr="003F44E9">
          <w:t xml:space="preserve"> is studied in isolation, leading to an increased number of false positives, loss of information (false negatives) and irre</w:t>
        </w:r>
        <w:r w:rsidR="00621FDA">
          <w:t>pro</w:t>
        </w:r>
        <w:r w:rsidR="00621FDA" w:rsidRPr="003F44E9">
          <w:t xml:space="preserve">ducible findings </w:t>
        </w:r>
        <w:r w:rsidR="00621FDA" w:rsidRPr="003F44E9">
          <w:fldChar w:fldCharType="begin"/>
        </w:r>
      </w:ins>
      <w:ins w:id="30" w:author="Amrit" w:date="2018-02-20T23:56:00Z">
        <w:r w:rsidR="008A024A">
          <w:instrText xml:space="preserve"> ADDIN ZOTERO_ITEM CSL_CITATION {"citationID":"166u37dbis","properties":{"formattedCitation":"[1]","plainCitation":"[1]"},"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instrText>
        </w:r>
      </w:ins>
      <w:ins w:id="31" w:author="Amrit" w:date="2018-02-20T22:22:00Z">
        <w:r w:rsidR="00621FDA" w:rsidRPr="003F44E9">
          <w:fldChar w:fldCharType="separate"/>
        </w:r>
      </w:ins>
      <w:ins w:id="32" w:author="Amrit" w:date="2018-02-20T23:56:00Z">
        <w:r w:rsidR="008A024A">
          <w:rPr>
            <w:noProof/>
          </w:rPr>
          <w:t>[1]</w:t>
        </w:r>
      </w:ins>
      <w:ins w:id="33" w:author="Amrit" w:date="2018-02-20T22:22:00Z">
        <w:r w:rsidR="00621FDA" w:rsidRPr="003F44E9">
          <w:fldChar w:fldCharType="end"/>
        </w:r>
        <w:r w:rsidR="00621FDA" w:rsidRPr="003F44E9">
          <w:t xml:space="preserve">. </w:t>
        </w:r>
      </w:ins>
      <w:ins w:id="34" w:author="Amrit" w:date="2018-02-20T22:25:00Z">
        <w:r w:rsidR="007E7525">
          <w:t xml:space="preserve">The emergence of trans-omics </w:t>
        </w:r>
      </w:ins>
      <w:ins w:id="35" w:author="Amrit" w:date="2018-02-20T22:26:00Z">
        <w:r w:rsidR="007E7525">
          <w:t xml:space="preserve">data integration </w:t>
        </w:r>
      </w:ins>
      <w:ins w:id="36" w:author="Amrit" w:date="2018-02-20T22:45:00Z">
        <w:r w:rsidR="000F3D65">
          <w:t>has</w:t>
        </w:r>
      </w:ins>
      <w:ins w:id="37" w:author="Amrit" w:date="2018-02-20T22:25:00Z">
        <w:r w:rsidR="007E7525">
          <w:t xml:space="preserve"> </w:t>
        </w:r>
        <w:r w:rsidR="0001647F">
          <w:t>facilitate</w:t>
        </w:r>
      </w:ins>
      <w:ins w:id="38" w:author="Amrit" w:date="2018-02-20T22:45:00Z">
        <w:r w:rsidR="000F3D65">
          <w:t>d</w:t>
        </w:r>
      </w:ins>
      <w:ins w:id="39" w:author="Amrit" w:date="2018-02-20T22:25:00Z">
        <w:r w:rsidR="007E7525">
          <w:t xml:space="preserve"> the cross-talk between different </w:t>
        </w:r>
        <w:proofErr w:type="spellStart"/>
        <w:r w:rsidR="007E7525">
          <w:t>omic</w:t>
        </w:r>
        <w:proofErr w:type="spellEnd"/>
        <w:r w:rsidR="007E7525">
          <w:t xml:space="preserve"> layers and </w:t>
        </w:r>
      </w:ins>
      <w:ins w:id="40" w:author="Amrit" w:date="2018-02-21T11:26:00Z">
        <w:r w:rsidR="00AE5688">
          <w:t xml:space="preserve">has </w:t>
        </w:r>
      </w:ins>
      <w:ins w:id="41" w:author="Amrit" w:date="2018-02-20T22:25:00Z">
        <w:r w:rsidR="000F3D65">
          <w:t>le</w:t>
        </w:r>
        <w:r w:rsidR="007E7525">
          <w:t xml:space="preserve">d to the identification of </w:t>
        </w:r>
      </w:ins>
      <w:ins w:id="42" w:author="Amrit" w:date="2018-02-20T22:29:00Z">
        <w:r w:rsidR="0001647F">
          <w:t>dysregulated</w:t>
        </w:r>
      </w:ins>
      <w:ins w:id="43" w:author="Amrit" w:date="2018-02-20T22:25:00Z">
        <w:r w:rsidR="007E7525">
          <w:t xml:space="preserve"> biological process</w:t>
        </w:r>
      </w:ins>
      <w:ins w:id="44" w:author="Amrit" w:date="2018-02-20T22:27:00Z">
        <w:r w:rsidR="007E7525">
          <w:t>es</w:t>
        </w:r>
        <w:r w:rsidR="0001647F">
          <w:t xml:space="preserve"> </w:t>
        </w:r>
      </w:ins>
      <w:ins w:id="45" w:author="Amrit" w:date="2018-02-20T22:30:00Z">
        <w:r w:rsidR="0001647F">
          <w:t xml:space="preserve">and </w:t>
        </w:r>
      </w:ins>
      <w:ins w:id="46" w:author="Amrit" w:date="2018-02-21T11:26:00Z">
        <w:r w:rsidR="00AE5688">
          <w:t xml:space="preserve">the </w:t>
        </w:r>
      </w:ins>
      <w:ins w:id="47" w:author="Amrit" w:date="2018-02-20T22:30:00Z">
        <w:r w:rsidR="0001647F">
          <w:t xml:space="preserve">underlying </w:t>
        </w:r>
      </w:ins>
      <w:ins w:id="48" w:author="Amrit" w:date="2018-02-20T22:27:00Z">
        <w:r w:rsidR="0001647F">
          <w:t xml:space="preserve">key </w:t>
        </w:r>
      </w:ins>
      <w:ins w:id="49" w:author="Amrit" w:date="2018-02-21T11:26:00Z">
        <w:r w:rsidR="00AE5688">
          <w:t>molecular drivers</w:t>
        </w:r>
      </w:ins>
      <w:ins w:id="50" w:author="Amrit" w:date="2018-02-20T22:27:00Z">
        <w:r w:rsidR="0001647F">
          <w:t xml:space="preserve"> of disease</w:t>
        </w:r>
      </w:ins>
      <w:ins w:id="51" w:author="Amrit" w:date="2018-02-20T22:30:00Z">
        <w:r w:rsidR="0001647F">
          <w:t xml:space="preserve"> </w:t>
        </w:r>
      </w:ins>
      <w:ins w:id="52" w:author="Amrit" w:date="2018-02-20T22:28:00Z">
        <w:r w:rsidR="0001647F">
          <w:fldChar w:fldCharType="begin"/>
        </w:r>
      </w:ins>
      <w:ins w:id="53" w:author="Amrit" w:date="2018-02-20T23:56:00Z">
        <w:r w:rsidR="008A024A">
          <w:instrText xml:space="preserve"> ADDIN ZOTERO_ITEM CSL_CITATION {"citationID":"aoq032bthv","properties":{"formattedCitation":"[2,3]","plainCitation":"[2,3]"},"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ins>
      <w:r w:rsidR="0001647F">
        <w:fldChar w:fldCharType="separate"/>
      </w:r>
      <w:ins w:id="54" w:author="Amrit" w:date="2018-02-20T23:56:00Z">
        <w:r w:rsidR="008A024A">
          <w:rPr>
            <w:noProof/>
          </w:rPr>
          <w:t>[2,3]</w:t>
        </w:r>
      </w:ins>
      <w:ins w:id="55" w:author="Amrit" w:date="2018-02-20T22:28:00Z">
        <w:r w:rsidR="0001647F">
          <w:fldChar w:fldCharType="end"/>
        </w:r>
      </w:ins>
      <w:ins w:id="56" w:author="Amrit" w:date="2018-02-20T22:25:00Z">
        <w:r w:rsidR="007E7525">
          <w:t>.</w:t>
        </w:r>
      </w:ins>
      <w:ins w:id="57" w:author="Amrit" w:date="2018-02-20T22:32:00Z">
        <w:r w:rsidR="00BD0848">
          <w:t xml:space="preserve"> </w:t>
        </w:r>
      </w:ins>
      <w:ins w:id="58" w:author="Amrit" w:date="2018-02-20T22:46:00Z">
        <w:r w:rsidR="000F3D65">
          <w:t>Emerging s</w:t>
        </w:r>
      </w:ins>
      <w:moveToRangeStart w:id="59" w:author="Amrit" w:date="2018-02-20T22:45:00Z" w:name="move506930082"/>
      <w:moveTo w:id="60" w:author="Amrit" w:date="2018-02-20T22:45:00Z">
        <w:del w:id="61" w:author="Amrit" w:date="2018-02-20T22:46:00Z">
          <w:r w:rsidR="000F3D65" w:rsidRPr="0089171B" w:rsidDel="000F3D65">
            <w:delText>S</w:delText>
          </w:r>
        </w:del>
        <w:r w:rsidR="000F3D65" w:rsidRPr="0089171B">
          <w:t>ystems biology approaches which incorporate</w:t>
        </w:r>
      </w:moveTo>
      <w:ins w:id="62" w:author="Amrit" w:date="2018-02-20T22:46:00Z">
        <w:r w:rsidR="000F3D65">
          <w:t>d</w:t>
        </w:r>
      </w:ins>
      <w:moveTo w:id="63" w:author="Amrit" w:date="2018-02-20T22:45:00Z">
        <w:r w:rsidR="000F3D65" w:rsidRPr="0089171B">
          <w:t xml:space="preserve"> data from multiple </w:t>
        </w:r>
        <w:proofErr w:type="spellStart"/>
        <w:r w:rsidR="000F3D65" w:rsidRPr="0089171B">
          <w:t>omic</w:t>
        </w:r>
        <w:proofErr w:type="spellEnd"/>
        <w:r w:rsidR="000F3D65" w:rsidRPr="0089171B">
          <w:t xml:space="preserve"> (multi-omics) sources have shown to improve biological insights, compared to considering each </w:t>
        </w:r>
        <w:proofErr w:type="spellStart"/>
        <w:r w:rsidR="000F3D65" w:rsidRPr="0089171B">
          <w:t>omic</w:t>
        </w:r>
        <w:proofErr w:type="spellEnd"/>
        <w:r w:rsidR="000F3D65" w:rsidRPr="0089171B">
          <w:t xml:space="preserve"> source separately </w:t>
        </w:r>
        <w:r w:rsidR="000F3D65" w:rsidRPr="0089171B">
          <w:fldChar w:fldCharType="begin"/>
        </w:r>
      </w:moveTo>
      <w:ins w:id="64" w:author="Amrit" w:date="2018-02-20T23:56:00Z">
        <w:r w:rsidR="008A024A">
          <w:instrText xml:space="preserve"> ADDIN ZOTERO_ITEM CSL_CITATION {"citationID":"a22rc1eh2md","properties":{"formattedCitation":"{\\rtf [4\\uc0\\u8211{}6]}","plainCitation":"[4–6]"},"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moveTo w:id="65" w:author="Amrit" w:date="2018-02-20T22:45:00Z">
        <w:del w:id="66" w:author="Amrit" w:date="2018-02-20T23:56:00Z">
          <w:r w:rsidR="000F3D65" w:rsidRPr="0089171B" w:rsidDel="008A024A">
            <w:del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delInstrText>
          </w:r>
        </w:del>
        <w:r w:rsidR="000F3D65" w:rsidRPr="0089171B">
          <w:fldChar w:fldCharType="separate"/>
        </w:r>
        <w:del w:id="67" w:author="Amrit" w:date="2018-02-20T23:56:00Z">
          <w:r w:rsidR="000F3D65" w:rsidRPr="008A024A" w:rsidDel="008A024A">
            <w:rPr>
              <w:rFonts w:eastAsia="Times New Roman"/>
            </w:rPr>
            <w:delText>[1–3]</w:delText>
          </w:r>
        </w:del>
      </w:moveTo>
      <w:ins w:id="68" w:author="Amrit" w:date="2018-02-20T23:56:00Z">
        <w:r w:rsidR="008A024A" w:rsidRPr="008A024A">
          <w:rPr>
            <w:rFonts w:eastAsia="Times New Roman"/>
          </w:rPr>
          <w:t>[4–6]</w:t>
        </w:r>
      </w:ins>
      <w:moveTo w:id="69" w:author="Amrit" w:date="2018-02-20T22:45:00Z">
        <w:r w:rsidR="000F3D65" w:rsidRPr="0089171B">
          <w:fldChar w:fldCharType="end"/>
        </w:r>
        <w:r w:rsidR="000F3D65" w:rsidRPr="0089171B">
          <w:t>.</w:t>
        </w:r>
      </w:moveTo>
      <w:moveToRangeEnd w:id="59"/>
      <w:ins w:id="70" w:author="Amrit" w:date="2018-02-20T22:46:00Z">
        <w:r w:rsidR="000F3D65">
          <w:t xml:space="preserve"> </w:t>
        </w:r>
      </w:ins>
    </w:p>
    <w:p w14:paraId="1913D535" w14:textId="411A7E8B" w:rsidR="0016392A" w:rsidRDefault="00BE16D9" w:rsidP="0016392A">
      <w:pPr>
        <w:widowControl w:val="0"/>
        <w:autoSpaceDE w:val="0"/>
        <w:autoSpaceDN w:val="0"/>
        <w:adjustRightInd w:val="0"/>
        <w:spacing w:line="480" w:lineRule="auto"/>
        <w:ind w:firstLine="720"/>
        <w:jc w:val="both"/>
        <w:rPr>
          <w:ins w:id="71" w:author="Amrit" w:date="2018-02-20T23:47:00Z"/>
        </w:rPr>
        <w:pPrChange w:id="72" w:author="Amrit" w:date="2018-02-20T23:47:00Z">
          <w:pPr>
            <w:widowControl w:val="0"/>
            <w:autoSpaceDE w:val="0"/>
            <w:autoSpaceDN w:val="0"/>
            <w:adjustRightInd w:val="0"/>
            <w:spacing w:line="480" w:lineRule="auto"/>
            <w:jc w:val="both"/>
          </w:pPr>
        </w:pPrChange>
      </w:pPr>
      <w:ins w:id="73" w:author="Amrit" w:date="2018-02-20T22:48:00Z">
        <w:r>
          <w:t>Strategies to integrate multi-omics data</w:t>
        </w:r>
      </w:ins>
      <w:ins w:id="74" w:author="Amrit" w:date="2018-02-20T22:37:00Z">
        <w:r w:rsidR="000F3D65">
          <w:t xml:space="preserve"> have included</w:t>
        </w:r>
        <w:r w:rsidR="008E3DCF">
          <w:t xml:space="preserve"> </w:t>
        </w:r>
      </w:ins>
      <w:ins w:id="75" w:author="Amrit" w:date="2018-02-20T23:44:00Z">
        <w:r w:rsidR="00D94744">
          <w:t xml:space="preserve">component-based methods, </w:t>
        </w:r>
      </w:ins>
      <w:ins w:id="76" w:author="Amrit" w:date="2018-02-20T22:39:00Z">
        <w:r w:rsidR="008C5157">
          <w:t xml:space="preserve">Bayesian methods, </w:t>
        </w:r>
      </w:ins>
      <w:ins w:id="77" w:author="Amrit" w:date="2018-02-20T23:44:00Z">
        <w:r w:rsidR="00D94744">
          <w:t xml:space="preserve">and </w:t>
        </w:r>
      </w:ins>
      <w:ins w:id="78" w:author="Amrit" w:date="2018-02-20T22:39:00Z">
        <w:r w:rsidR="008C5157">
          <w:t>network-based methods</w:t>
        </w:r>
      </w:ins>
      <w:ins w:id="79" w:author="Amrit" w:date="2018-02-20T23:44:00Z">
        <w:r w:rsidR="00D94744">
          <w:t xml:space="preserve"> as well as multi-step approaches</w:t>
        </w:r>
      </w:ins>
      <w:ins w:id="80" w:author="Amrit" w:date="2018-02-20T22:39:00Z">
        <w:r w:rsidR="008C5157">
          <w:t xml:space="preserve"> (</w:t>
        </w:r>
        <w:r w:rsidR="008C5157" w:rsidRPr="009013CC">
          <w:rPr>
            <w:b/>
            <w:rPrChange w:id="81" w:author="Amrit" w:date="2018-02-20T22:51:00Z">
              <w:rPr/>
            </w:rPrChange>
          </w:rPr>
          <w:t>Figure 1</w:t>
        </w:r>
        <w:r w:rsidR="008C5157">
          <w:t>)</w:t>
        </w:r>
      </w:ins>
      <w:ins w:id="82" w:author="Amrit" w:date="2018-02-20T22:49:00Z">
        <w:r>
          <w:t xml:space="preserve"> </w:t>
        </w:r>
      </w:ins>
      <w:ins w:id="83" w:author="Amrit" w:date="2018-02-20T22:43:00Z">
        <w:r w:rsidR="007E59C9">
          <w:fldChar w:fldCharType="begin"/>
        </w:r>
      </w:ins>
      <w:ins w:id="84" w:author="Amrit" w:date="2018-02-20T23:56:00Z">
        <w:r w:rsidR="008A024A">
          <w:instrText xml:space="preserve"> ADDIN ZOTERO_ITEM CSL_CITATION {"citationID":"a166su29jb5","properties":{"formattedCitation":"{\\rtf [2,7\\uc0\\u8211{}10]}","plainCitation":"[2,7–1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7E59C9">
        <w:fldChar w:fldCharType="separate"/>
      </w:r>
      <w:ins w:id="85" w:author="Amrit" w:date="2018-02-20T23:56:00Z">
        <w:r w:rsidR="008A024A" w:rsidRPr="008A024A">
          <w:rPr>
            <w:rFonts w:eastAsia="Times New Roman"/>
          </w:rPr>
          <w:t>[2,7–10]</w:t>
        </w:r>
      </w:ins>
      <w:ins w:id="86" w:author="Amrit" w:date="2018-02-20T22:43:00Z">
        <w:r w:rsidR="007E59C9">
          <w:fldChar w:fldCharType="end"/>
        </w:r>
      </w:ins>
      <w:ins w:id="87" w:author="Amrit" w:date="2018-02-20T22:39:00Z">
        <w:r w:rsidR="008C5157">
          <w:t>.</w:t>
        </w:r>
      </w:ins>
      <w:ins w:id="88" w:author="Amrit" w:date="2018-02-20T22:49:00Z">
        <w:r w:rsidR="004F50C3">
          <w:t xml:space="preserve"> </w:t>
        </w:r>
        <w:r w:rsidR="00242250">
          <w:t>These</w:t>
        </w:r>
        <w:r w:rsidR="004F50C3">
          <w:t xml:space="preserve"> </w:t>
        </w:r>
      </w:ins>
      <w:ins w:id="89" w:author="Amrit" w:date="2018-02-21T11:27:00Z">
        <w:r w:rsidR="00AE5688">
          <w:t>strategies</w:t>
        </w:r>
      </w:ins>
      <w:ins w:id="90" w:author="Amrit" w:date="2018-02-20T22:49:00Z">
        <w:r w:rsidR="004F50C3">
          <w:t xml:space="preserve"> can be</w:t>
        </w:r>
        <w:r w:rsidR="004F50C3" w:rsidRPr="0089171B">
          <w:t xml:space="preserve"> divided into unsupervised analyses </w:t>
        </w:r>
      </w:ins>
      <w:ins w:id="91" w:author="Amrit" w:date="2018-02-20T22:50:00Z">
        <w:r w:rsidR="004F50C3">
          <w:t>which</w:t>
        </w:r>
      </w:ins>
      <w:ins w:id="92" w:author="Amrit" w:date="2018-02-20T22:49:00Z">
        <w:r w:rsidR="004F50C3" w:rsidRPr="0089171B">
          <w:t xml:space="preserve"> identify coherent patter</w:t>
        </w:r>
        <w:r w:rsidR="004F50C3">
          <w:t xml:space="preserve">ns </w:t>
        </w:r>
      </w:ins>
      <w:ins w:id="93" w:author="Amrit" w:date="2018-02-20T22:59:00Z">
        <w:r w:rsidR="00EF3385">
          <w:t>across</w:t>
        </w:r>
      </w:ins>
      <w:ins w:id="94" w:author="Amrit" w:date="2018-02-20T22:49:00Z">
        <w:r w:rsidR="004F50C3">
          <w:t xml:space="preserve"> multi-omics datasets</w:t>
        </w:r>
        <w:r w:rsidR="004F50C3" w:rsidRPr="0089171B">
          <w:t xml:space="preserve"> </w:t>
        </w:r>
        <w:r w:rsidR="004F50C3">
          <w:t xml:space="preserve">when samples are unlabeled, </w:t>
        </w:r>
        <w:r w:rsidR="004F50C3" w:rsidRPr="0089171B">
          <w:t xml:space="preserve">and supervised analyses </w:t>
        </w:r>
      </w:ins>
      <w:ins w:id="95" w:author="Amrit" w:date="2018-02-20T22:50:00Z">
        <w:r w:rsidR="004F50C3">
          <w:t>which</w:t>
        </w:r>
      </w:ins>
      <w:ins w:id="96" w:author="Amrit" w:date="2018-02-20T22:49:00Z">
        <w:r w:rsidR="004F50C3" w:rsidRPr="0089171B">
          <w:t xml:space="preserve"> identify</w:t>
        </w:r>
      </w:ins>
      <w:ins w:id="97" w:author="Amrit" w:date="2018-02-20T23:00:00Z">
        <w:r w:rsidR="00EF3385">
          <w:t xml:space="preserve"> multi-</w:t>
        </w:r>
        <w:proofErr w:type="spellStart"/>
        <w:r w:rsidR="00EF3385">
          <w:t>omic</w:t>
        </w:r>
      </w:ins>
      <w:proofErr w:type="spellEnd"/>
      <w:ins w:id="98" w:author="Amrit" w:date="2018-02-20T22:49:00Z">
        <w:r w:rsidR="004F50C3" w:rsidRPr="0089171B">
          <w:t xml:space="preserve"> patterns that discriminate between </w:t>
        </w:r>
        <w:r w:rsidR="004F50C3">
          <w:t xml:space="preserve">known </w:t>
        </w:r>
        <w:r w:rsidR="004F50C3" w:rsidRPr="0089171B">
          <w:t xml:space="preserve">phenotypic </w:t>
        </w:r>
        <w:r w:rsidR="004F50C3">
          <w:t xml:space="preserve">sample </w:t>
        </w:r>
        <w:r w:rsidR="009013CC">
          <w:t>groups</w:t>
        </w:r>
        <w:r w:rsidR="004F50C3" w:rsidRPr="0089171B">
          <w:t>.</w:t>
        </w:r>
      </w:ins>
      <w:ins w:id="99" w:author="Amrit" w:date="2018-02-20T23:06:00Z">
        <w:r w:rsidR="001B711A">
          <w:t xml:space="preserve"> </w:t>
        </w:r>
      </w:ins>
      <w:ins w:id="100" w:author="Amrit" w:date="2018-02-21T11:28:00Z">
        <w:r w:rsidR="00AE5688">
          <w:t>Initially</w:t>
        </w:r>
      </w:ins>
      <w:ins w:id="101" w:author="Amrit" w:date="2018-02-20T23:47:00Z">
        <w:r w:rsidR="0016392A">
          <w:t xml:space="preserve"> analyses using multi-step approaches such concatenation of multi-omics data or ensembles of models developed separately on each </w:t>
        </w:r>
        <w:proofErr w:type="spellStart"/>
        <w:r w:rsidR="0016392A">
          <w:t>omic</w:t>
        </w:r>
        <w:proofErr w:type="spellEnd"/>
        <w:r w:rsidR="0016392A">
          <w:t xml:space="preserve"> dataset </w:t>
        </w:r>
      </w:ins>
      <w:ins w:id="102" w:author="Amrit" w:date="2018-02-21T11:28:00Z">
        <w:r w:rsidR="00AE5688">
          <w:t>were common</w:t>
        </w:r>
      </w:ins>
      <w:ins w:id="103" w:author="Amrit" w:date="2018-02-20T23:58:00Z">
        <w:r w:rsidR="008A024A">
          <w:t xml:space="preserve"> </w:t>
        </w:r>
      </w:ins>
      <w:ins w:id="104" w:author="Amrit" w:date="2018-02-20T23:55:00Z">
        <w:r w:rsidR="008A024A">
          <w:fldChar w:fldCharType="begin"/>
        </w:r>
      </w:ins>
      <w:ins w:id="105" w:author="Amrit" w:date="2018-02-20T23:56:00Z">
        <w:r w:rsidR="008A024A">
          <w:instrText xml:space="preserve"> ADDIN ZOTERO_ITEM CSL_CITATION {"citationID":"a1haja8fe2a","properties":{"formattedCitation":"[11]","plainCitation":"[11]"},"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ins>
      <w:r w:rsidR="008A024A">
        <w:fldChar w:fldCharType="separate"/>
      </w:r>
      <w:ins w:id="106" w:author="Amrit" w:date="2018-02-20T23:56:00Z">
        <w:r w:rsidR="008A024A">
          <w:rPr>
            <w:noProof/>
          </w:rPr>
          <w:t>[11]</w:t>
        </w:r>
      </w:ins>
      <w:ins w:id="107" w:author="Amrit" w:date="2018-02-20T23:55:00Z">
        <w:r w:rsidR="008A024A">
          <w:fldChar w:fldCharType="end"/>
        </w:r>
      </w:ins>
      <w:ins w:id="108" w:author="Amrit" w:date="2018-02-20T23:48:00Z">
        <w:r w:rsidR="0016392A">
          <w:t xml:space="preserve">. </w:t>
        </w:r>
      </w:ins>
      <w:ins w:id="109" w:author="Amrit" w:date="2018-02-20T23:51:00Z">
        <w:r w:rsidR="0016392A">
          <w:t xml:space="preserve">However, </w:t>
        </w:r>
        <w:r w:rsidR="0016392A" w:rsidRPr="00044FDC">
          <w:t>these approaches</w:t>
        </w:r>
      </w:ins>
      <w:ins w:id="110" w:author="Amrit" w:date="2018-02-20T23:56:00Z">
        <w:r w:rsidR="008A024A">
          <w:t xml:space="preserve"> may</w:t>
        </w:r>
      </w:ins>
      <w:ins w:id="111" w:author="Amrit" w:date="2018-02-21T11:28:00Z">
        <w:r w:rsidR="00AE5688">
          <w:t xml:space="preserve"> </w:t>
        </w:r>
      </w:ins>
      <w:ins w:id="112" w:author="Amrit" w:date="2018-02-20T23:57:00Z">
        <w:r w:rsidR="008A024A">
          <w:t>be</w:t>
        </w:r>
      </w:ins>
      <w:ins w:id="113" w:author="Amrit" w:date="2018-02-20T23:56:00Z">
        <w:r w:rsidR="008A024A">
          <w:t xml:space="preserve"> bias</w:t>
        </w:r>
      </w:ins>
      <w:ins w:id="114" w:author="Amrit" w:date="2018-02-20T23:57:00Z">
        <w:r w:rsidR="008A024A">
          <w:t>ed</w:t>
        </w:r>
      </w:ins>
      <w:ins w:id="115" w:author="Amrit" w:date="2018-02-20T23:56:00Z">
        <w:r w:rsidR="008A024A">
          <w:t xml:space="preserve"> </w:t>
        </w:r>
      </w:ins>
      <w:ins w:id="116" w:author="Amrit" w:date="2018-02-21T11:28:00Z">
        <w:r w:rsidR="00AE5688">
          <w:t xml:space="preserve">towards </w:t>
        </w:r>
      </w:ins>
      <w:ins w:id="117" w:author="Amrit" w:date="2018-02-20T23:57:00Z">
        <w:r w:rsidR="008A024A">
          <w:t xml:space="preserve">certain </w:t>
        </w:r>
        <w:proofErr w:type="spellStart"/>
        <w:r w:rsidR="008A024A">
          <w:t>omic</w:t>
        </w:r>
        <w:proofErr w:type="spellEnd"/>
        <w:r w:rsidR="008A024A">
          <w:t xml:space="preserve"> data-types</w:t>
        </w:r>
      </w:ins>
      <w:ins w:id="118" w:author="Amrit" w:date="2018-02-20T23:56:00Z">
        <w:r w:rsidR="008A024A">
          <w:t xml:space="preserve"> </w:t>
        </w:r>
      </w:ins>
      <w:ins w:id="119" w:author="Amrit" w:date="2018-02-20T23:57:00Z">
        <w:r w:rsidR="008A024A">
          <w:t>and</w:t>
        </w:r>
      </w:ins>
      <w:ins w:id="120" w:author="Amrit" w:date="2018-02-20T23:51:00Z">
        <w:r w:rsidR="0016392A">
          <w:t xml:space="preserve"> do not </w:t>
        </w:r>
        <w:r w:rsidR="0016392A" w:rsidRPr="00044FDC">
          <w:t xml:space="preserve">account </w:t>
        </w:r>
      </w:ins>
      <w:ins w:id="121" w:author="Amrit" w:date="2018-02-20T23:57:00Z">
        <w:r w:rsidR="008A024A">
          <w:t>for</w:t>
        </w:r>
      </w:ins>
      <w:ins w:id="122" w:author="Amrit" w:date="2018-02-20T23:51:00Z">
        <w:r w:rsidR="0016392A" w:rsidRPr="00044FDC">
          <w:t xml:space="preserve"> </w:t>
        </w:r>
      </w:ins>
      <w:ins w:id="123" w:author="Amrit" w:date="2018-02-21T11:28:00Z">
        <w:r w:rsidR="00AE5688">
          <w:t>interactions</w:t>
        </w:r>
      </w:ins>
      <w:ins w:id="124" w:author="Amrit" w:date="2018-02-20T23:51:00Z">
        <w:r w:rsidR="0016392A" w:rsidRPr="00044FDC">
          <w:t xml:space="preserve"> between </w:t>
        </w:r>
      </w:ins>
      <w:proofErr w:type="spellStart"/>
      <w:ins w:id="125" w:author="Amrit" w:date="2018-02-20T23:57:00Z">
        <w:r w:rsidR="008A024A">
          <w:t>omic</w:t>
        </w:r>
        <w:proofErr w:type="spellEnd"/>
        <w:r w:rsidR="008A024A">
          <w:t xml:space="preserve"> layers</w:t>
        </w:r>
      </w:ins>
      <w:ins w:id="126" w:author="Amrit" w:date="2018-02-20T23:51:00Z">
        <w:r w:rsidR="0016392A" w:rsidRPr="00044FDC">
          <w:t xml:space="preserve"> thus limit</w:t>
        </w:r>
      </w:ins>
      <w:ins w:id="127" w:author="Amrit" w:date="2018-02-20T23:57:00Z">
        <w:r w:rsidR="008A024A">
          <w:t>ing</w:t>
        </w:r>
      </w:ins>
      <w:ins w:id="128" w:author="Amrit" w:date="2018-02-20T23:51:00Z">
        <w:r w:rsidR="0016392A" w:rsidRPr="00044FDC">
          <w:t xml:space="preserve"> our understanding of</w:t>
        </w:r>
        <w:r w:rsidR="008A024A">
          <w:t xml:space="preserve"> </w:t>
        </w:r>
      </w:ins>
      <w:ins w:id="129" w:author="Amrit" w:date="2018-02-21T11:29:00Z">
        <w:r w:rsidR="00AE5688">
          <w:t>the disease mechanisms</w:t>
        </w:r>
      </w:ins>
      <w:ins w:id="130" w:author="Amrit" w:date="2018-02-20T23:58:00Z">
        <w:r w:rsidR="008A024A">
          <w:t xml:space="preserve"> </w:t>
        </w:r>
        <w:r w:rsidR="008A024A">
          <w:fldChar w:fldCharType="begin"/>
        </w:r>
        <w:r w:rsidR="008A024A">
          <w:instrText xml:space="preserve"> ADDIN ZOTERO_ITEM CSL_CITATION {"citationID":"a2p1jimll2s","properties":{"formattedCitation":"[12,13]","plainCitation":"[12,13]"},"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ins>
      <w:r w:rsidR="008A024A">
        <w:fldChar w:fldCharType="separate"/>
      </w:r>
      <w:ins w:id="131" w:author="Amrit" w:date="2018-02-20T23:58:00Z">
        <w:r w:rsidR="008A024A">
          <w:rPr>
            <w:noProof/>
          </w:rPr>
          <w:t>[12,13]</w:t>
        </w:r>
        <w:r w:rsidR="008A024A">
          <w:fldChar w:fldCharType="end"/>
        </w:r>
      </w:ins>
      <w:ins w:id="132" w:author="Amrit" w:date="2018-02-20T23:51:00Z">
        <w:r w:rsidR="008A024A">
          <w:t xml:space="preserve">. </w:t>
        </w:r>
      </w:ins>
      <w:ins w:id="133" w:author="Amrit" w:date="2018-02-21T00:00:00Z">
        <w:r w:rsidR="005729C2">
          <w:t xml:space="preserve">Recently </w:t>
        </w:r>
      </w:ins>
      <w:ins w:id="134" w:author="Amrit" w:date="2018-02-21T00:02:00Z">
        <w:r w:rsidR="002A647B">
          <w:t xml:space="preserve">proposed </w:t>
        </w:r>
      </w:ins>
      <w:ins w:id="135" w:author="Amrit" w:date="2018-02-21T00:00:00Z">
        <w:r w:rsidR="005729C2">
          <w:t>integrative strategies have incorporated various methodological</w:t>
        </w:r>
      </w:ins>
      <w:ins w:id="136" w:author="Amrit" w:date="2018-02-21T00:01:00Z">
        <w:r w:rsidR="002A647B">
          <w:t xml:space="preserve"> concepts, </w:t>
        </w:r>
      </w:ins>
      <w:ins w:id="137" w:author="Amrit" w:date="2018-02-21T00:02:00Z">
        <w:r w:rsidR="002A647B">
          <w:t xml:space="preserve">such as </w:t>
        </w:r>
      </w:ins>
      <w:ins w:id="138" w:author="Amrit" w:date="2018-02-21T00:01:00Z">
        <w:r w:rsidR="002A647B">
          <w:t xml:space="preserve">Bayesian, network-based and component-based </w:t>
        </w:r>
      </w:ins>
      <w:ins w:id="139" w:author="Amrit" w:date="2018-02-21T00:02:00Z">
        <w:r w:rsidR="002A647B">
          <w:t>techniques</w:t>
        </w:r>
      </w:ins>
      <w:ins w:id="140" w:author="Amrit" w:date="2018-02-21T00:08:00Z">
        <w:r w:rsidR="00B15025">
          <w:t xml:space="preserve"> (Figure 1)</w:t>
        </w:r>
      </w:ins>
      <w:ins w:id="141" w:author="Amrit" w:date="2018-02-21T00:01:00Z">
        <w:r w:rsidR="002A647B">
          <w:t>.</w:t>
        </w:r>
      </w:ins>
      <w:ins w:id="142" w:author="Amrit" w:date="2018-02-21T00:03:00Z">
        <w:r w:rsidR="00034B1D">
          <w:t xml:space="preserve"> </w:t>
        </w:r>
      </w:ins>
      <w:ins w:id="143" w:author="Amrit" w:date="2018-02-21T00:08:00Z">
        <w:r w:rsidR="00C928FE">
          <w:t>Each integrative method</w:t>
        </w:r>
        <w:r w:rsidR="00485F89">
          <w:t xml:space="preserve"> </w:t>
        </w:r>
      </w:ins>
      <w:ins w:id="144" w:author="Amrit" w:date="2018-02-21T00:13:00Z">
        <w:r w:rsidR="00C928FE">
          <w:t>interrogates</w:t>
        </w:r>
      </w:ins>
      <w:ins w:id="145" w:author="Amrit" w:date="2018-02-21T00:08:00Z">
        <w:r w:rsidR="00485F89">
          <w:t xml:space="preserve"> multi-omics data in a different manner, with different objectives </w:t>
        </w:r>
        <w:r w:rsidR="00485F89">
          <w:lastRenderedPageBreak/>
          <w:t xml:space="preserve">and therefore </w:t>
        </w:r>
        <w:r w:rsidR="00C928FE">
          <w:t>generates</w:t>
        </w:r>
        <w:r w:rsidR="00485F89">
          <w:t xml:space="preserve"> different hypotheses to be tested using experimental studies.</w:t>
        </w:r>
      </w:ins>
      <w:ins w:id="146" w:author="Amrit" w:date="2018-02-21T00:17:00Z">
        <w:r w:rsidR="00E870A9">
          <w:t xml:space="preserve"> </w:t>
        </w:r>
      </w:ins>
    </w:p>
    <w:p w14:paraId="12A64FE8" w14:textId="3191F3B7" w:rsidR="00A17C32" w:rsidRDefault="00A17C32" w:rsidP="0016392A">
      <w:pPr>
        <w:widowControl w:val="0"/>
        <w:autoSpaceDE w:val="0"/>
        <w:autoSpaceDN w:val="0"/>
        <w:adjustRightInd w:val="0"/>
        <w:spacing w:line="480" w:lineRule="auto"/>
        <w:ind w:firstLine="720"/>
        <w:jc w:val="both"/>
        <w:rPr>
          <w:ins w:id="147" w:author="Amrit" w:date="2018-02-21T10:59:00Z"/>
        </w:rPr>
        <w:pPrChange w:id="148" w:author="Amrit" w:date="2018-02-20T23:47:00Z">
          <w:pPr>
            <w:widowControl w:val="0"/>
            <w:autoSpaceDE w:val="0"/>
            <w:autoSpaceDN w:val="0"/>
            <w:adjustRightInd w:val="0"/>
            <w:spacing w:line="480" w:lineRule="auto"/>
            <w:jc w:val="both"/>
          </w:pPr>
        </w:pPrChange>
      </w:pPr>
      <w:ins w:id="149" w:author="Amrit" w:date="2018-02-21T10:59:00Z">
        <w:r>
          <w:t>Unlike previous approaches</w:t>
        </w:r>
      </w:ins>
      <w:ins w:id="150" w:author="Amrit" w:date="2018-02-21T11:00:00Z">
        <w:r>
          <w:t xml:space="preserve"> that either identify coherent patterns across </w:t>
        </w:r>
        <w:proofErr w:type="spellStart"/>
        <w:r>
          <w:t>omic</w:t>
        </w:r>
        <w:proofErr w:type="spellEnd"/>
        <w:r>
          <w:t>-domains</w:t>
        </w:r>
      </w:ins>
      <w:ins w:id="151" w:author="Amrit" w:date="2018-02-21T11:30:00Z">
        <w:r w:rsidR="00FB5DA9">
          <w:t xml:space="preserve"> (unsupervised)</w:t>
        </w:r>
      </w:ins>
      <w:ins w:id="152" w:author="Amrit" w:date="2018-02-21T11:00:00Z">
        <w:r>
          <w:t xml:space="preserve"> or between phenotype groups</w:t>
        </w:r>
      </w:ins>
      <w:ins w:id="153" w:author="Amrit" w:date="2018-02-21T11:30:00Z">
        <w:r w:rsidR="00FB5DA9">
          <w:t xml:space="preserve"> (supervised)</w:t>
        </w:r>
      </w:ins>
      <w:ins w:id="154" w:author="Amrit" w:date="2018-02-21T11:00:00Z">
        <w:r>
          <w:t>, we propose</w:t>
        </w:r>
      </w:ins>
      <w:ins w:id="155" w:author="Amrit" w:date="2018-02-21T11:01:00Z">
        <w:r>
          <w:t xml:space="preserve"> DIABLO</w:t>
        </w:r>
      </w:ins>
      <w:ins w:id="156" w:author="Amrit" w:date="2018-02-21T11:02:00Z">
        <w:r>
          <w:t>,</w:t>
        </w:r>
      </w:ins>
      <w:ins w:id="157" w:author="Amrit" w:date="2018-02-21T11:00:00Z">
        <w:r>
          <w:t xml:space="preserve"> a novel multivariate method for multi-</w:t>
        </w:r>
        <w:proofErr w:type="spellStart"/>
        <w:r>
          <w:t>omic</w:t>
        </w:r>
        <w:proofErr w:type="spellEnd"/>
        <w:r>
          <w:t xml:space="preserve"> data integration which can </w:t>
        </w:r>
      </w:ins>
      <w:ins w:id="158" w:author="Amrit" w:date="2018-02-21T11:01:00Z">
        <w:r>
          <w:t>simultaneously</w:t>
        </w:r>
      </w:ins>
      <w:ins w:id="159" w:author="Amrit" w:date="2018-02-21T11:00:00Z">
        <w:r>
          <w:t xml:space="preserve"> model the </w:t>
        </w:r>
      </w:ins>
      <w:ins w:id="160" w:author="Amrit" w:date="2018-02-21T11:01:00Z">
        <w:r>
          <w:t>correlation</w:t>
        </w:r>
      </w:ins>
      <w:ins w:id="161" w:author="Amrit" w:date="2018-02-21T11:00:00Z">
        <w:r>
          <w:t xml:space="preserve"> </w:t>
        </w:r>
      </w:ins>
      <w:ins w:id="162" w:author="Amrit" w:date="2018-02-21T11:01:00Z">
        <w:r>
          <w:t xml:space="preserve">structure between </w:t>
        </w:r>
        <w:proofErr w:type="spellStart"/>
        <w:r>
          <w:t>omic</w:t>
        </w:r>
        <w:proofErr w:type="spellEnd"/>
        <w:r>
          <w:t xml:space="preserve"> datasets and a </w:t>
        </w:r>
      </w:ins>
      <w:ins w:id="163" w:author="Amrit" w:date="2018-02-21T11:30:00Z">
        <w:r w:rsidR="00FB5DA9">
          <w:t>phenotype</w:t>
        </w:r>
      </w:ins>
      <w:ins w:id="164" w:author="Amrit" w:date="2018-02-21T11:01:00Z">
        <w:r>
          <w:t xml:space="preserve"> of interest.</w:t>
        </w:r>
      </w:ins>
      <w:ins w:id="165" w:author="Amrit" w:date="2018-02-21T11:02:00Z">
        <w:r>
          <w:t xml:space="preserve"> DIABLO</w:t>
        </w:r>
      </w:ins>
      <w:ins w:id="166" w:author="Amrit" w:date="2018-02-21T11:01:00Z">
        <w:r w:rsidRPr="0089171B">
          <w:t xml:space="preserve"> identifies subsets of discriminatory molecules from each </w:t>
        </w:r>
        <w:proofErr w:type="spellStart"/>
        <w:r w:rsidRPr="0089171B">
          <w:t>omic</w:t>
        </w:r>
        <w:proofErr w:type="spellEnd"/>
        <w:r>
          <w:t xml:space="preserve"> dataset that span common biological process</w:t>
        </w:r>
      </w:ins>
      <w:ins w:id="167" w:author="Amrit" w:date="2018-02-21T11:31:00Z">
        <w:r w:rsidR="00FB5DA9">
          <w:t>es</w:t>
        </w:r>
      </w:ins>
      <w:ins w:id="168" w:author="Amrit" w:date="2018-02-21T11:01:00Z">
        <w:r>
          <w:t xml:space="preserve"> across</w:t>
        </w:r>
        <w:r w:rsidRPr="0089171B">
          <w:t xml:space="preserve"> </w:t>
        </w:r>
        <w:r>
          <w:t xml:space="preserve">multiple </w:t>
        </w:r>
        <w:proofErr w:type="spellStart"/>
        <w:r>
          <w:t>omic</w:t>
        </w:r>
        <w:proofErr w:type="spellEnd"/>
        <w:r>
          <w:t xml:space="preserve"> layers</w:t>
        </w:r>
      </w:ins>
      <w:ins w:id="169" w:author="Amrit" w:date="2018-02-21T11:04:00Z">
        <w:r>
          <w:t xml:space="preserve"> </w:t>
        </w:r>
        <w:r w:rsidRPr="0089171B">
          <w:t>(http://mixomics.org/mixdiablo/).</w:t>
        </w:r>
      </w:ins>
      <w:bookmarkStart w:id="170" w:name="_GoBack"/>
      <w:bookmarkEnd w:id="170"/>
    </w:p>
    <w:p w14:paraId="02BD97DA" w14:textId="77777777" w:rsidR="007137CD" w:rsidRDefault="007137CD" w:rsidP="00A17C32">
      <w:pPr>
        <w:widowControl w:val="0"/>
        <w:autoSpaceDE w:val="0"/>
        <w:autoSpaceDN w:val="0"/>
        <w:adjustRightInd w:val="0"/>
        <w:spacing w:line="480" w:lineRule="auto"/>
        <w:jc w:val="both"/>
        <w:rPr>
          <w:ins w:id="171" w:author="Amrit" w:date="2018-02-20T23:12:00Z"/>
        </w:rPr>
      </w:pPr>
    </w:p>
    <w:p w14:paraId="2B225A84" w14:textId="3CB350BE" w:rsidR="005F3823" w:rsidRDefault="00DC1A64" w:rsidP="0009594F">
      <w:pPr>
        <w:widowControl w:val="0"/>
        <w:autoSpaceDE w:val="0"/>
        <w:autoSpaceDN w:val="0"/>
        <w:adjustRightInd w:val="0"/>
        <w:spacing w:line="480" w:lineRule="auto"/>
        <w:jc w:val="both"/>
        <w:rPr>
          <w:ins w:id="172" w:author="Amrit" w:date="2018-02-21T10:42:00Z"/>
        </w:rPr>
      </w:pPr>
      <w:ins w:id="173" w:author="Amrit" w:date="2018-02-21T11:23:00Z">
        <w:r>
          <w:rPr>
            <w:noProof/>
          </w:rPr>
          <w:drawing>
            <wp:inline distT="0" distB="0" distL="0" distR="0" wp14:anchorId="2E62C342" wp14:editId="65670839">
              <wp:extent cx="5943600" cy="3276600"/>
              <wp:effectExtent l="0" t="0" r="0" b="0"/>
              <wp:docPr id="13" name="Picture 13" descr="../analyses/methods_overview/Figure1_as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methods_overview/Figure1_asEdi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76600"/>
                      </a:xfrm>
                      <a:prstGeom prst="rect">
                        <a:avLst/>
                      </a:prstGeom>
                      <a:noFill/>
                      <a:ln>
                        <a:noFill/>
                      </a:ln>
                    </pic:spPr>
                  </pic:pic>
                </a:graphicData>
              </a:graphic>
            </wp:inline>
          </w:drawing>
        </w:r>
      </w:ins>
    </w:p>
    <w:p w14:paraId="11A8DDB6" w14:textId="4E9406DA" w:rsidR="009C0FEA" w:rsidRDefault="00A17C32" w:rsidP="00991E36">
      <w:pPr>
        <w:widowControl w:val="0"/>
        <w:autoSpaceDE w:val="0"/>
        <w:autoSpaceDN w:val="0"/>
        <w:adjustRightInd w:val="0"/>
        <w:jc w:val="both"/>
        <w:rPr>
          <w:ins w:id="174" w:author="Amrit" w:date="2018-02-20T22:10:00Z"/>
        </w:rPr>
        <w:pPrChange w:id="175" w:author="Amrit" w:date="2018-02-21T11:11:00Z">
          <w:pPr>
            <w:widowControl w:val="0"/>
            <w:autoSpaceDE w:val="0"/>
            <w:autoSpaceDN w:val="0"/>
            <w:adjustRightInd w:val="0"/>
            <w:spacing w:line="480" w:lineRule="auto"/>
            <w:jc w:val="both"/>
          </w:pPr>
        </w:pPrChange>
      </w:pPr>
      <w:ins w:id="176" w:author="Amrit" w:date="2018-02-21T11:04:00Z">
        <w:r w:rsidRPr="0089171B">
          <w:rPr>
            <w:b/>
          </w:rPr>
          <w:t xml:space="preserve">Figure 1. Overview of approaches used for the integration of multiple high dimensional </w:t>
        </w:r>
        <w:proofErr w:type="spellStart"/>
        <w:r w:rsidRPr="0089171B">
          <w:rPr>
            <w:b/>
          </w:rPr>
          <w:t>omic</w:t>
        </w:r>
        <w:proofErr w:type="spellEnd"/>
        <w:r w:rsidRPr="0089171B">
          <w:rPr>
            <w:b/>
          </w:rPr>
          <w:t xml:space="preserve"> datasets using unsupervised or supervised analyses.</w:t>
        </w:r>
        <w:r w:rsidRPr="0089171B">
          <w:t xml:space="preserve"> </w:t>
        </w:r>
        <w:r>
          <w:t xml:space="preserve">Most </w:t>
        </w:r>
        <w:r w:rsidRPr="0089171B">
          <w:t xml:space="preserve">integrative methods </w:t>
        </w:r>
        <w:r>
          <w:t xml:space="preserve">were </w:t>
        </w:r>
        <w:r w:rsidRPr="0089171B">
          <w:t>developed for the unsupervised analyses of multi-</w:t>
        </w:r>
        <w:proofErr w:type="spellStart"/>
        <w:r w:rsidRPr="0089171B">
          <w:t>omic</w:t>
        </w:r>
        <w:proofErr w:type="spellEnd"/>
        <w:r w:rsidRPr="0089171B">
          <w:t xml:space="preserve"> datasets. As variable selection is an important factor to drive the interpretability of these complex models, a distinction is made between approaches that perform variable selection</w:t>
        </w:r>
        <w:r>
          <w:t xml:space="preserve"> </w:t>
        </w:r>
      </w:ins>
      <w:ins w:id="177" w:author="Amrit" w:date="2018-02-21T11:06:00Z">
        <w:r w:rsidR="002309D9">
          <w:t>and those that do not</w:t>
        </w:r>
      </w:ins>
      <w:ins w:id="178" w:author="Amrit" w:date="2018-02-21T11:04:00Z">
        <w:r w:rsidRPr="0089171B">
          <w:t>. Various types of methods are depicted: Component-based, Bayesian methods, Network-based and multi-step approaches.</w:t>
        </w:r>
        <w:r>
          <w:t xml:space="preserve"> </w:t>
        </w:r>
        <w:r>
          <w:t>C</w:t>
        </w:r>
        <w:r w:rsidRPr="0089171B">
          <w:t>omponent-based method</w:t>
        </w:r>
        <w:r>
          <w:t>s reduce the</w:t>
        </w:r>
        <w:r w:rsidRPr="0089171B">
          <w:t xml:space="preserve"> dimensionality of </w:t>
        </w:r>
        <w:r>
          <w:t>high-throughput</w:t>
        </w:r>
        <w:r w:rsidRPr="0089171B">
          <w:t xml:space="preserve"> </w:t>
        </w:r>
        <w:proofErr w:type="spellStart"/>
        <w:r w:rsidRPr="0089171B">
          <w:t>omic</w:t>
        </w:r>
        <w:proofErr w:type="spellEnd"/>
        <w:r w:rsidRPr="0089171B">
          <w:t xml:space="preserve"> datasets. Multi-step approaches</w:t>
        </w:r>
        <w:r>
          <w:t xml:space="preserve"> including </w:t>
        </w:r>
        <w:r w:rsidRPr="0089171B">
          <w:t>concatenation and ensemble</w:t>
        </w:r>
        <w:r>
          <w:t xml:space="preserve"> approaches</w:t>
        </w:r>
        <w:r w:rsidRPr="0089171B">
          <w:t xml:space="preserve"> are commonly used to derive multi-</w:t>
        </w:r>
        <w:proofErr w:type="spellStart"/>
        <w:r w:rsidRPr="0089171B">
          <w:t>omic</w:t>
        </w:r>
        <w:proofErr w:type="spellEnd"/>
        <w:r w:rsidRPr="0089171B">
          <w:t xml:space="preserve"> classification algorithms.</w:t>
        </w:r>
      </w:ins>
    </w:p>
    <w:p w14:paraId="012849FE" w14:textId="77777777" w:rsidR="005F3823" w:rsidRDefault="005F3823" w:rsidP="0009594F">
      <w:pPr>
        <w:widowControl w:val="0"/>
        <w:autoSpaceDE w:val="0"/>
        <w:autoSpaceDN w:val="0"/>
        <w:adjustRightInd w:val="0"/>
        <w:spacing w:line="480" w:lineRule="auto"/>
        <w:jc w:val="both"/>
        <w:rPr>
          <w:ins w:id="179" w:author="Kim-Anh Lê Cao" w:date="2018-02-16T09:47:00Z"/>
        </w:rPr>
      </w:pPr>
    </w:p>
    <w:p w14:paraId="2057ADAC" w14:textId="623D76EA" w:rsidR="00347A81" w:rsidRDefault="00347A81">
      <w:pPr>
        <w:widowControl w:val="0"/>
        <w:autoSpaceDE w:val="0"/>
        <w:autoSpaceDN w:val="0"/>
        <w:adjustRightInd w:val="0"/>
        <w:spacing w:line="480" w:lineRule="auto"/>
        <w:rPr>
          <w:ins w:id="180" w:author="Kim-Anh Lê Cao" w:date="2018-02-16T09:47:00Z"/>
        </w:rPr>
        <w:pPrChange w:id="181" w:author="Kim-Anh Lê Cao" w:date="2018-02-16T09:48:00Z">
          <w:pPr>
            <w:widowControl w:val="0"/>
            <w:autoSpaceDE w:val="0"/>
            <w:autoSpaceDN w:val="0"/>
            <w:adjustRightInd w:val="0"/>
            <w:spacing w:line="480" w:lineRule="auto"/>
            <w:jc w:val="both"/>
          </w:pPr>
        </w:pPrChange>
      </w:pPr>
      <w:ins w:id="182" w:author="Kim-Anh Lê Cao" w:date="2018-02-16T09:47:00Z">
        <w:r>
          <w:lastRenderedPageBreak/>
          <w:t>1 -  state what the problem is, I</w:t>
        </w:r>
      </w:ins>
      <w:ins w:id="183" w:author="Kim-Anh Lê Cao" w:date="2018-02-16T09:48:00Z">
        <w:r>
          <w:t xml:space="preserve">’d like </w:t>
        </w:r>
      </w:ins>
      <w:ins w:id="184" w:author="Kim-Anh Lê Cao" w:date="2018-02-16T09:47:00Z">
        <w:r>
          <w:t xml:space="preserve">you to explain this: </w:t>
        </w:r>
      </w:ins>
      <w:ins w:id="185" w:author="Kim-Anh Lê Cao" w:date="2018-02-16T09:48:00Z">
        <w:r>
          <w:t>that we adopt a data driven, holistic</w:t>
        </w:r>
      </w:ins>
      <w:ins w:id="186" w:author="Kim-Anh Lê Cao" w:date="2018-02-16T09:49:00Z">
        <w:r>
          <w:t xml:space="preserve"> approach, and that it helps generating novel hypothesis (don’t forget that most clinicians and </w:t>
        </w:r>
        <w:proofErr w:type="spellStart"/>
        <w:r>
          <w:t>anti omics</w:t>
        </w:r>
        <w:proofErr w:type="spellEnd"/>
        <w:r>
          <w:t xml:space="preserve"> researchers call this a </w:t>
        </w:r>
      </w:ins>
      <w:ins w:id="187" w:author="Kim-Anh Lê Cao" w:date="2018-02-16T10:02:00Z">
        <w:r w:rsidR="002F3673">
          <w:t>fishing</w:t>
        </w:r>
      </w:ins>
      <w:ins w:id="188" w:author="Kim-Anh Lê Cao" w:date="2018-02-16T09:49:00Z">
        <w:r>
          <w:t xml:space="preserve"> expedition! - don’t be defensive though but assertive. Explain what holistic means and how it is opposed to reductionist.</w:t>
        </w:r>
      </w:ins>
      <w:ins w:id="189" w:author="Kim-Anh Lê Cao" w:date="2018-02-16T09:48:00Z">
        <w:r>
          <w:rPr>
            <w:noProof/>
          </w:rPr>
          <w:drawing>
            <wp:inline distT="0" distB="0" distL="0" distR="0" wp14:anchorId="419F9319" wp14:editId="19D9C3EE">
              <wp:extent cx="5936615" cy="3338195"/>
              <wp:effectExtent l="0" t="0" r="6985" b="0"/>
              <wp:docPr id="3" name="Picture 3" descr="../../../Documents/k.lecao/Presentation/2017/Generic/Other%20figs/multi-omics-challenges/Slid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k.lecao/Presentation/2017/Generic/Other%20figs/multi-omics-challenges/Slide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3338195"/>
                      </a:xfrm>
                      <a:prstGeom prst="rect">
                        <a:avLst/>
                      </a:prstGeom>
                      <a:noFill/>
                      <a:ln>
                        <a:noFill/>
                      </a:ln>
                    </pic:spPr>
                  </pic:pic>
                </a:graphicData>
              </a:graphic>
            </wp:inline>
          </w:drawing>
        </w:r>
      </w:ins>
    </w:p>
    <w:p w14:paraId="0220DE22" w14:textId="3FED453A" w:rsidR="00347A81" w:rsidRDefault="00347A81" w:rsidP="0009594F">
      <w:pPr>
        <w:widowControl w:val="0"/>
        <w:autoSpaceDE w:val="0"/>
        <w:autoSpaceDN w:val="0"/>
        <w:adjustRightInd w:val="0"/>
        <w:spacing w:line="480" w:lineRule="auto"/>
        <w:jc w:val="both"/>
        <w:rPr>
          <w:ins w:id="190" w:author="Kim-Anh Lê Cao" w:date="2018-02-16T09:50:00Z"/>
        </w:rPr>
      </w:pPr>
      <w:ins w:id="191" w:author="Kim-Anh Lê Cao" w:date="2018-02-16T09:50:00Z">
        <w:r>
          <w:t xml:space="preserve">2 - </w:t>
        </w:r>
      </w:ins>
      <w:ins w:id="192" w:author="Kim-Anh Lê Cao" w:date="2018-02-16T10:03:00Z">
        <w:r w:rsidR="002F3673">
          <w:t xml:space="preserve">(see slide below) </w:t>
        </w:r>
      </w:ins>
      <w:ins w:id="193" w:author="Kim-Anh Lê Cao" w:date="2018-02-16T09:50:00Z">
        <w:r>
          <w:t xml:space="preserve">Briefly </w:t>
        </w:r>
      </w:ins>
      <w:ins w:id="194" w:author="Kim-Anh Lê Cao" w:date="2018-02-16T09:51:00Z">
        <w:r>
          <w:t>list</w:t>
        </w:r>
      </w:ins>
      <w:ins w:id="195" w:author="Kim-Anh Lê Cao" w:date="2018-02-16T09:50:00Z">
        <w:r>
          <w:t xml:space="preserve"> the types of methods proposed so far</w:t>
        </w:r>
      </w:ins>
      <w:ins w:id="196" w:author="Kim-Anh Lê Cao" w:date="2018-02-16T09:51:00Z">
        <w:r>
          <w:t xml:space="preserve">, </w:t>
        </w:r>
      </w:ins>
      <w:ins w:id="197" w:author="Kim-Anh Lê Cao" w:date="2018-02-16T10:02:00Z">
        <w:r w:rsidR="002F3673">
          <w:t xml:space="preserve">explain what a </w:t>
        </w:r>
        <w:proofErr w:type="spellStart"/>
        <w:r w:rsidR="002F3673">
          <w:t>multi step</w:t>
        </w:r>
        <w:proofErr w:type="spellEnd"/>
        <w:r w:rsidR="002F3673">
          <w:t xml:space="preserve"> approach is, </w:t>
        </w:r>
      </w:ins>
      <w:ins w:id="198" w:author="Kim-Anh Lê Cao" w:date="2018-02-16T09:51:00Z">
        <w:r>
          <w:t>that will link to Fig 1</w:t>
        </w:r>
      </w:ins>
      <w:ins w:id="199" w:author="Kim-Anh Lê Cao" w:date="2018-02-16T09:53:00Z">
        <w:r w:rsidR="006122A3">
          <w:t xml:space="preserve"> and possibly include the supervised / unsupervised analyses below (although not sure that would flow well).</w:t>
        </w:r>
      </w:ins>
    </w:p>
    <w:p w14:paraId="59EFA21B" w14:textId="03484D26" w:rsidR="00347A81" w:rsidRDefault="00347A81" w:rsidP="0009594F">
      <w:pPr>
        <w:widowControl w:val="0"/>
        <w:autoSpaceDE w:val="0"/>
        <w:autoSpaceDN w:val="0"/>
        <w:adjustRightInd w:val="0"/>
        <w:spacing w:line="480" w:lineRule="auto"/>
        <w:jc w:val="both"/>
        <w:rPr>
          <w:ins w:id="200" w:author="Kim-Anh Lê Cao" w:date="2018-02-16T09:50:00Z"/>
        </w:rPr>
      </w:pPr>
      <w:ins w:id="201" w:author="Kim-Anh Lê Cao" w:date="2018-02-16T09:50:00Z">
        <w:r>
          <w:rPr>
            <w:noProof/>
          </w:rPr>
          <w:lastRenderedPageBreak/>
          <w:drawing>
            <wp:inline distT="0" distB="0" distL="0" distR="0" wp14:anchorId="78B10CDC" wp14:editId="4FDB1318">
              <wp:extent cx="5118735" cy="2878296"/>
              <wp:effectExtent l="0" t="0" r="0" b="0"/>
              <wp:docPr id="6" name="Picture 6" descr="../../../Documents/k.lecao/Presentation/2017/Generic/Other%20figs/multi-omics-challenges/Slide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k.lecao/Presentation/2017/Generic/Other%20figs/multi-omics-challenges/Slide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7209" cy="2883061"/>
                      </a:xfrm>
                      <a:prstGeom prst="rect">
                        <a:avLst/>
                      </a:prstGeom>
                      <a:noFill/>
                      <a:ln>
                        <a:noFill/>
                      </a:ln>
                    </pic:spPr>
                  </pic:pic>
                </a:graphicData>
              </a:graphic>
            </wp:inline>
          </w:drawing>
        </w:r>
      </w:ins>
    </w:p>
    <w:p w14:paraId="66A47660" w14:textId="24286F62" w:rsidR="00347A81" w:rsidRDefault="006122A3" w:rsidP="0009594F">
      <w:pPr>
        <w:widowControl w:val="0"/>
        <w:autoSpaceDE w:val="0"/>
        <w:autoSpaceDN w:val="0"/>
        <w:adjustRightInd w:val="0"/>
        <w:spacing w:line="480" w:lineRule="auto"/>
        <w:jc w:val="both"/>
        <w:rPr>
          <w:ins w:id="202" w:author="Kim-Anh Lê Cao" w:date="2018-02-16T09:47:00Z"/>
        </w:rPr>
      </w:pPr>
      <w:ins w:id="203" w:author="Kim-Anh Lê Cao" w:date="2018-02-16T09:52:00Z">
        <w:r>
          <w:t>3 - State how we are novel</w:t>
        </w:r>
      </w:ins>
    </w:p>
    <w:p w14:paraId="13A35261" w14:textId="0F99008F" w:rsidR="00347A81" w:rsidRDefault="006D49DC" w:rsidP="0009594F">
      <w:pPr>
        <w:widowControl w:val="0"/>
        <w:autoSpaceDE w:val="0"/>
        <w:autoSpaceDN w:val="0"/>
        <w:adjustRightInd w:val="0"/>
        <w:spacing w:line="480" w:lineRule="auto"/>
        <w:jc w:val="both"/>
        <w:rPr>
          <w:ins w:id="204" w:author="Kim-Anh Lê Cao" w:date="2018-02-16T09:46:00Z"/>
        </w:rPr>
      </w:pPr>
      <w:r w:rsidRPr="0089171B">
        <w:t xml:space="preserve">Common approaches to systems biology can be broadly divided into unsupervised analyses </w:t>
      </w:r>
      <w:del w:id="205" w:author="Kim-Anh Lê Cao" w:date="2018-02-16T09:40:00Z">
        <w:r w:rsidRPr="0089171B" w:rsidDel="001036F9">
          <w:delText>which are used</w:delText>
        </w:r>
      </w:del>
      <w:ins w:id="206" w:author="Kim-Anh Lê Cao" w:date="2018-02-16T09:40:00Z">
        <w:r w:rsidR="001036F9">
          <w:t>to</w:t>
        </w:r>
      </w:ins>
      <w:r w:rsidRPr="0089171B">
        <w:t xml:space="preserve"> identify coherent patterns between multi-omics datasets </w:t>
      </w:r>
      <w:ins w:id="207" w:author="Kim-Anh Lê Cao" w:date="2018-02-16T09:40:00Z">
        <w:r w:rsidR="001036F9">
          <w:t xml:space="preserve">when samples are unlabeled, </w:t>
        </w:r>
      </w:ins>
      <w:r w:rsidRPr="0089171B">
        <w:t xml:space="preserve">and supervised analyses </w:t>
      </w:r>
      <w:del w:id="208" w:author="Kim-Anh Lê Cao" w:date="2018-02-16T09:40:00Z">
        <w:r w:rsidRPr="0089171B" w:rsidDel="001036F9">
          <w:delText xml:space="preserve">which are used </w:delText>
        </w:r>
      </w:del>
      <w:r w:rsidRPr="0089171B">
        <w:t xml:space="preserve">to identify patterns that discriminate between </w:t>
      </w:r>
      <w:ins w:id="209" w:author="Kim-Anh Lê Cao" w:date="2018-02-16T09:41:00Z">
        <w:r w:rsidR="001036F9">
          <w:t xml:space="preserve">known </w:t>
        </w:r>
      </w:ins>
      <w:r w:rsidRPr="0089171B">
        <w:t xml:space="preserve">phenotypic </w:t>
      </w:r>
      <w:ins w:id="210" w:author="Kim-Anh Lê Cao" w:date="2018-02-16T09:41:00Z">
        <w:r w:rsidR="001036F9">
          <w:t xml:space="preserve">sample </w:t>
        </w:r>
      </w:ins>
      <w:r w:rsidRPr="0089171B">
        <w:t>groups (</w:t>
      </w:r>
      <w:r w:rsidRPr="0089171B">
        <w:rPr>
          <w:b/>
        </w:rPr>
        <w:t>Figure 1</w:t>
      </w:r>
      <w:r w:rsidRPr="0089171B">
        <w:t>).</w:t>
      </w:r>
      <w:r w:rsidR="0009594F" w:rsidRPr="0089171B">
        <w:t xml:space="preserve"> </w:t>
      </w:r>
      <w:r w:rsidR="009757F1" w:rsidRPr="0089171B">
        <w:t xml:space="preserve">Supervised analyses </w:t>
      </w:r>
      <w:ins w:id="211" w:author="Kim-Anh Lê Cao" w:date="2018-02-16T09:41:00Z">
        <w:r w:rsidR="001036F9">
          <w:t xml:space="preserve">use </w:t>
        </w:r>
      </w:ins>
      <w:del w:id="212" w:author="Kim-Anh Lê Cao" w:date="2018-02-16T09:41:00Z">
        <w:r w:rsidR="009757F1" w:rsidRPr="0089171B" w:rsidDel="001036F9">
          <w:delText xml:space="preserve">such as </w:delText>
        </w:r>
      </w:del>
      <w:r w:rsidR="009757F1" w:rsidRPr="0089171B">
        <w:t xml:space="preserve">classification </w:t>
      </w:r>
      <w:del w:id="213" w:author="Kim-Anh Lê Cao" w:date="2018-02-16T09:41:00Z">
        <w:r w:rsidR="009757F1" w:rsidRPr="0089171B" w:rsidDel="001036F9">
          <w:delText xml:space="preserve">algorithms </w:delText>
        </w:r>
      </w:del>
      <w:ins w:id="214" w:author="Kim-Anh Lê Cao" w:date="2018-02-16T09:41:00Z">
        <w:r w:rsidR="001036F9">
          <w:t xml:space="preserve">method which can select </w:t>
        </w:r>
      </w:ins>
      <w:del w:id="215" w:author="Kim-Anh Lê Cao" w:date="2018-02-16T09:42:00Z">
        <w:r w:rsidR="009757F1" w:rsidRPr="0089171B" w:rsidDel="001036F9">
          <w:delText xml:space="preserve">are useful in identifying </w:delText>
        </w:r>
      </w:del>
      <w:r w:rsidR="009757F1" w:rsidRPr="0089171B">
        <w:t>highly predictive biomarkers</w:t>
      </w:r>
      <w:ins w:id="216" w:author="Kim-Anh Lê Cao" w:date="2018-02-16T09:42:00Z">
        <w:r w:rsidR="001036F9">
          <w:t xml:space="preserve">. However, they </w:t>
        </w:r>
      </w:ins>
      <w:del w:id="217" w:author="Kim-Anh Lê Cao" w:date="2018-02-16T09:42:00Z">
        <w:r w:rsidR="009757F1" w:rsidRPr="0089171B" w:rsidDel="001036F9">
          <w:delText xml:space="preserve"> but </w:delText>
        </w:r>
      </w:del>
      <w:r w:rsidR="009757F1" w:rsidRPr="0089171B">
        <w:t xml:space="preserve">may not adequately </w:t>
      </w:r>
      <w:r w:rsidR="00C65987" w:rsidRPr="0089171B">
        <w:t>explain</w:t>
      </w:r>
      <w:r w:rsidR="009757F1" w:rsidRPr="0089171B">
        <w:t xml:space="preserve"> biological processes that span various </w:t>
      </w:r>
      <w:proofErr w:type="spellStart"/>
      <w:r w:rsidR="009757F1" w:rsidRPr="0089171B">
        <w:t>omic</w:t>
      </w:r>
      <w:proofErr w:type="spellEnd"/>
      <w:r w:rsidR="009757F1" w:rsidRPr="0089171B">
        <w:t xml:space="preserve"> domains (</w:t>
      </w:r>
      <w:r w:rsidR="009757F1" w:rsidRPr="0089171B">
        <w:rPr>
          <w:i/>
        </w:rPr>
        <w:t>e.g.</w:t>
      </w:r>
      <w:r w:rsidR="009757F1" w:rsidRPr="0089171B">
        <w:t xml:space="preserve"> </w:t>
      </w:r>
      <w:proofErr w:type="spellStart"/>
      <w:r w:rsidR="009757F1" w:rsidRPr="0089171B">
        <w:t>epigenomics</w:t>
      </w:r>
      <w:proofErr w:type="spellEnd"/>
      <w:r w:rsidR="009757F1" w:rsidRPr="0089171B">
        <w:t xml:space="preserve">, transcriptomics, </w:t>
      </w:r>
      <w:r w:rsidR="00C65987" w:rsidRPr="0089171B">
        <w:t xml:space="preserve">and </w:t>
      </w:r>
      <w:r w:rsidR="009757F1" w:rsidRPr="0089171B">
        <w:t>proteomics)</w:t>
      </w:r>
      <w:ins w:id="218" w:author="Kim-Anh Lê Cao" w:date="2018-02-16T09:43:00Z">
        <w:r w:rsidR="001036F9">
          <w:t>, where such information is tightly correlated</w:t>
        </w:r>
      </w:ins>
      <w:r w:rsidR="009757F1" w:rsidRPr="0089171B">
        <w:t>.</w:t>
      </w:r>
      <w:r w:rsidR="00FB7FD0" w:rsidRPr="0089171B">
        <w:t xml:space="preserve"> </w:t>
      </w:r>
      <w:moveToRangeStart w:id="219" w:author="Kim-Anh Lê Cao" w:date="2018-02-16T09:45:00Z" w:name="move506537683"/>
      <w:moveTo w:id="220" w:author="Kim-Anh Lê Cao" w:date="2018-02-16T09:45:00Z">
        <w:del w:id="221" w:author="Kim-Anh Lê Cao" w:date="2018-02-16T09:45:00Z">
          <w:r w:rsidR="00347A81" w:rsidRPr="0089171B" w:rsidDel="00347A81">
            <w:delText xml:space="preserve">. </w:delText>
          </w:r>
        </w:del>
        <w:del w:id="222" w:author="Kim-Anh Lê Cao" w:date="2018-02-16T09:46:00Z">
          <w:r w:rsidR="00347A81" w:rsidRPr="0089171B" w:rsidDel="00347A81">
            <w:delText xml:space="preserve">On the other hand, multi-omic biomarker panels with uncorrelated predictors have strong predictive performance, but can be harder to interpret biologically. </w:delText>
          </w:r>
        </w:del>
      </w:moveTo>
      <w:moveToRangeEnd w:id="219"/>
      <w:r w:rsidR="00FB7FD0" w:rsidRPr="0089171B">
        <w:t xml:space="preserve">Therefore, a trade-off </w:t>
      </w:r>
      <w:ins w:id="223" w:author="Kim-Anh Lê Cao" w:date="2018-02-16T09:43:00Z">
        <w:r w:rsidR="001036F9">
          <w:t xml:space="preserve">must be achieved </w:t>
        </w:r>
      </w:ins>
      <w:del w:id="224" w:author="Kim-Anh Lê Cao" w:date="2018-02-16T09:43:00Z">
        <w:r w:rsidR="00FB7FD0" w:rsidRPr="0089171B" w:rsidDel="001036F9">
          <w:delText xml:space="preserve">exists </w:delText>
        </w:r>
      </w:del>
      <w:r w:rsidR="00FB7FD0" w:rsidRPr="0089171B">
        <w:t>between correlation and discrimination</w:t>
      </w:r>
      <w:ins w:id="225" w:author="Kim-Anh Lê Cao" w:date="2018-02-16T09:44:00Z">
        <w:r w:rsidR="006511FE">
          <w:t xml:space="preserve"> to obtain </w:t>
        </w:r>
      </w:ins>
      <w:del w:id="226" w:author="Kim-Anh Lê Cao" w:date="2018-02-16T09:44:00Z">
        <w:r w:rsidR="00FB7FD0" w:rsidRPr="0089171B" w:rsidDel="006511FE">
          <w:delText xml:space="preserve">, such that, </w:delText>
        </w:r>
      </w:del>
      <w:r w:rsidR="00FB7FD0" w:rsidRPr="0089171B">
        <w:t>multi-</w:t>
      </w:r>
      <w:proofErr w:type="spellStart"/>
      <w:r w:rsidR="00FB7FD0" w:rsidRPr="0089171B">
        <w:t>omic</w:t>
      </w:r>
      <w:proofErr w:type="spellEnd"/>
      <w:r w:rsidR="00FB7FD0" w:rsidRPr="0089171B">
        <w:t xml:space="preserve"> biomarker panels consisting of correlated predictors </w:t>
      </w:r>
      <w:del w:id="227" w:author="Kim-Anh Lê Cao" w:date="2018-02-16T09:44:00Z">
        <w:r w:rsidR="00FB7FD0" w:rsidRPr="0089171B" w:rsidDel="006511FE">
          <w:delText xml:space="preserve">are </w:delText>
        </w:r>
      </w:del>
      <w:r w:rsidR="00FB7FD0" w:rsidRPr="0089171B">
        <w:t xml:space="preserve">associated with </w:t>
      </w:r>
      <w:del w:id="228" w:author="Kim-Anh Lê Cao" w:date="2018-02-16T09:45:00Z">
        <w:r w:rsidR="00FB7FD0" w:rsidRPr="0089171B" w:rsidDel="006511FE">
          <w:delText xml:space="preserve">common </w:delText>
        </w:r>
      </w:del>
      <w:ins w:id="229" w:author="Kim-Anh Lê Cao" w:date="2018-02-16T09:45:00Z">
        <w:r w:rsidR="006511FE">
          <w:t>highly relevant</w:t>
        </w:r>
        <w:r w:rsidR="006511FE" w:rsidRPr="0089171B">
          <w:t xml:space="preserve"> </w:t>
        </w:r>
      </w:ins>
      <w:r w:rsidR="00FB7FD0" w:rsidRPr="0089171B">
        <w:t xml:space="preserve">biological pathways </w:t>
      </w:r>
      <w:ins w:id="230" w:author="Kim-Anh Lê Cao" w:date="2018-02-16T09:45:00Z">
        <w:r w:rsidR="006511FE">
          <w:t xml:space="preserve">with a </w:t>
        </w:r>
        <w:r w:rsidR="00226FEF">
          <w:t xml:space="preserve">good </w:t>
        </w:r>
      </w:ins>
      <w:del w:id="231" w:author="Kim-Anh Lê Cao" w:date="2018-02-16T09:45:00Z">
        <w:r w:rsidR="00FB7FD0" w:rsidRPr="0089171B" w:rsidDel="00226FEF">
          <w:delText xml:space="preserve">but may suffer from weaker </w:delText>
        </w:r>
      </w:del>
      <w:r w:rsidR="00FB7FD0" w:rsidRPr="0089171B">
        <w:t>predictive performance</w:t>
      </w:r>
      <w:ins w:id="232" w:author="Kim-Anh Lê Cao" w:date="2018-02-16T09:46:00Z">
        <w:r w:rsidR="00347A81">
          <w:t>.</w:t>
        </w:r>
      </w:ins>
    </w:p>
    <w:p w14:paraId="171FC762" w14:textId="17B38CB5" w:rsidR="0035753E" w:rsidRPr="0089171B" w:rsidRDefault="00FB7FD0" w:rsidP="0009594F">
      <w:pPr>
        <w:widowControl w:val="0"/>
        <w:autoSpaceDE w:val="0"/>
        <w:autoSpaceDN w:val="0"/>
        <w:adjustRightInd w:val="0"/>
        <w:spacing w:line="480" w:lineRule="auto"/>
        <w:jc w:val="both"/>
      </w:pPr>
      <w:moveFromRangeStart w:id="233" w:author="Kim-Anh Lê Cao" w:date="2018-02-16T09:45:00Z" w:name="move506537683"/>
      <w:moveFrom w:id="234" w:author="Kim-Anh Lê Cao" w:date="2018-02-16T09:45:00Z">
        <w:del w:id="235" w:author="Kim-Anh Lê Cao" w:date="2018-02-16T09:46:00Z">
          <w:r w:rsidRPr="0089171B" w:rsidDel="00347A81">
            <w:delText xml:space="preserve">. On the other hand, multi-omic biomarker panels with uncorrelated predictors have strong predictive performance, but can be harder to interpret biologically. </w:delText>
          </w:r>
        </w:del>
      </w:moveFrom>
      <w:moveFromRangeEnd w:id="233"/>
      <w:del w:id="236" w:author="Kim-Anh Lê Cao" w:date="2018-02-16T09:46:00Z">
        <w:r w:rsidR="00C65987" w:rsidRPr="0089171B" w:rsidDel="00347A81">
          <w:delText>Taking this</w:delText>
        </w:r>
        <w:r w:rsidRPr="0089171B" w:rsidDel="00347A81">
          <w:delText xml:space="preserve"> trade-off into account may lead </w:delText>
        </w:r>
        <w:r w:rsidR="00C65987" w:rsidRPr="0089171B" w:rsidDel="00347A81">
          <w:delText xml:space="preserve">to </w:delText>
        </w:r>
        <w:r w:rsidRPr="0089171B" w:rsidDel="00347A81">
          <w:delText xml:space="preserve">multi-omic biomarkers with strong biologically plausibility and predictive performance. </w:delText>
        </w:r>
      </w:del>
      <w:r w:rsidR="0009594F" w:rsidRPr="0089171B">
        <w:t xml:space="preserve">To address this concern, we developed DIABLO, an integrative classification method which not only identifies subsets of discriminatory molecules from each </w:t>
      </w:r>
      <w:proofErr w:type="spellStart"/>
      <w:r w:rsidR="00C65987" w:rsidRPr="0089171B">
        <w:t>omic</w:t>
      </w:r>
      <w:proofErr w:type="spellEnd"/>
      <w:r w:rsidR="0009594F" w:rsidRPr="0089171B">
        <w:t xml:space="preserve"> dataset, but also aims to more plausibly model the correlation structure between </w:t>
      </w:r>
      <w:r w:rsidRPr="0089171B">
        <w:t>multi-omics data (http://mixomics.org/mixdiablo/).</w:t>
      </w:r>
      <w:r w:rsidR="0009594F" w:rsidRPr="0089171B">
        <w:t xml:space="preserve"> </w:t>
      </w:r>
    </w:p>
    <w:p w14:paraId="6D70582A" w14:textId="16E61664" w:rsidR="00FC7CFB" w:rsidRPr="0089171B" w:rsidRDefault="009E7CF8" w:rsidP="009E7CF8">
      <w:pPr>
        <w:widowControl w:val="0"/>
        <w:autoSpaceDE w:val="0"/>
        <w:autoSpaceDN w:val="0"/>
        <w:adjustRightInd w:val="0"/>
        <w:jc w:val="both"/>
      </w:pPr>
      <w:r w:rsidRPr="0089171B">
        <w:rPr>
          <w:noProof/>
        </w:rPr>
        <w:lastRenderedPageBreak/>
        <w:drawing>
          <wp:inline distT="0" distB="0" distL="0" distR="0" wp14:anchorId="249F1057" wp14:editId="31E770FB">
            <wp:extent cx="5938520" cy="4042410"/>
            <wp:effectExtent l="0" t="0" r="5080" b="0"/>
            <wp:docPr id="9" name="Picture 9" descr="../analyses/methods_overview/multiomicMetho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methods_overview/multiomicMethod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8520" cy="4042410"/>
                    </a:xfrm>
                    <a:prstGeom prst="rect">
                      <a:avLst/>
                    </a:prstGeom>
                    <a:noFill/>
                    <a:ln>
                      <a:noFill/>
                    </a:ln>
                  </pic:spPr>
                </pic:pic>
              </a:graphicData>
            </a:graphic>
          </wp:inline>
        </w:drawing>
      </w:r>
    </w:p>
    <w:p w14:paraId="6A6392BD" w14:textId="2EAB88E1" w:rsidR="00FB2DAD" w:rsidRDefault="00FC7CFB" w:rsidP="00F33FA8">
      <w:pPr>
        <w:widowControl w:val="0"/>
        <w:autoSpaceDE w:val="0"/>
        <w:autoSpaceDN w:val="0"/>
        <w:adjustRightInd w:val="0"/>
        <w:jc w:val="both"/>
        <w:rPr>
          <w:ins w:id="237" w:author="Kim-Anh Lê Cao" w:date="2018-02-16T09:55:00Z"/>
        </w:rPr>
      </w:pPr>
      <w:commentRangeStart w:id="238"/>
      <w:r w:rsidRPr="0089171B">
        <w:rPr>
          <w:b/>
        </w:rPr>
        <w:t xml:space="preserve">Figure 1. </w:t>
      </w:r>
      <w:commentRangeEnd w:id="238"/>
      <w:r w:rsidR="00F364B0">
        <w:rPr>
          <w:rStyle w:val="CommentReference"/>
          <w:rFonts w:asciiTheme="minorHAnsi" w:eastAsiaTheme="minorEastAsia" w:hAnsiTheme="minorHAnsi" w:cstheme="minorBidi"/>
        </w:rPr>
        <w:commentReference w:id="238"/>
      </w:r>
      <w:r w:rsidRPr="0089171B">
        <w:rPr>
          <w:b/>
        </w:rPr>
        <w:t xml:space="preserve">Overview of approaches used for the integration of multiple high dimensional </w:t>
      </w:r>
      <w:proofErr w:type="spellStart"/>
      <w:r w:rsidRPr="0089171B">
        <w:rPr>
          <w:b/>
        </w:rPr>
        <w:t>omic</w:t>
      </w:r>
      <w:proofErr w:type="spellEnd"/>
      <w:r w:rsidRPr="0089171B">
        <w:rPr>
          <w:b/>
        </w:rPr>
        <w:t xml:space="preserve"> datasets using either </w:t>
      </w:r>
      <w:r w:rsidR="000E6968" w:rsidRPr="0089171B">
        <w:rPr>
          <w:b/>
        </w:rPr>
        <w:t xml:space="preserve">unsupervised or </w:t>
      </w:r>
      <w:r w:rsidRPr="0089171B">
        <w:rPr>
          <w:b/>
        </w:rPr>
        <w:t>supervised analyses.</w:t>
      </w:r>
      <w:r w:rsidRPr="0089171B">
        <w:t xml:space="preserve"> </w:t>
      </w:r>
      <w:ins w:id="239" w:author="Kim-Anh Lê Cao" w:date="2018-02-16T09:56:00Z">
        <w:r w:rsidR="00FB2DAD">
          <w:t xml:space="preserve">Most </w:t>
        </w:r>
        <w:r w:rsidR="00FB2DAD" w:rsidRPr="0089171B">
          <w:t xml:space="preserve">integrative methods </w:t>
        </w:r>
        <w:r w:rsidR="00FB2DAD">
          <w:t xml:space="preserve">were </w:t>
        </w:r>
        <w:r w:rsidR="00FB2DAD" w:rsidRPr="0089171B">
          <w:t>developed for the unsupervised analyses of multi-</w:t>
        </w:r>
        <w:proofErr w:type="spellStart"/>
        <w:r w:rsidR="00FB2DAD" w:rsidRPr="0089171B">
          <w:t>omic</w:t>
        </w:r>
        <w:proofErr w:type="spellEnd"/>
        <w:r w:rsidR="00FB2DAD" w:rsidRPr="0089171B">
          <w:t xml:space="preserve"> datasets. As variable selection is an important factor to drive the interpretability of these complex models, a distinction is made between approaches that perform variable selection</w:t>
        </w:r>
      </w:ins>
      <w:ins w:id="240" w:author="Kim-Anh Lê Cao" w:date="2018-02-16T09:57:00Z">
        <w:r w:rsidR="00FB2DAD">
          <w:t xml:space="preserve"> against the others</w:t>
        </w:r>
      </w:ins>
      <w:ins w:id="241" w:author="Kim-Anh Lê Cao" w:date="2018-02-16T09:56:00Z">
        <w:r w:rsidR="00FB2DAD" w:rsidRPr="0089171B">
          <w:t xml:space="preserve">. </w:t>
        </w:r>
      </w:ins>
      <w:r w:rsidRPr="0089171B">
        <w:t>Various types of m</w:t>
      </w:r>
      <w:r w:rsidR="000E6968" w:rsidRPr="0089171B">
        <w:t xml:space="preserve">ethods are depicted: </w:t>
      </w:r>
      <w:r w:rsidRPr="0089171B">
        <w:t>Component-based</w:t>
      </w:r>
      <w:r w:rsidR="000E6968" w:rsidRPr="0089171B">
        <w:t>,</w:t>
      </w:r>
      <w:r w:rsidRPr="0089171B">
        <w:t xml:space="preserve"> Bayesian methods</w:t>
      </w:r>
      <w:r w:rsidR="000E6968" w:rsidRPr="0089171B">
        <w:t>, Network-based and multi-step approaches</w:t>
      </w:r>
      <w:r w:rsidRPr="0089171B">
        <w:t>.</w:t>
      </w:r>
      <w:ins w:id="242" w:author="Kim-Anh Lê Cao" w:date="2018-02-16T09:55:00Z">
        <w:r w:rsidR="00FB2DAD">
          <w:t xml:space="preserve"> </w:t>
        </w:r>
      </w:ins>
      <w:moveToRangeStart w:id="243" w:author="Kim-Anh Lê Cao" w:date="2018-02-16T09:55:00Z" w:name="move506538256"/>
      <w:moveTo w:id="244" w:author="Kim-Anh Lê Cao" w:date="2018-02-16T09:55:00Z">
        <w:del w:id="245" w:author="Kim-Anh Lê Cao" w:date="2018-02-16T09:55:00Z">
          <w:r w:rsidR="00FB2DAD" w:rsidRPr="0089171B" w:rsidDel="00FB2DAD">
            <w:delText>The majority of multi-omcs approaches have used c</w:delText>
          </w:r>
        </w:del>
      </w:moveTo>
      <w:ins w:id="246" w:author="Kim-Anh Lê Cao" w:date="2018-02-16T09:55:00Z">
        <w:r w:rsidR="00FB2DAD">
          <w:t>C</w:t>
        </w:r>
      </w:ins>
      <w:moveTo w:id="247" w:author="Kim-Anh Lê Cao" w:date="2018-02-16T09:55:00Z">
        <w:r w:rsidR="00FB2DAD" w:rsidRPr="0089171B">
          <w:t>omponent-based method</w:t>
        </w:r>
      </w:moveTo>
      <w:ins w:id="248" w:author="Kim-Anh Lê Cao" w:date="2018-02-16T09:55:00Z">
        <w:r w:rsidR="00FB2DAD">
          <w:t xml:space="preserve">s reduce </w:t>
        </w:r>
      </w:ins>
      <w:moveTo w:id="249" w:author="Kim-Anh Lê Cao" w:date="2018-02-16T09:55:00Z">
        <w:del w:id="250" w:author="Kim-Anh Lê Cao" w:date="2018-02-16T09:55:00Z">
          <w:r w:rsidR="00FB2DAD" w:rsidRPr="0089171B" w:rsidDel="00FB2DAD">
            <w:delText xml:space="preserve"> which reduced the</w:delText>
          </w:r>
        </w:del>
      </w:moveTo>
      <w:ins w:id="251" w:author="Kim-Anh Lê Cao" w:date="2018-02-16T09:55:00Z">
        <w:r w:rsidR="00FB2DAD">
          <w:t>the</w:t>
        </w:r>
      </w:ins>
      <w:moveTo w:id="252" w:author="Kim-Anh Lê Cao" w:date="2018-02-16T09:55:00Z">
        <w:r w:rsidR="00FB2DAD" w:rsidRPr="0089171B">
          <w:t xml:space="preserve"> dimensionality of </w:t>
        </w:r>
        <w:del w:id="253" w:author="Kim-Anh Lê Cao" w:date="2018-02-16T09:55:00Z">
          <w:r w:rsidR="00FB2DAD" w:rsidRPr="0089171B" w:rsidDel="00FB2DAD">
            <w:delText>high dimensional</w:delText>
          </w:r>
        </w:del>
      </w:moveTo>
      <w:ins w:id="254" w:author="Kim-Anh Lê Cao" w:date="2018-02-16T09:55:00Z">
        <w:r w:rsidR="00FB2DAD">
          <w:t>high-throughput</w:t>
        </w:r>
      </w:ins>
      <w:moveTo w:id="255" w:author="Kim-Anh Lê Cao" w:date="2018-02-16T09:55:00Z">
        <w:r w:rsidR="00FB2DAD" w:rsidRPr="0089171B">
          <w:t xml:space="preserve"> </w:t>
        </w:r>
        <w:proofErr w:type="spellStart"/>
        <w:r w:rsidR="00FB2DAD" w:rsidRPr="0089171B">
          <w:t>omic</w:t>
        </w:r>
        <w:proofErr w:type="spellEnd"/>
        <w:r w:rsidR="00FB2DAD" w:rsidRPr="0089171B">
          <w:t xml:space="preserve"> datasets. Multi-step approaches</w:t>
        </w:r>
      </w:moveTo>
      <w:ins w:id="256" w:author="Kim-Anh Lê Cao" w:date="2018-02-16T09:56:00Z">
        <w:r w:rsidR="00FB2DAD">
          <w:t xml:space="preserve"> including </w:t>
        </w:r>
      </w:ins>
      <w:moveTo w:id="257" w:author="Kim-Anh Lê Cao" w:date="2018-02-16T09:55:00Z">
        <w:del w:id="258" w:author="Kim-Anh Lê Cao" w:date="2018-02-16T09:56:00Z">
          <w:r w:rsidR="00FB2DAD" w:rsidRPr="0089171B" w:rsidDel="00FB2DAD">
            <w:delText xml:space="preserve"> such as </w:delText>
          </w:r>
        </w:del>
        <w:r w:rsidR="00FB2DAD" w:rsidRPr="0089171B">
          <w:t>concatenation and ensemble</w:t>
        </w:r>
      </w:moveTo>
      <w:ins w:id="259" w:author="Kim-Anh Lê Cao" w:date="2018-02-16T09:56:00Z">
        <w:r w:rsidR="00FB2DAD">
          <w:t xml:space="preserve"> approaches</w:t>
        </w:r>
      </w:ins>
      <w:moveTo w:id="260" w:author="Kim-Anh Lê Cao" w:date="2018-02-16T09:55:00Z">
        <w:del w:id="261" w:author="Kim-Anh Lê Cao" w:date="2018-02-16T09:56:00Z">
          <w:r w:rsidR="00FB2DAD" w:rsidRPr="0089171B" w:rsidDel="00FB2DAD">
            <w:delText>s</w:delText>
          </w:r>
        </w:del>
        <w:r w:rsidR="00FB2DAD" w:rsidRPr="0089171B">
          <w:t xml:space="preserve"> are commonly used to derive multi-</w:t>
        </w:r>
        <w:proofErr w:type="spellStart"/>
        <w:r w:rsidR="00FB2DAD" w:rsidRPr="0089171B">
          <w:t>omic</w:t>
        </w:r>
        <w:proofErr w:type="spellEnd"/>
        <w:r w:rsidR="00FB2DAD" w:rsidRPr="0089171B">
          <w:t xml:space="preserve"> classification algorithms. </w:t>
        </w:r>
      </w:moveTo>
      <w:moveToRangeEnd w:id="243"/>
      <w:r w:rsidRPr="0089171B">
        <w:t xml:space="preserve"> </w:t>
      </w:r>
    </w:p>
    <w:p w14:paraId="5B1E1517" w14:textId="77777777" w:rsidR="005B4FF3" w:rsidRDefault="00FB2DAD" w:rsidP="00F33FA8">
      <w:pPr>
        <w:widowControl w:val="0"/>
        <w:autoSpaceDE w:val="0"/>
        <w:autoSpaceDN w:val="0"/>
        <w:adjustRightInd w:val="0"/>
        <w:jc w:val="both"/>
        <w:rPr>
          <w:ins w:id="262" w:author="Kim-Anh Lê Cao" w:date="2018-02-16T10:01:00Z"/>
        </w:rPr>
      </w:pPr>
      <w:ins w:id="263" w:author="Kim-Anh Lê Cao" w:date="2018-02-16T09:57:00Z">
        <w:r>
          <w:t xml:space="preserve">Name of the method: </w:t>
        </w:r>
      </w:ins>
      <w:ins w:id="264" w:author="Kim-Anh Lê Cao" w:date="2018-02-16T09:58:00Z">
        <w:r w:rsidRPr="006C5253">
          <w:rPr>
            <w:rFonts w:ascii="Courier New" w:hAnsi="Courier New" w:cs="Courier New"/>
            <w:color w:val="000000" w:themeColor="text1"/>
            <w:lang w:val="en-CA"/>
          </w:rPr>
          <w:t>R-package</w:t>
        </w:r>
      </w:ins>
      <w:ins w:id="265" w:author="Kim-Anh Lê Cao" w:date="2018-02-16T10:00:00Z">
        <w:r w:rsidR="005B4FF3">
          <w:rPr>
            <w:rFonts w:ascii="Courier New" w:hAnsi="Courier New" w:cs="Courier New"/>
            <w:color w:val="000000" w:themeColor="text1"/>
            <w:lang w:val="en-CA"/>
          </w:rPr>
          <w:t xml:space="preserve">, </w:t>
        </w:r>
      </w:ins>
      <w:commentRangeStart w:id="266"/>
      <w:proofErr w:type="spellStart"/>
      <w:ins w:id="267" w:author="Kim-Anh Lê Cao" w:date="2018-02-16T09:59:00Z">
        <w:r w:rsidR="005B4FF3" w:rsidRPr="00174681">
          <w:rPr>
            <w:vertAlign w:val="superscript"/>
          </w:rPr>
          <w:t>a</w:t>
        </w:r>
        <w:proofErr w:type="spellEnd"/>
        <w:r w:rsidR="005B4FF3">
          <w:t xml:space="preserve"> </w:t>
        </w:r>
      </w:ins>
      <w:commentRangeEnd w:id="266"/>
      <w:ins w:id="268" w:author="Kim-Anh Lê Cao" w:date="2018-02-16T10:00:00Z">
        <w:r w:rsidR="005B4FF3">
          <w:rPr>
            <w:rStyle w:val="CommentReference"/>
            <w:rFonts w:asciiTheme="minorHAnsi" w:eastAsiaTheme="minorEastAsia" w:hAnsiTheme="minorHAnsi" w:cstheme="minorBidi"/>
          </w:rPr>
          <w:commentReference w:id="266"/>
        </w:r>
      </w:ins>
      <w:ins w:id="269" w:author="Kim-Anh Lê Cao" w:date="2018-02-16T09:59:00Z">
        <w:r w:rsidR="005B4FF3">
          <w:t xml:space="preserve">for </w:t>
        </w:r>
        <w:proofErr w:type="spellStart"/>
        <w:r w:rsidR="005B4FF3">
          <w:t>matlab</w:t>
        </w:r>
        <w:proofErr w:type="spellEnd"/>
        <w:r w:rsidR="005B4FF3">
          <w:t xml:space="preserve">, </w:t>
        </w:r>
      </w:ins>
      <w:ins w:id="270" w:author="Kim-Anh Lê Cao" w:date="2018-02-16T10:00:00Z">
        <w:r w:rsidR="005B4FF3" w:rsidRPr="005B4FF3">
          <w:rPr>
            <w:vertAlign w:val="superscript"/>
          </w:rPr>
          <w:t>p</w:t>
        </w:r>
        <w:r w:rsidR="005B4FF3" w:rsidRPr="005B4FF3">
          <w:rPr>
            <w:vertAlign w:val="superscript"/>
            <w:rPrChange w:id="271" w:author="Kim-Anh Lê Cao" w:date="2018-02-16T10:00:00Z">
              <w:rPr/>
            </w:rPrChange>
          </w:rPr>
          <w:t xml:space="preserve"> </w:t>
        </w:r>
        <w:r w:rsidR="005B4FF3">
          <w:t xml:space="preserve">for Perl </w:t>
        </w:r>
      </w:ins>
      <w:ins w:id="272" w:author="Kim-Anh Lê Cao" w:date="2018-02-16T10:01:00Z">
        <w:r w:rsidR="005B4FF3">
          <w:t xml:space="preserve">libraries is </w:t>
        </w:r>
      </w:ins>
      <w:ins w:id="273" w:author="Kim-Anh Lê Cao" w:date="2018-02-16T09:58:00Z">
        <w:r w:rsidRPr="005B4FF3">
          <w:t>indicated</w:t>
        </w:r>
      </w:ins>
      <w:ins w:id="274" w:author="Kim-Anh Lê Cao" w:date="2018-02-16T10:01:00Z">
        <w:r w:rsidR="005B4FF3">
          <w:t>.</w:t>
        </w:r>
      </w:ins>
    </w:p>
    <w:p w14:paraId="53A4EC91" w14:textId="0283253E" w:rsidR="005B4FF3" w:rsidRDefault="005B4FF3" w:rsidP="00F33FA8">
      <w:pPr>
        <w:widowControl w:val="0"/>
        <w:autoSpaceDE w:val="0"/>
        <w:autoSpaceDN w:val="0"/>
        <w:adjustRightInd w:val="0"/>
        <w:jc w:val="both"/>
        <w:rPr>
          <w:ins w:id="275" w:author="Kim-Anh Lê Cao" w:date="2018-02-16T10:01:00Z"/>
        </w:rPr>
      </w:pPr>
      <w:ins w:id="276" w:author="Kim-Anh Lê Cao" w:date="2018-02-16T10:01:00Z">
        <w:r>
          <w:t xml:space="preserve">[Amrit cut that text below, this is not appealing as a first Figure, for c d consider just including the reference number, we </w:t>
        </w:r>
      </w:ins>
      <w:ins w:id="277" w:author="Kim-Anh Lê Cao" w:date="2018-02-16T10:02:00Z">
        <w:r>
          <w:t>don’t</w:t>
        </w:r>
      </w:ins>
      <w:ins w:id="278" w:author="Kim-Anh Lê Cao" w:date="2018-02-16T10:01:00Z">
        <w:r>
          <w:t xml:space="preserve"> </w:t>
        </w:r>
      </w:ins>
      <w:ins w:id="279" w:author="Kim-Anh Lê Cao" w:date="2018-02-16T10:02:00Z">
        <w:r>
          <w:t>need to be that explicit.</w:t>
        </w:r>
      </w:ins>
      <w:ins w:id="280" w:author="Kim-Anh Lê Cao" w:date="2018-02-16T10:03:00Z">
        <w:r w:rsidR="002F3673">
          <w:t xml:space="preserve"> I will redo the Figure 1 at some stage</w:t>
        </w:r>
      </w:ins>
      <w:ins w:id="281" w:author="Kim-Anh Lê Cao" w:date="2018-02-16T10:01:00Z">
        <w:r>
          <w:t>]</w:t>
        </w:r>
      </w:ins>
    </w:p>
    <w:p w14:paraId="2D5072BE" w14:textId="2C1BF97C" w:rsidR="00FB2DAD" w:rsidRPr="00FB2DAD" w:rsidRDefault="00FB2DAD" w:rsidP="00F33FA8">
      <w:pPr>
        <w:widowControl w:val="0"/>
        <w:autoSpaceDE w:val="0"/>
        <w:autoSpaceDN w:val="0"/>
        <w:adjustRightInd w:val="0"/>
        <w:jc w:val="both"/>
        <w:rPr>
          <w:ins w:id="282" w:author="Kim-Anh Lê Cao" w:date="2018-02-16T09:55:00Z"/>
        </w:rPr>
      </w:pPr>
      <w:ins w:id="283" w:author="Kim-Anh Lê Cao" w:date="2018-02-16T09:58:00Z">
        <w:r>
          <w:t xml:space="preserve">, with the exception of </w:t>
        </w:r>
        <w:r w:rsidRPr="00FB2DAD">
          <w:rPr>
            <w:vertAlign w:val="superscript"/>
            <w:rPrChange w:id="284" w:author="Kim-Anh Lê Cao" w:date="2018-02-16T09:58:00Z">
              <w:rPr/>
            </w:rPrChange>
          </w:rPr>
          <w:t>a</w:t>
        </w:r>
        <w:r>
          <w:t xml:space="preserve"> that indicate a </w:t>
        </w:r>
        <w:proofErr w:type="spellStart"/>
        <w:r>
          <w:t>matlab</w:t>
        </w:r>
        <w:proofErr w:type="spellEnd"/>
        <w:r>
          <w:t xml:space="preserve"> package</w:t>
        </w:r>
      </w:ins>
    </w:p>
    <w:p w14:paraId="101DE082" w14:textId="2423468D" w:rsidR="00F33FA8" w:rsidRPr="005B4FF3" w:rsidRDefault="00FC7CFB" w:rsidP="00F33FA8">
      <w:pPr>
        <w:widowControl w:val="0"/>
        <w:autoSpaceDE w:val="0"/>
        <w:autoSpaceDN w:val="0"/>
        <w:adjustRightInd w:val="0"/>
        <w:jc w:val="both"/>
        <w:rPr>
          <w:strike/>
          <w:color w:val="000000" w:themeColor="text1"/>
          <w:lang w:val="en-CA"/>
          <w:rPrChange w:id="285" w:author="Kim-Anh Lê Cao" w:date="2018-02-16T10:02:00Z">
            <w:rPr>
              <w:color w:val="000000" w:themeColor="text1"/>
              <w:lang w:val="en-CA"/>
            </w:rPr>
          </w:rPrChange>
        </w:rPr>
      </w:pPr>
      <w:del w:id="286" w:author="Kim-Anh Lê Cao" w:date="2018-02-16T09:54:00Z">
        <w:r w:rsidRPr="005B4FF3" w:rsidDel="00FB2DAD">
          <w:rPr>
            <w:strike/>
            <w:rPrChange w:id="287" w:author="Kim-Anh Lê Cao" w:date="2018-02-16T10:02:00Z">
              <w:rPr/>
            </w:rPrChange>
          </w:rPr>
          <w:delText xml:space="preserve">The majority of the </w:delText>
        </w:r>
        <w:r w:rsidR="00C322C2" w:rsidRPr="005B4FF3" w:rsidDel="00FB2DAD">
          <w:rPr>
            <w:strike/>
            <w:rPrChange w:id="288" w:author="Kim-Anh Lê Cao" w:date="2018-02-16T10:02:00Z">
              <w:rPr/>
            </w:rPrChange>
          </w:rPr>
          <w:delText xml:space="preserve">new </w:delText>
        </w:r>
      </w:del>
      <w:del w:id="289" w:author="Kim-Anh Lê Cao" w:date="2018-02-16T09:56:00Z">
        <w:r w:rsidR="00C322C2" w:rsidRPr="005B4FF3" w:rsidDel="00FB2DAD">
          <w:rPr>
            <w:strike/>
            <w:rPrChange w:id="290" w:author="Kim-Anh Lê Cao" w:date="2018-02-16T10:02:00Z">
              <w:rPr/>
            </w:rPrChange>
          </w:rPr>
          <w:delText xml:space="preserve">integrative </w:delText>
        </w:r>
        <w:r w:rsidRPr="005B4FF3" w:rsidDel="00FB2DAD">
          <w:rPr>
            <w:strike/>
            <w:rPrChange w:id="291" w:author="Kim-Anh Lê Cao" w:date="2018-02-16T10:02:00Z">
              <w:rPr/>
            </w:rPrChange>
          </w:rPr>
          <w:delText xml:space="preserve">methods </w:delText>
        </w:r>
      </w:del>
      <w:del w:id="292" w:author="Kim-Anh Lê Cao" w:date="2018-02-16T09:54:00Z">
        <w:r w:rsidRPr="005B4FF3" w:rsidDel="00FB2DAD">
          <w:rPr>
            <w:strike/>
            <w:rPrChange w:id="293" w:author="Kim-Anh Lê Cao" w:date="2018-02-16T10:02:00Z">
              <w:rPr/>
            </w:rPrChange>
          </w:rPr>
          <w:delText xml:space="preserve">have been </w:delText>
        </w:r>
      </w:del>
      <w:del w:id="294" w:author="Kim-Anh Lê Cao" w:date="2018-02-16T09:56:00Z">
        <w:r w:rsidRPr="005B4FF3" w:rsidDel="00FB2DAD">
          <w:rPr>
            <w:strike/>
            <w:rPrChange w:id="295" w:author="Kim-Anh Lê Cao" w:date="2018-02-16T10:02:00Z">
              <w:rPr/>
            </w:rPrChange>
          </w:rPr>
          <w:delText>developed for the unsupervised analyses of m</w:delText>
        </w:r>
        <w:r w:rsidR="00C322C2" w:rsidRPr="005B4FF3" w:rsidDel="00FB2DAD">
          <w:rPr>
            <w:strike/>
            <w:rPrChange w:id="296" w:author="Kim-Anh Lê Cao" w:date="2018-02-16T10:02:00Z">
              <w:rPr/>
            </w:rPrChange>
          </w:rPr>
          <w:delText>ulti-omic datasets</w:delText>
        </w:r>
      </w:del>
      <w:del w:id="297" w:author="Kim-Anh Lê Cao" w:date="2018-02-16T09:54:00Z">
        <w:r w:rsidRPr="005B4FF3" w:rsidDel="00FB2DAD">
          <w:rPr>
            <w:strike/>
            <w:rPrChange w:id="298" w:author="Kim-Anh Lê Cao" w:date="2018-02-16T10:02:00Z">
              <w:rPr/>
            </w:rPrChange>
          </w:rPr>
          <w:delText xml:space="preserve">, whereas only a limited number of methods exists for </w:delText>
        </w:r>
        <w:r w:rsidR="00C322C2" w:rsidRPr="005B4FF3" w:rsidDel="00FB2DAD">
          <w:rPr>
            <w:strike/>
            <w:rPrChange w:id="299" w:author="Kim-Anh Lê Cao" w:date="2018-02-16T10:02:00Z">
              <w:rPr/>
            </w:rPrChange>
          </w:rPr>
          <w:delText>supervised analyses</w:delText>
        </w:r>
      </w:del>
      <w:del w:id="300" w:author="Kim-Anh Lê Cao" w:date="2018-02-16T09:56:00Z">
        <w:r w:rsidRPr="005B4FF3" w:rsidDel="00FB2DAD">
          <w:rPr>
            <w:strike/>
            <w:rPrChange w:id="301" w:author="Kim-Anh Lê Cao" w:date="2018-02-16T10:02:00Z">
              <w:rPr/>
            </w:rPrChange>
          </w:rPr>
          <w:delText>. As variable selection is an important factor to drive the interpretability of these complex models, a distinction is made between approaches that perform variable selection com</w:delText>
        </w:r>
        <w:r w:rsidR="00C322C2" w:rsidRPr="005B4FF3" w:rsidDel="00FB2DAD">
          <w:rPr>
            <w:strike/>
            <w:rPrChange w:id="302" w:author="Kim-Anh Lê Cao" w:date="2018-02-16T10:02:00Z">
              <w:rPr/>
            </w:rPrChange>
          </w:rPr>
          <w:delText>pared to those that do not</w:delText>
        </w:r>
        <w:r w:rsidRPr="005B4FF3" w:rsidDel="00FB2DAD">
          <w:rPr>
            <w:strike/>
            <w:rPrChange w:id="303" w:author="Kim-Anh Lê Cao" w:date="2018-02-16T10:02:00Z">
              <w:rPr/>
            </w:rPrChange>
          </w:rPr>
          <w:delText xml:space="preserve">. </w:delText>
        </w:r>
      </w:del>
      <w:moveFromRangeStart w:id="304" w:author="Kim-Anh Lê Cao" w:date="2018-02-16T09:55:00Z" w:name="move506538256"/>
      <w:moveFrom w:id="305" w:author="Kim-Anh Lê Cao" w:date="2018-02-16T09:55:00Z">
        <w:r w:rsidRPr="005B4FF3" w:rsidDel="00FB2DAD">
          <w:rPr>
            <w:strike/>
            <w:rPrChange w:id="306" w:author="Kim-Anh Lê Cao" w:date="2018-02-16T10:02:00Z">
              <w:rPr/>
            </w:rPrChange>
          </w:rPr>
          <w:t xml:space="preserve">The majority of </w:t>
        </w:r>
        <w:r w:rsidR="00C322C2" w:rsidRPr="005B4FF3" w:rsidDel="00FB2DAD">
          <w:rPr>
            <w:strike/>
            <w:rPrChange w:id="307" w:author="Kim-Anh Lê Cao" w:date="2018-02-16T10:02:00Z">
              <w:rPr/>
            </w:rPrChange>
          </w:rPr>
          <w:t xml:space="preserve">multi-omcs </w:t>
        </w:r>
        <w:r w:rsidRPr="005B4FF3" w:rsidDel="00FB2DAD">
          <w:rPr>
            <w:strike/>
            <w:rPrChange w:id="308" w:author="Kim-Anh Lê Cao" w:date="2018-02-16T10:02:00Z">
              <w:rPr/>
            </w:rPrChange>
          </w:rPr>
          <w:t xml:space="preserve">approaches have </w:t>
        </w:r>
        <w:r w:rsidR="00C322C2" w:rsidRPr="005B4FF3" w:rsidDel="00FB2DAD">
          <w:rPr>
            <w:strike/>
            <w:rPrChange w:id="309" w:author="Kim-Anh Lê Cao" w:date="2018-02-16T10:02:00Z">
              <w:rPr/>
            </w:rPrChange>
          </w:rPr>
          <w:t>used c</w:t>
        </w:r>
        <w:r w:rsidRPr="005B4FF3" w:rsidDel="00FB2DAD">
          <w:rPr>
            <w:strike/>
            <w:rPrChange w:id="310" w:author="Kim-Anh Lê Cao" w:date="2018-02-16T10:02:00Z">
              <w:rPr/>
            </w:rPrChange>
          </w:rPr>
          <w:t xml:space="preserve">omponent-based </w:t>
        </w:r>
        <w:r w:rsidR="00C322C2" w:rsidRPr="005B4FF3" w:rsidDel="00FB2DAD">
          <w:rPr>
            <w:strike/>
            <w:rPrChange w:id="311" w:author="Kim-Anh Lê Cao" w:date="2018-02-16T10:02:00Z">
              <w:rPr/>
            </w:rPrChange>
          </w:rPr>
          <w:t>method</w:t>
        </w:r>
        <w:r w:rsidRPr="005B4FF3" w:rsidDel="00FB2DAD">
          <w:rPr>
            <w:strike/>
            <w:rPrChange w:id="312" w:author="Kim-Anh Lê Cao" w:date="2018-02-16T10:02:00Z">
              <w:rPr/>
            </w:rPrChange>
          </w:rPr>
          <w:t xml:space="preserve"> which re</w:t>
        </w:r>
        <w:r w:rsidR="00C322C2" w:rsidRPr="005B4FF3" w:rsidDel="00FB2DAD">
          <w:rPr>
            <w:strike/>
            <w:rPrChange w:id="313" w:author="Kim-Anh Lê Cao" w:date="2018-02-16T10:02:00Z">
              <w:rPr/>
            </w:rPrChange>
          </w:rPr>
          <w:t xml:space="preserve">duced the dimensionality of </w:t>
        </w:r>
        <w:r w:rsidRPr="005B4FF3" w:rsidDel="00FB2DAD">
          <w:rPr>
            <w:strike/>
            <w:rPrChange w:id="314" w:author="Kim-Anh Lê Cao" w:date="2018-02-16T10:02:00Z">
              <w:rPr/>
            </w:rPrChange>
          </w:rPr>
          <w:t xml:space="preserve">high dimensional </w:t>
        </w:r>
        <w:r w:rsidR="00C322C2" w:rsidRPr="005B4FF3" w:rsidDel="00FB2DAD">
          <w:rPr>
            <w:strike/>
            <w:rPrChange w:id="315" w:author="Kim-Anh Lê Cao" w:date="2018-02-16T10:02:00Z">
              <w:rPr/>
            </w:rPrChange>
          </w:rPr>
          <w:t xml:space="preserve">omic </w:t>
        </w:r>
        <w:r w:rsidRPr="005B4FF3" w:rsidDel="00FB2DAD">
          <w:rPr>
            <w:strike/>
            <w:rPrChange w:id="316" w:author="Kim-Anh Lê Cao" w:date="2018-02-16T10:02:00Z">
              <w:rPr/>
            </w:rPrChange>
          </w:rPr>
          <w:t>datasets.</w:t>
        </w:r>
        <w:r w:rsidR="00C322C2" w:rsidRPr="005B4FF3" w:rsidDel="00FB2DAD">
          <w:rPr>
            <w:strike/>
            <w:rPrChange w:id="317" w:author="Kim-Anh Lê Cao" w:date="2018-02-16T10:02:00Z">
              <w:rPr/>
            </w:rPrChange>
          </w:rPr>
          <w:t xml:space="preserve"> Multi-step approaches such as concatenation and ensembles are commonly used to derive multi-omic classification algorithms.</w:t>
        </w:r>
        <w:r w:rsidR="00F33FA8" w:rsidRPr="005B4FF3" w:rsidDel="00FB2DAD">
          <w:rPr>
            <w:strike/>
            <w:rPrChange w:id="318" w:author="Kim-Anh Lê Cao" w:date="2018-02-16T10:02:00Z">
              <w:rPr/>
            </w:rPrChange>
          </w:rPr>
          <w:t xml:space="preserve"> </w:t>
        </w:r>
      </w:moveFrom>
      <w:moveFromRangeEnd w:id="304"/>
      <w:r w:rsidR="00F33FA8" w:rsidRPr="005B4FF3">
        <w:rPr>
          <w:strike/>
          <w:color w:val="000000" w:themeColor="text1"/>
          <w:lang w:val="en-CA"/>
          <w:rPrChange w:id="319" w:author="Kim-Anh Lê Cao" w:date="2018-02-16T10:02:00Z">
            <w:rPr>
              <w:color w:val="000000" w:themeColor="text1"/>
              <w:lang w:val="en-CA"/>
            </w:rPr>
          </w:rPrChange>
        </w:rPr>
        <w:t xml:space="preserve">For each method-type, specific examples are listed along with the package in the R statistical computing language in the form; Name of method: </w:t>
      </w:r>
      <w:r w:rsidR="00F33FA8" w:rsidRPr="005B4FF3">
        <w:rPr>
          <w:rFonts w:ascii="Courier New" w:hAnsi="Courier New" w:cs="Courier New"/>
          <w:strike/>
          <w:color w:val="000000" w:themeColor="text1"/>
          <w:lang w:val="en-CA"/>
          <w:rPrChange w:id="320" w:author="Kim-Anh Lê Cao" w:date="2018-02-16T10:02:00Z">
            <w:rPr>
              <w:rFonts w:ascii="Courier New" w:hAnsi="Courier New" w:cs="Courier New"/>
              <w:color w:val="000000" w:themeColor="text1"/>
              <w:lang w:val="en-CA"/>
            </w:rPr>
          </w:rPrChange>
        </w:rPr>
        <w:t>R-package</w:t>
      </w:r>
      <w:r w:rsidR="00B57621" w:rsidRPr="005B4FF3">
        <w:rPr>
          <w:strike/>
          <w:color w:val="000000" w:themeColor="text1"/>
          <w:lang w:val="en-CA"/>
          <w:rPrChange w:id="321" w:author="Kim-Anh Lê Cao" w:date="2018-02-16T10:02:00Z">
            <w:rPr>
              <w:color w:val="000000" w:themeColor="text1"/>
              <w:lang w:val="en-CA"/>
            </w:rPr>
          </w:rPrChange>
        </w:rPr>
        <w:t xml:space="preserve">. </w:t>
      </w:r>
      <w:r w:rsidR="00F33FA8" w:rsidRPr="005B4FF3">
        <w:rPr>
          <w:strike/>
          <w:color w:val="000000" w:themeColor="text1"/>
          <w:lang w:val="en-CA"/>
          <w:rPrChange w:id="322" w:author="Kim-Anh Lê Cao" w:date="2018-02-16T10:02:00Z">
            <w:rPr>
              <w:color w:val="000000" w:themeColor="text1"/>
              <w:lang w:val="en-CA"/>
            </w:rPr>
          </w:rPrChange>
        </w:rPr>
        <w:t xml:space="preserve">Methods with a superscript “a” have been implemented in </w:t>
      </w:r>
      <w:proofErr w:type="spellStart"/>
      <w:r w:rsidR="00F33FA8" w:rsidRPr="005B4FF3">
        <w:rPr>
          <w:strike/>
          <w:color w:val="000000" w:themeColor="text1"/>
          <w:lang w:val="en-CA"/>
          <w:rPrChange w:id="323" w:author="Kim-Anh Lê Cao" w:date="2018-02-16T10:02:00Z">
            <w:rPr>
              <w:color w:val="000000" w:themeColor="text1"/>
              <w:lang w:val="en-CA"/>
            </w:rPr>
          </w:rPrChange>
        </w:rPr>
        <w:t>Matlab</w:t>
      </w:r>
      <w:proofErr w:type="spellEnd"/>
      <w:r w:rsidR="00F33FA8" w:rsidRPr="005B4FF3">
        <w:rPr>
          <w:strike/>
          <w:color w:val="000000" w:themeColor="text1"/>
          <w:lang w:val="en-CA"/>
          <w:rPrChange w:id="324" w:author="Kim-Anh Lê Cao" w:date="2018-02-16T10:02:00Z">
            <w:rPr>
              <w:color w:val="000000" w:themeColor="text1"/>
              <w:lang w:val="en-CA"/>
            </w:rPr>
          </w:rPrChange>
        </w:rPr>
        <w:t xml:space="preserve"> and their source code is linked in their respective publications. </w:t>
      </w:r>
      <w:r w:rsidR="00B91D7E" w:rsidRPr="005B4FF3">
        <w:rPr>
          <w:strike/>
          <w:color w:val="000000" w:themeColor="text1"/>
          <w:lang w:val="en-CA"/>
          <w:rPrChange w:id="325" w:author="Kim-Anh Lê Cao" w:date="2018-02-16T10:02:00Z">
            <w:rPr>
              <w:color w:val="000000" w:themeColor="text1"/>
              <w:lang w:val="en-CA"/>
            </w:rPr>
          </w:rPrChange>
        </w:rPr>
        <w:t xml:space="preserve">CONEXIC (Copy Number and Expression In Cancer) is found on the authors’ webpage </w:t>
      </w:r>
      <w:r w:rsidR="00B91D7E" w:rsidRPr="005B4FF3">
        <w:rPr>
          <w:strike/>
          <w:color w:val="000000" w:themeColor="text1"/>
          <w:lang w:val="en-CA"/>
          <w:rPrChange w:id="326" w:author="Kim-Anh Lê Cao" w:date="2018-02-16T10:02:00Z">
            <w:rPr>
              <w:color w:val="000000" w:themeColor="text1"/>
              <w:lang w:val="en-CA"/>
            </w:rPr>
          </w:rPrChange>
        </w:rPr>
        <w:fldChar w:fldCharType="begin"/>
      </w:r>
      <w:ins w:id="327" w:author="Amrit" w:date="2018-02-21T00:24:00Z">
        <w:r w:rsidR="00642AC5">
          <w:rPr>
            <w:strike/>
            <w:color w:val="000000" w:themeColor="text1"/>
            <w:lang w:val="en-CA"/>
          </w:rPr>
          <w:instrText xml:space="preserve"> ADDIN ZOTERO_ITEM CSL_CITATION {"citationID":"athjll1qlt","properties":{"formattedCitation":"[15]","plainCitation":"[15]"},"citationItems":[{"id":1757,"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ins>
      <w:del w:id="328" w:author="Amrit" w:date="2018-02-20T22:28:00Z">
        <w:r w:rsidR="00B91D7E" w:rsidRPr="005B4FF3" w:rsidDel="0001647F">
          <w:rPr>
            <w:strike/>
            <w:color w:val="000000" w:themeColor="text1"/>
            <w:lang w:val="en-CA"/>
            <w:rPrChange w:id="329" w:author="Kim-Anh Lê Cao" w:date="2018-02-16T10:02:00Z">
              <w:rPr>
                <w:color w:val="000000" w:themeColor="text1"/>
                <w:lang w:val="en-CA"/>
              </w:rPr>
            </w:rPrChange>
          </w:rPr>
          <w:delInstrText xml:space="preserve"> ADDIN ZOTERO_ITEM CSL_CITATION {"citationID":"athjll1qlt","properties":{"formattedCitation":"[4]","plainCitation":"[4]"},"citationItems":[{"id":1757,"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delInstrText>
        </w:r>
      </w:del>
      <w:r w:rsidR="00B91D7E" w:rsidRPr="005B4FF3">
        <w:rPr>
          <w:strike/>
          <w:color w:val="000000" w:themeColor="text1"/>
          <w:lang w:val="en-CA"/>
          <w:rPrChange w:id="330" w:author="Kim-Anh Lê Cao" w:date="2018-02-16T10:02:00Z">
            <w:rPr>
              <w:color w:val="000000" w:themeColor="text1"/>
              <w:lang w:val="en-CA"/>
            </w:rPr>
          </w:rPrChange>
        </w:rPr>
        <w:fldChar w:fldCharType="separate"/>
      </w:r>
      <w:ins w:id="331" w:author="Amrit" w:date="2018-02-21T00:24:00Z">
        <w:r w:rsidR="00642AC5">
          <w:rPr>
            <w:strike/>
            <w:noProof/>
            <w:color w:val="000000" w:themeColor="text1"/>
            <w:lang w:val="en-CA"/>
          </w:rPr>
          <w:t>[15]</w:t>
        </w:r>
      </w:ins>
      <w:del w:id="332" w:author="Amrit" w:date="2018-02-20T22:28:00Z">
        <w:r w:rsidR="00B91D7E" w:rsidRPr="00642AC5" w:rsidDel="0001647F">
          <w:rPr>
            <w:strike/>
            <w:noProof/>
            <w:color w:val="000000" w:themeColor="text1"/>
            <w:lang w:val="en-CA"/>
            <w:rPrChange w:id="333" w:author="Amrit" w:date="2018-02-21T00:24:00Z">
              <w:rPr>
                <w:noProof/>
                <w:color w:val="000000" w:themeColor="text1"/>
                <w:lang w:val="en-CA"/>
              </w:rPr>
            </w:rPrChange>
          </w:rPr>
          <w:delText>[4]</w:delText>
        </w:r>
      </w:del>
      <w:r w:rsidR="00B91D7E" w:rsidRPr="005B4FF3">
        <w:rPr>
          <w:strike/>
          <w:color w:val="000000" w:themeColor="text1"/>
          <w:lang w:val="en-CA"/>
          <w:rPrChange w:id="334" w:author="Kim-Anh Lê Cao" w:date="2018-02-16T10:02:00Z">
            <w:rPr>
              <w:color w:val="000000" w:themeColor="text1"/>
              <w:lang w:val="en-CA"/>
            </w:rPr>
          </w:rPrChange>
        </w:rPr>
        <w:fldChar w:fldCharType="end"/>
      </w:r>
      <w:r w:rsidR="00B91D7E" w:rsidRPr="005B4FF3">
        <w:rPr>
          <w:strike/>
          <w:color w:val="000000" w:themeColor="text1"/>
          <w:lang w:val="en-CA"/>
          <w:rPrChange w:id="335" w:author="Kim-Anh Lê Cao" w:date="2018-02-16T10:02:00Z">
            <w:rPr>
              <w:color w:val="000000" w:themeColor="text1"/>
              <w:lang w:val="en-CA"/>
            </w:rPr>
          </w:rPrChange>
        </w:rPr>
        <w:t>.</w:t>
      </w:r>
      <w:r w:rsidR="00F33FA8" w:rsidRPr="005B4FF3">
        <w:rPr>
          <w:strike/>
          <w:color w:val="000000" w:themeColor="text1"/>
          <w:lang w:val="en-CA"/>
          <w:rPrChange w:id="336" w:author="Kim-Anh Lê Cao" w:date="2018-02-16T10:02:00Z">
            <w:rPr>
              <w:color w:val="000000" w:themeColor="text1"/>
              <w:lang w:val="en-CA"/>
            </w:rPr>
          </w:rPrChange>
        </w:rPr>
        <w:t xml:space="preserve"> Bayesian networks (superscript “c”) is called Reconstructing Integrative Molecular Bayesian Networks (RIMBANET) implemented in Perl</w:t>
      </w:r>
      <w:r w:rsidR="00F33FA8" w:rsidRPr="005B4FF3">
        <w:rPr>
          <w:strike/>
          <w:color w:val="000000" w:themeColor="text1"/>
          <w:lang w:val="en-CA"/>
          <w:rPrChange w:id="337" w:author="Kim-Anh Lê Cao" w:date="2018-02-16T10:02:00Z">
            <w:rPr>
              <w:color w:val="000000" w:themeColor="text1"/>
              <w:lang w:val="en-CA"/>
            </w:rPr>
          </w:rPrChange>
        </w:rPr>
        <w:fldChar w:fldCharType="begin"/>
      </w:r>
      <w:ins w:id="338" w:author="Amrit" w:date="2018-02-21T00:24:00Z">
        <w:r w:rsidR="00642AC5">
          <w:rPr>
            <w:strike/>
            <w:color w:val="000000" w:themeColor="text1"/>
            <w:lang w:val="en-CA"/>
          </w:rPr>
          <w:instrText xml:space="preserve"> ADDIN ZOTERO_ITEM CSL_CITATION {"citationID":"1fegr69sci","properties":{"formattedCitation":"[16]","plainCitation":"[16]"},"citationItems":[{"id":1524,"uris":["http://zotero.org/users/2545847/items/ZDE8JS8R"],"uri":["http://zotero.org/users/2545847/items/ZDE8JS8R"],"itemData":{"id":1524,"type":"webpage","title":"RIMBANET for Bayesian network reconstruction","URL":"http://research.mssm.edu/integrative-network-biology/RIMBANET/RIMBANET_overview.html","author":[{"family":"Zhu","given":"Jun"}],"accessed":{"date-parts":[["2017",8,14]]}}}],"schema":"https://github.com/citation-style-language/schema/raw/master/csl-citation.json"} </w:instrText>
        </w:r>
      </w:ins>
      <w:del w:id="339" w:author="Amrit" w:date="2018-02-20T22:28:00Z">
        <w:r w:rsidR="00B91D7E" w:rsidRPr="005B4FF3" w:rsidDel="0001647F">
          <w:rPr>
            <w:strike/>
            <w:color w:val="000000" w:themeColor="text1"/>
            <w:lang w:val="en-CA"/>
            <w:rPrChange w:id="340" w:author="Kim-Anh Lê Cao" w:date="2018-02-16T10:02:00Z">
              <w:rPr>
                <w:color w:val="000000" w:themeColor="text1"/>
                <w:lang w:val="en-CA"/>
              </w:rPr>
            </w:rPrChange>
          </w:rPr>
          <w:delInstrText xml:space="preserve"> ADDIN ZOTERO_ITEM CSL_CITATION {"citationID":"1fegr69sci","properties":{"formattedCitation":"[5]","plainCitation":"[5]"},"citationItems":[{"id":1524,"uris":["http://zotero.org/users/2545847/items/ZDE8JS8R"],"uri":["http://zotero.org/users/2545847/items/ZDE8JS8R"],"itemData":{"id":1524,"type":"webpage","title":"RIMBANET for Bayesian network reconstruction","URL":"http://research.mssm.edu/integrative-network-biology/RIMBANET/RIMBANET_overview.html","author":[{"family":"Zhu","given":"Jun"}],"accessed":{"date-parts":[["2017",8,14]]}}}],"schema":"https://github.com/citation-style-language/schema/raw/master/csl-citation.json"} </w:delInstrText>
        </w:r>
      </w:del>
      <w:r w:rsidR="00F33FA8" w:rsidRPr="005B4FF3">
        <w:rPr>
          <w:strike/>
          <w:color w:val="000000" w:themeColor="text1"/>
          <w:lang w:val="en-CA"/>
          <w:rPrChange w:id="341" w:author="Kim-Anh Lê Cao" w:date="2018-02-16T10:02:00Z">
            <w:rPr>
              <w:color w:val="000000" w:themeColor="text1"/>
              <w:lang w:val="en-CA"/>
            </w:rPr>
          </w:rPrChange>
        </w:rPr>
        <w:fldChar w:fldCharType="separate"/>
      </w:r>
      <w:ins w:id="342" w:author="Amrit" w:date="2018-02-21T00:24:00Z">
        <w:r w:rsidR="00642AC5">
          <w:rPr>
            <w:rFonts w:eastAsia="Times New Roman"/>
            <w:strike/>
            <w:color w:val="000000"/>
          </w:rPr>
          <w:t>[16]</w:t>
        </w:r>
      </w:ins>
      <w:del w:id="343" w:author="Amrit" w:date="2018-02-20T22:28:00Z">
        <w:r w:rsidR="00B91D7E" w:rsidRPr="00642AC5" w:rsidDel="0001647F">
          <w:rPr>
            <w:rFonts w:eastAsia="Times New Roman"/>
            <w:strike/>
            <w:color w:val="000000"/>
            <w:rPrChange w:id="344" w:author="Amrit" w:date="2018-02-21T00:24:00Z">
              <w:rPr>
                <w:rFonts w:eastAsia="Times New Roman"/>
                <w:color w:val="000000"/>
              </w:rPr>
            </w:rPrChange>
          </w:rPr>
          <w:delText>[5]</w:delText>
        </w:r>
      </w:del>
      <w:r w:rsidR="00F33FA8" w:rsidRPr="005B4FF3">
        <w:rPr>
          <w:strike/>
          <w:color w:val="000000" w:themeColor="text1"/>
          <w:lang w:val="en-CA"/>
          <w:rPrChange w:id="345" w:author="Kim-Anh Lê Cao" w:date="2018-02-16T10:02:00Z">
            <w:rPr>
              <w:color w:val="000000" w:themeColor="text1"/>
              <w:lang w:val="en-CA"/>
            </w:rPr>
          </w:rPrChange>
        </w:rPr>
        <w:fldChar w:fldCharType="end"/>
      </w:r>
      <w:r w:rsidR="00F33FA8" w:rsidRPr="005B4FF3">
        <w:rPr>
          <w:strike/>
          <w:color w:val="000000" w:themeColor="text1"/>
          <w:lang w:val="en-CA"/>
          <w:rPrChange w:id="346" w:author="Kim-Anh Lê Cao" w:date="2018-02-16T10:02:00Z">
            <w:rPr>
              <w:color w:val="000000" w:themeColor="text1"/>
              <w:lang w:val="en-CA"/>
            </w:rPr>
          </w:rPrChange>
        </w:rPr>
        <w:t>.</w:t>
      </w:r>
      <w:r w:rsidR="00B91D7E" w:rsidRPr="005B4FF3">
        <w:rPr>
          <w:strike/>
          <w:color w:val="000000" w:themeColor="text1"/>
          <w:lang w:val="en-CA"/>
          <w:rPrChange w:id="347" w:author="Kim-Anh Lê Cao" w:date="2018-02-16T10:02:00Z">
            <w:rPr>
              <w:color w:val="000000" w:themeColor="text1"/>
              <w:lang w:val="en-CA"/>
            </w:rPr>
          </w:rPrChange>
        </w:rPr>
        <w:t xml:space="preserve"> </w:t>
      </w:r>
      <w:proofErr w:type="spellStart"/>
      <w:r w:rsidR="00F33FA8" w:rsidRPr="005B4FF3">
        <w:rPr>
          <w:strike/>
          <w:color w:val="000000" w:themeColor="text1"/>
          <w:lang w:val="en-CA"/>
          <w:rPrChange w:id="348" w:author="Kim-Anh Lê Cao" w:date="2018-02-16T10:02:00Z">
            <w:rPr>
              <w:color w:val="000000" w:themeColor="text1"/>
              <w:lang w:val="en-CA"/>
            </w:rPr>
          </w:rPrChange>
        </w:rPr>
        <w:t>iBAG</w:t>
      </w:r>
      <w:r w:rsidR="00F33FA8" w:rsidRPr="005B4FF3">
        <w:rPr>
          <w:strike/>
          <w:color w:val="000000" w:themeColor="text1"/>
          <w:vertAlign w:val="superscript"/>
          <w:lang w:val="en-CA"/>
          <w:rPrChange w:id="349" w:author="Kim-Anh Lê Cao" w:date="2018-02-16T10:02:00Z">
            <w:rPr>
              <w:color w:val="000000" w:themeColor="text1"/>
              <w:vertAlign w:val="superscript"/>
              <w:lang w:val="en-CA"/>
            </w:rPr>
          </w:rPrChange>
        </w:rPr>
        <w:t>d</w:t>
      </w:r>
      <w:proofErr w:type="spellEnd"/>
      <w:r w:rsidR="00F33FA8" w:rsidRPr="005B4FF3">
        <w:rPr>
          <w:strike/>
          <w:color w:val="000000" w:themeColor="text1"/>
          <w:lang w:val="en-CA"/>
          <w:rPrChange w:id="350" w:author="Kim-Anh Lê Cao" w:date="2018-02-16T10:02:00Z">
            <w:rPr>
              <w:color w:val="000000" w:themeColor="text1"/>
              <w:lang w:val="en-CA"/>
            </w:rPr>
          </w:rPrChange>
        </w:rPr>
        <w:t xml:space="preserve"> is implemented in R and its associated R-package and R-based Shiny web application can be found on the authors</w:t>
      </w:r>
      <w:r w:rsidR="00B91D7E" w:rsidRPr="005B4FF3">
        <w:rPr>
          <w:strike/>
          <w:color w:val="000000" w:themeColor="text1"/>
          <w:lang w:val="en-CA"/>
          <w:rPrChange w:id="351" w:author="Kim-Anh Lê Cao" w:date="2018-02-16T10:02:00Z">
            <w:rPr>
              <w:color w:val="000000" w:themeColor="text1"/>
              <w:lang w:val="en-CA"/>
            </w:rPr>
          </w:rPrChange>
        </w:rPr>
        <w:t>’</w:t>
      </w:r>
      <w:r w:rsidR="00F33FA8" w:rsidRPr="005B4FF3">
        <w:rPr>
          <w:strike/>
          <w:color w:val="000000" w:themeColor="text1"/>
          <w:lang w:val="en-CA"/>
          <w:rPrChange w:id="352" w:author="Kim-Anh Lê Cao" w:date="2018-02-16T10:02:00Z">
            <w:rPr>
              <w:color w:val="000000" w:themeColor="text1"/>
              <w:lang w:val="en-CA"/>
            </w:rPr>
          </w:rPrChange>
        </w:rPr>
        <w:t xml:space="preserve"> webpage</w:t>
      </w:r>
      <w:r w:rsidR="00B91D7E" w:rsidRPr="005B4FF3">
        <w:rPr>
          <w:strike/>
          <w:color w:val="000000" w:themeColor="text1"/>
          <w:lang w:val="en-CA"/>
          <w:rPrChange w:id="353" w:author="Kim-Anh Lê Cao" w:date="2018-02-16T10:02:00Z">
            <w:rPr>
              <w:color w:val="000000" w:themeColor="text1"/>
              <w:lang w:val="en-CA"/>
            </w:rPr>
          </w:rPrChange>
        </w:rPr>
        <w:t xml:space="preserve"> </w:t>
      </w:r>
      <w:r w:rsidR="00F33FA8" w:rsidRPr="005B4FF3">
        <w:rPr>
          <w:strike/>
          <w:color w:val="000000" w:themeColor="text1"/>
          <w:lang w:val="en-CA"/>
          <w:rPrChange w:id="354" w:author="Kim-Anh Lê Cao" w:date="2018-02-16T10:02:00Z">
            <w:rPr>
              <w:color w:val="000000" w:themeColor="text1"/>
              <w:lang w:val="en-CA"/>
            </w:rPr>
          </w:rPrChange>
        </w:rPr>
        <w:fldChar w:fldCharType="begin"/>
      </w:r>
      <w:ins w:id="355" w:author="Amrit" w:date="2018-02-21T00:24:00Z">
        <w:r w:rsidR="00642AC5">
          <w:rPr>
            <w:strike/>
            <w:color w:val="000000" w:themeColor="text1"/>
            <w:lang w:val="en-CA"/>
          </w:rPr>
          <w:instrText xml:space="preserve"> ADDIN ZOTERO_ITEM CSL_CITATION {"citationID":"q046fh9jp","properties":{"formattedCitation":"[17]","plainCitation":"[17]"},"citationItems":[{"id":1523,"uris":["http://zotero.org/users/2545847/items/X8XAJ2VJ"],"uri":["http://zotero.org/users/2545847/items/X8XAJ2VJ"],"itemData":{"id":1523,"type":"webpage","title":"iBAG page","URL":"http://odin.mdacc.tmc.edu/~vbaladan/Veera_Home_Page/iBAG_page.html","author":[{"family":"Baladandayuthapani","given":"Veera"}],"accessed":{"date-parts":[["2017",8,14]]}}}],"schema":"https://github.com/citation-style-language/schema/raw/master/csl-citation.json"} </w:instrText>
        </w:r>
      </w:ins>
      <w:del w:id="356" w:author="Amrit" w:date="2018-02-20T22:28:00Z">
        <w:r w:rsidR="00B91D7E" w:rsidRPr="005B4FF3" w:rsidDel="0001647F">
          <w:rPr>
            <w:strike/>
            <w:color w:val="000000" w:themeColor="text1"/>
            <w:lang w:val="en-CA"/>
            <w:rPrChange w:id="357" w:author="Kim-Anh Lê Cao" w:date="2018-02-16T10:02:00Z">
              <w:rPr>
                <w:color w:val="000000" w:themeColor="text1"/>
                <w:lang w:val="en-CA"/>
              </w:rPr>
            </w:rPrChange>
          </w:rPr>
          <w:delInstrText xml:space="preserve"> ADDIN ZOTERO_ITEM CSL_CITATION {"citationID":"q046fh9jp","properties":{"formattedCitation":"[6]","plainCitation":"[6]"},"citationItems":[{"id":1523,"uris":["http://zotero.org/users/2545847/items/X8XAJ2VJ"],"uri":["http://zotero.org/users/2545847/items/X8XAJ2VJ"],"itemData":{"id":1523,"type":"webpage","title":"iBAG page","URL":"http://odin.mdacc.tmc.edu/~vbaladan/Veera_Home_Page/iBAG_page.html","author":[{"family":"Baladandayuthapani","given":"Veera"}],"accessed":{"date-parts":[["2017",8,14]]}}}],"schema":"https://github.com/citation-style-language/schema/raw/master/csl-citation.json"} </w:delInstrText>
        </w:r>
      </w:del>
      <w:r w:rsidR="00F33FA8" w:rsidRPr="005B4FF3">
        <w:rPr>
          <w:strike/>
          <w:color w:val="000000" w:themeColor="text1"/>
          <w:lang w:val="en-CA"/>
          <w:rPrChange w:id="358" w:author="Kim-Anh Lê Cao" w:date="2018-02-16T10:02:00Z">
            <w:rPr>
              <w:color w:val="000000" w:themeColor="text1"/>
              <w:lang w:val="en-CA"/>
            </w:rPr>
          </w:rPrChange>
        </w:rPr>
        <w:fldChar w:fldCharType="separate"/>
      </w:r>
      <w:ins w:id="359" w:author="Amrit" w:date="2018-02-21T00:24:00Z">
        <w:r w:rsidR="00642AC5">
          <w:rPr>
            <w:rFonts w:eastAsia="Times New Roman"/>
            <w:strike/>
            <w:color w:val="000000"/>
          </w:rPr>
          <w:t>[17]</w:t>
        </w:r>
      </w:ins>
      <w:del w:id="360" w:author="Amrit" w:date="2018-02-20T22:28:00Z">
        <w:r w:rsidR="00B91D7E" w:rsidRPr="00642AC5" w:rsidDel="0001647F">
          <w:rPr>
            <w:rFonts w:eastAsia="Times New Roman"/>
            <w:strike/>
            <w:color w:val="000000"/>
            <w:rPrChange w:id="361" w:author="Amrit" w:date="2018-02-21T00:24:00Z">
              <w:rPr>
                <w:rFonts w:eastAsia="Times New Roman"/>
                <w:color w:val="000000"/>
              </w:rPr>
            </w:rPrChange>
          </w:rPr>
          <w:delText>[6]</w:delText>
        </w:r>
      </w:del>
      <w:r w:rsidR="00F33FA8" w:rsidRPr="005B4FF3">
        <w:rPr>
          <w:strike/>
          <w:color w:val="000000" w:themeColor="text1"/>
          <w:lang w:val="en-CA"/>
          <w:rPrChange w:id="362" w:author="Kim-Anh Lê Cao" w:date="2018-02-16T10:02:00Z">
            <w:rPr>
              <w:color w:val="000000" w:themeColor="text1"/>
              <w:lang w:val="en-CA"/>
            </w:rPr>
          </w:rPrChange>
        </w:rPr>
        <w:fldChar w:fldCharType="end"/>
      </w:r>
      <w:r w:rsidR="00F33FA8" w:rsidRPr="005B4FF3">
        <w:rPr>
          <w:strike/>
          <w:color w:val="000000" w:themeColor="text1"/>
          <w:lang w:val="en-CA"/>
          <w:rPrChange w:id="363" w:author="Kim-Anh Lê Cao" w:date="2018-02-16T10:02:00Z">
            <w:rPr>
              <w:color w:val="000000" w:themeColor="text1"/>
              <w:lang w:val="en-CA"/>
            </w:rPr>
          </w:rPrChange>
        </w:rPr>
        <w:t xml:space="preserve">. The software used to construct </w:t>
      </w:r>
      <w:r w:rsidR="00B91D7E" w:rsidRPr="005B4FF3">
        <w:rPr>
          <w:strike/>
          <w:color w:val="000000" w:themeColor="text1"/>
          <w:lang w:val="en-CA"/>
          <w:rPrChange w:id="364" w:author="Kim-Anh Lê Cao" w:date="2018-02-16T10:02:00Z">
            <w:rPr>
              <w:color w:val="000000" w:themeColor="text1"/>
              <w:lang w:val="en-CA"/>
            </w:rPr>
          </w:rPrChange>
        </w:rPr>
        <w:t>Grammatical Evolution Neural N</w:t>
      </w:r>
      <w:r w:rsidR="00F33FA8" w:rsidRPr="005B4FF3">
        <w:rPr>
          <w:strike/>
          <w:color w:val="000000" w:themeColor="text1"/>
          <w:lang w:val="en-CA"/>
          <w:rPrChange w:id="365" w:author="Kim-Anh Lê Cao" w:date="2018-02-16T10:02:00Z">
            <w:rPr>
              <w:color w:val="000000" w:themeColor="text1"/>
              <w:lang w:val="en-CA"/>
            </w:rPr>
          </w:rPrChange>
        </w:rPr>
        <w:t>etworks (superscript “</w:t>
      </w:r>
      <w:r w:rsidR="00B91D7E" w:rsidRPr="005B4FF3">
        <w:rPr>
          <w:strike/>
          <w:color w:val="000000" w:themeColor="text1"/>
          <w:lang w:val="en-CA"/>
          <w:rPrChange w:id="366" w:author="Kim-Anh Lê Cao" w:date="2018-02-16T10:02:00Z">
            <w:rPr>
              <w:color w:val="000000" w:themeColor="text1"/>
              <w:lang w:val="en-CA"/>
            </w:rPr>
          </w:rPrChange>
        </w:rPr>
        <w:t>d</w:t>
      </w:r>
      <w:r w:rsidR="00F33FA8" w:rsidRPr="005B4FF3">
        <w:rPr>
          <w:strike/>
          <w:color w:val="000000" w:themeColor="text1"/>
          <w:lang w:val="en-CA"/>
          <w:rPrChange w:id="367" w:author="Kim-Anh Lê Cao" w:date="2018-02-16T10:02:00Z">
            <w:rPr>
              <w:color w:val="000000" w:themeColor="text1"/>
              <w:lang w:val="en-CA"/>
            </w:rPr>
          </w:rPrChange>
        </w:rPr>
        <w:t xml:space="preserve">”) is called </w:t>
      </w:r>
      <w:r w:rsidR="00B91D7E" w:rsidRPr="005B4FF3">
        <w:rPr>
          <w:strike/>
          <w:color w:val="000000" w:themeColor="text1"/>
          <w:lang w:val="en-CA"/>
          <w:rPrChange w:id="368" w:author="Kim-Anh Lê Cao" w:date="2018-02-16T10:02:00Z">
            <w:rPr>
              <w:color w:val="000000" w:themeColor="text1"/>
              <w:lang w:val="en-CA"/>
            </w:rPr>
          </w:rPrChange>
        </w:rPr>
        <w:t>ATHENA can also be found on the author’s webpage</w:t>
      </w:r>
      <w:r w:rsidR="00B91D7E" w:rsidRPr="005B4FF3">
        <w:rPr>
          <w:strike/>
          <w:color w:val="000000" w:themeColor="text1"/>
          <w:lang w:val="en-CA"/>
          <w:rPrChange w:id="369" w:author="Kim-Anh Lê Cao" w:date="2018-02-16T10:02:00Z">
            <w:rPr>
              <w:color w:val="000000" w:themeColor="text1"/>
              <w:lang w:val="en-CA"/>
            </w:rPr>
          </w:rPrChange>
        </w:rPr>
        <w:fldChar w:fldCharType="begin"/>
      </w:r>
      <w:ins w:id="370" w:author="Amrit" w:date="2018-02-21T00:24:00Z">
        <w:r w:rsidR="00642AC5">
          <w:rPr>
            <w:strike/>
            <w:color w:val="000000" w:themeColor="text1"/>
            <w:lang w:val="en-CA"/>
          </w:rPr>
          <w:instrText xml:space="preserve"> ADDIN ZOTERO_ITEM CSL_CITATION {"citationID":"a18bcrhvr1n","properties":{"formattedCitation":"[18]","plainCitation":"[18]"},"citationItems":[{"id":1755,"uris":["http://zotero.org/users/2545847/items/U87F3R59"],"uri":["http://zotero.org/users/2545847/items/U87F3R59"],"itemData":{"id":1755,"type":"article-journal","title":"ATHENA: A knowledge-based hybrid backpropagation-grammatical evolution neural network algorithm for discovering epistasis among quantitative trait Loci","container-title":"BioData Mining","page":"5","volume":"3","issue":"1","source":"PubMed","abstract":"BACKGROUND: Growing interest and burgeoning technology for discovering genetic mechanisms that influence disease processes have ushered in a flood of genetic association studies over the last decade, yet little heritability in highly studied complex traits has been explained by genetic variation. Non-additive gene-gene interactions, which are not often explored, are thought to be one source of this \"missing\" heritability.\nMETHODS: Stochastic methods employing evolutionary algorithms have demonstrated promise in being able to detect and model gene-gene and gene-environment interactions that influence human traits. Here we demonstrate modifications to a neural network algorithm in ATHENA (the Analysis Tool for Heritable and Environmental Network Associations) resulting in clear performance improvements for discovering gene-gene interactions that influence human traits. We employed an alternative tree-based crossover, backpropagation for locally fitting neural network weights, and incorporation of domain knowledge obtainable from publicly accessible biological databases for initializing the search for gene-gene interactions. We tested these modifications in silico using simulated datasets.\nRESULTS: We show that the alternative tree-based crossover modification resulted in a modest increase in the sensitivity of the ATHENA algorithm for discovering gene-gene interactions. The performance increase was highly statistically significant when backpropagation was used to locally fit NN weights. We also demonstrate that using domain knowledge to initialize the search for gene-gene interactions results in a large performance increase, especially when the search space is larger than the search coverage.\nCONCLUSIONS: We show that a hybrid optimization procedure, alternative crossover strategies, and incorporation of domain knowledge from publicly available biological databases can result in marked increases in sensitivity and performance of the ATHENA algorithm for detecting and modelling gene-gene interactions that influence a complex human trait.","DOI":"10.1186/1756-0381-3-5","ISSN":"1756-0381","note":"PMID: 20875103\nPMCID: PMC2955681","shortTitle":"ATHENA","journalAbbreviation":"BioData Min","language":"eng","author":[{"family":"Turner","given":"Stephen D."},{"family":"Dudek","given":"Scott M."},{"family":"Ritchie","given":"Marylyn D."}],"issued":{"date-parts":[["2010",9,27]]}}}],"schema":"https://github.com/citation-style-language/schema/raw/master/csl-citation.json"} </w:instrText>
        </w:r>
      </w:ins>
      <w:del w:id="371" w:author="Amrit" w:date="2018-02-20T22:28:00Z">
        <w:r w:rsidR="00B91D7E" w:rsidRPr="005B4FF3" w:rsidDel="0001647F">
          <w:rPr>
            <w:strike/>
            <w:color w:val="000000" w:themeColor="text1"/>
            <w:lang w:val="en-CA"/>
            <w:rPrChange w:id="372" w:author="Kim-Anh Lê Cao" w:date="2018-02-16T10:02:00Z">
              <w:rPr>
                <w:color w:val="000000" w:themeColor="text1"/>
                <w:lang w:val="en-CA"/>
              </w:rPr>
            </w:rPrChange>
          </w:rPr>
          <w:delInstrText xml:space="preserve"> ADDIN ZOTERO_ITEM CSL_CITATION {"citationID":"a18bcrhvr1n","properties":{"formattedCitation":"[7]","plainCitation":"[7]"},"citationItems":[{"id":1755,"uris":["http://zotero.org/users/2545847/items/U87F3R59"],"uri":["http://zotero.org/users/2545847/items/U87F3R59"],"itemData":{"id":1755,"type":"article-journal","title":"ATHENA: A knowledge-based hybrid backpropagation-grammatical evolution neural network algorithm for discovering epistasis among quantitative trait Loci","container-title":"BioData Mining","page":"5","volume":"3","issue":"1","source":"PubMed","abstract":"BACKGROUND: Growing interest and burgeoning technology for discovering genetic mechanisms that influence disease processes have ushered in a flood of genetic association studies over the last decade, yet little heritability in highly studied complex traits has been explained by genetic variation. Non-additive gene-gene interactions, which are not often explored, are thought to be one source of this \"missing\" heritability.\nMETHODS: Stochastic methods employing evolutionary algorithms have demonstrated promise in being able to detect and model gene-gene and gene-environment interactions that influence human traits. Here we demonstrate modifications to a neural network algorithm in ATHENA (the Analysis Tool for Heritable and Environmental Network Associations) resulting in clear performance improvements for discovering gene-gene interactions that influence human traits. We employed an alternative tree-based crossover, backpropagation for locally fitting neural network weights, and incorporation of domain knowledge obtainable from publicly accessible biological databases for initializing the search for gene-gene interactions. We tested these modifications in silico using simulated datasets.\nRESULTS: We show that the alternative tree-based crossover modification resulted in a modest increase in the sensitivity of the ATHENA algorithm for discovering gene-gene interactions. The performance increase was highly statistically significant when backpropagation was used to locally fit NN weights. We also demonstrate that using domain knowledge to initialize the search for gene-gene interactions results in a large performance increase, especially when the search space is larger than the search coverage.\nCONCLUSIONS: We show that a hybrid optimization procedure, alternative crossover strategies, and incorporation of domain knowledge from publicly available biological databases can result in marked increases in sensitivity and performance of the ATHENA algorithm for detecting and modelling gene-gene interactions that influence a complex human trait.","DOI":"10.1186/1756-0381-3-5","ISSN":"1756-0381","note":"PMID: 20875103\nPMCID: PMC2955681","shortTitle":"ATHENA","journalAbbreviation":"BioData Min","language":"eng","author":[{"family":"Turner","given":"Stephen D."},{"family":"Dudek","given":"Scott M."},{"family":"Ritchie","given":"Marylyn D."}],"issued":{"date-parts":[["2010",9,27]]}}}],"schema":"https://github.com/citation-style-language/schema/raw/master/csl-citation.json"} </w:delInstrText>
        </w:r>
      </w:del>
      <w:r w:rsidR="00B91D7E" w:rsidRPr="005B4FF3">
        <w:rPr>
          <w:strike/>
          <w:color w:val="000000" w:themeColor="text1"/>
          <w:lang w:val="en-CA"/>
          <w:rPrChange w:id="373" w:author="Kim-Anh Lê Cao" w:date="2018-02-16T10:02:00Z">
            <w:rPr>
              <w:color w:val="000000" w:themeColor="text1"/>
              <w:lang w:val="en-CA"/>
            </w:rPr>
          </w:rPrChange>
        </w:rPr>
        <w:fldChar w:fldCharType="separate"/>
      </w:r>
      <w:ins w:id="374" w:author="Amrit" w:date="2018-02-21T00:24:00Z">
        <w:r w:rsidR="00642AC5">
          <w:rPr>
            <w:strike/>
            <w:noProof/>
            <w:color w:val="000000" w:themeColor="text1"/>
            <w:lang w:val="en-CA"/>
          </w:rPr>
          <w:t>[18]</w:t>
        </w:r>
      </w:ins>
      <w:del w:id="375" w:author="Amrit" w:date="2018-02-20T22:28:00Z">
        <w:r w:rsidR="00B91D7E" w:rsidRPr="00642AC5" w:rsidDel="0001647F">
          <w:rPr>
            <w:strike/>
            <w:noProof/>
            <w:color w:val="000000" w:themeColor="text1"/>
            <w:lang w:val="en-CA"/>
            <w:rPrChange w:id="376" w:author="Amrit" w:date="2018-02-21T00:24:00Z">
              <w:rPr>
                <w:noProof/>
                <w:color w:val="000000" w:themeColor="text1"/>
                <w:lang w:val="en-CA"/>
              </w:rPr>
            </w:rPrChange>
          </w:rPr>
          <w:delText>[7]</w:delText>
        </w:r>
      </w:del>
      <w:r w:rsidR="00B91D7E" w:rsidRPr="005B4FF3">
        <w:rPr>
          <w:strike/>
          <w:color w:val="000000" w:themeColor="text1"/>
          <w:lang w:val="en-CA"/>
          <w:rPrChange w:id="377" w:author="Kim-Anh Lê Cao" w:date="2018-02-16T10:02:00Z">
            <w:rPr>
              <w:color w:val="000000" w:themeColor="text1"/>
              <w:lang w:val="en-CA"/>
            </w:rPr>
          </w:rPrChange>
        </w:rPr>
        <w:fldChar w:fldCharType="end"/>
      </w:r>
      <w:r w:rsidR="00F33FA8" w:rsidRPr="005B4FF3">
        <w:rPr>
          <w:strike/>
          <w:color w:val="000000" w:themeColor="text1"/>
          <w:lang w:val="en-CA"/>
          <w:rPrChange w:id="378" w:author="Kim-Anh Lê Cao" w:date="2018-02-16T10:02:00Z">
            <w:rPr>
              <w:color w:val="000000" w:themeColor="text1"/>
              <w:lang w:val="en-CA"/>
            </w:rPr>
          </w:rPrChange>
        </w:rPr>
        <w:t xml:space="preserve">. All other methods have been implemented in R and can be obtained </w:t>
      </w:r>
      <w:r w:rsidR="00F33FA8" w:rsidRPr="005B4FF3">
        <w:rPr>
          <w:i/>
          <w:strike/>
          <w:color w:val="000000" w:themeColor="text1"/>
          <w:lang w:val="en-CA"/>
          <w:rPrChange w:id="379" w:author="Kim-Anh Lê Cao" w:date="2018-02-16T10:02:00Z">
            <w:rPr>
              <w:i/>
              <w:color w:val="000000" w:themeColor="text1"/>
              <w:lang w:val="en-CA"/>
            </w:rPr>
          </w:rPrChange>
        </w:rPr>
        <w:t>via</w:t>
      </w:r>
      <w:r w:rsidR="00F33FA8" w:rsidRPr="005B4FF3">
        <w:rPr>
          <w:strike/>
          <w:color w:val="000000" w:themeColor="text1"/>
          <w:lang w:val="en-CA"/>
          <w:rPrChange w:id="380" w:author="Kim-Anh Lê Cao" w:date="2018-02-16T10:02:00Z">
            <w:rPr>
              <w:color w:val="000000" w:themeColor="text1"/>
              <w:lang w:val="en-CA"/>
            </w:rPr>
          </w:rPrChange>
        </w:rPr>
        <w:t xml:space="preserve"> the comprehensive archive network (CRAN, </w:t>
      </w:r>
      <w:r w:rsidR="00F33FA8" w:rsidRPr="005B4FF3">
        <w:rPr>
          <w:strike/>
          <w:color w:val="000000" w:themeColor="text1"/>
          <w:lang w:val="en-CA"/>
          <w:rPrChange w:id="381" w:author="Kim-Anh Lê Cao" w:date="2018-02-16T10:02:00Z">
            <w:rPr>
              <w:color w:val="000000" w:themeColor="text1"/>
              <w:lang w:val="en-CA"/>
            </w:rPr>
          </w:rPrChange>
        </w:rPr>
        <w:lastRenderedPageBreak/>
        <w:t>https://cran.r-project.org/), Bioconductor (</w:t>
      </w:r>
      <w:r w:rsidR="00737859" w:rsidRPr="005B4FF3">
        <w:rPr>
          <w:strike/>
          <w:rPrChange w:id="382" w:author="Kim-Anh Lê Cao" w:date="2018-02-16T10:02:00Z">
            <w:rPr>
              <w:rStyle w:val="Hyperlink"/>
              <w:lang w:val="en-CA"/>
            </w:rPr>
          </w:rPrChange>
        </w:rPr>
        <w:fldChar w:fldCharType="begin"/>
      </w:r>
      <w:r w:rsidR="00737859" w:rsidRPr="005B4FF3">
        <w:rPr>
          <w:strike/>
          <w:rPrChange w:id="383" w:author="Kim-Anh Lê Cao" w:date="2018-02-16T10:02:00Z">
            <w:rPr/>
          </w:rPrChange>
        </w:rPr>
        <w:instrText xml:space="preserve"> HYPERLINK "https://www.bioconductor.org/packages/release/BiocViews.html" \l "___Software)" </w:instrText>
      </w:r>
      <w:r w:rsidR="00737859" w:rsidRPr="005B4FF3">
        <w:rPr>
          <w:strike/>
          <w:rPrChange w:id="384" w:author="Kim-Anh Lê Cao" w:date="2018-02-16T10:02:00Z">
            <w:rPr>
              <w:rStyle w:val="Hyperlink"/>
              <w:lang w:val="en-CA"/>
            </w:rPr>
          </w:rPrChange>
        </w:rPr>
        <w:fldChar w:fldCharType="separate"/>
      </w:r>
      <w:r w:rsidR="00F33FA8" w:rsidRPr="005B4FF3">
        <w:rPr>
          <w:rStyle w:val="Hyperlink"/>
          <w:strike/>
          <w:lang w:val="en-CA"/>
          <w:rPrChange w:id="385" w:author="Kim-Anh Lê Cao" w:date="2018-02-16T10:02:00Z">
            <w:rPr>
              <w:rStyle w:val="Hyperlink"/>
              <w:lang w:val="en-CA"/>
            </w:rPr>
          </w:rPrChange>
        </w:rPr>
        <w:t>https://www.bioconductor.org/)</w:t>
      </w:r>
      <w:r w:rsidR="00737859" w:rsidRPr="005B4FF3">
        <w:rPr>
          <w:rStyle w:val="Hyperlink"/>
          <w:strike/>
          <w:lang w:val="en-CA"/>
          <w:rPrChange w:id="386" w:author="Kim-Anh Lê Cao" w:date="2018-02-16T10:02:00Z">
            <w:rPr>
              <w:rStyle w:val="Hyperlink"/>
              <w:lang w:val="en-CA"/>
            </w:rPr>
          </w:rPrChange>
        </w:rPr>
        <w:fldChar w:fldCharType="end"/>
      </w:r>
      <w:r w:rsidR="00F33FA8" w:rsidRPr="005B4FF3">
        <w:rPr>
          <w:strike/>
          <w:color w:val="000000" w:themeColor="text1"/>
          <w:lang w:val="en-CA"/>
          <w:rPrChange w:id="387" w:author="Kim-Anh Lê Cao" w:date="2018-02-16T10:02:00Z">
            <w:rPr>
              <w:color w:val="000000" w:themeColor="text1"/>
              <w:lang w:val="en-CA"/>
            </w:rPr>
          </w:rPrChange>
        </w:rPr>
        <w:t xml:space="preserve">, or </w:t>
      </w:r>
      <w:proofErr w:type="spellStart"/>
      <w:r w:rsidR="00F33FA8" w:rsidRPr="005B4FF3">
        <w:rPr>
          <w:strike/>
          <w:color w:val="000000" w:themeColor="text1"/>
          <w:lang w:val="en-CA"/>
          <w:rPrChange w:id="388" w:author="Kim-Anh Lê Cao" w:date="2018-02-16T10:02:00Z">
            <w:rPr>
              <w:color w:val="000000" w:themeColor="text1"/>
              <w:lang w:val="en-CA"/>
            </w:rPr>
          </w:rPrChange>
        </w:rPr>
        <w:t>github</w:t>
      </w:r>
      <w:proofErr w:type="spellEnd"/>
      <w:r w:rsidR="00F33FA8" w:rsidRPr="005B4FF3">
        <w:rPr>
          <w:strike/>
          <w:color w:val="000000" w:themeColor="text1"/>
          <w:lang w:val="en-CA"/>
          <w:rPrChange w:id="389" w:author="Kim-Anh Lê Cao" w:date="2018-02-16T10:02:00Z">
            <w:rPr>
              <w:color w:val="000000" w:themeColor="text1"/>
              <w:lang w:val="en-CA"/>
            </w:rPr>
          </w:rPrChange>
        </w:rPr>
        <w:t xml:space="preserve"> (https://github.com/).</w:t>
      </w:r>
    </w:p>
    <w:p w14:paraId="25C90C17" w14:textId="77777777" w:rsidR="00C322C2" w:rsidRPr="005B4FF3" w:rsidRDefault="00C322C2" w:rsidP="00447AEE">
      <w:pPr>
        <w:widowControl w:val="0"/>
        <w:autoSpaceDE w:val="0"/>
        <w:autoSpaceDN w:val="0"/>
        <w:adjustRightInd w:val="0"/>
        <w:spacing w:line="480" w:lineRule="auto"/>
        <w:jc w:val="both"/>
        <w:rPr>
          <w:strike/>
          <w:rPrChange w:id="390" w:author="Kim-Anh Lê Cao" w:date="2018-02-16T10:02:00Z">
            <w:rPr/>
          </w:rPrChange>
        </w:rPr>
      </w:pPr>
    </w:p>
    <w:p w14:paraId="406641AE" w14:textId="2099D249" w:rsidR="001822BD" w:rsidRPr="0089171B" w:rsidRDefault="001822BD" w:rsidP="00FB7FD0">
      <w:pPr>
        <w:spacing w:line="480" w:lineRule="auto"/>
        <w:jc w:val="both"/>
      </w:pPr>
      <w:r w:rsidRPr="0089171B">
        <w:br w:type="page"/>
      </w:r>
    </w:p>
    <w:p w14:paraId="46AE467F" w14:textId="73E3F189" w:rsidR="00E311A6" w:rsidRPr="0089171B" w:rsidRDefault="00F94303" w:rsidP="002615AA">
      <w:pPr>
        <w:spacing w:line="480" w:lineRule="auto"/>
        <w:rPr>
          <w:b/>
        </w:rPr>
      </w:pPr>
      <w:commentRangeStart w:id="391"/>
      <w:r w:rsidRPr="0089171B">
        <w:rPr>
          <w:b/>
        </w:rPr>
        <w:lastRenderedPageBreak/>
        <w:t>Results</w:t>
      </w:r>
      <w:commentRangeEnd w:id="391"/>
      <w:r w:rsidR="003F60BC" w:rsidRPr="0089171B">
        <w:rPr>
          <w:rStyle w:val="CommentReference"/>
          <w:rFonts w:eastAsiaTheme="minorEastAsia"/>
          <w:sz w:val="24"/>
          <w:szCs w:val="24"/>
        </w:rPr>
        <w:commentReference w:id="391"/>
      </w:r>
    </w:p>
    <w:p w14:paraId="31AA8441" w14:textId="1FAA3E54" w:rsidR="00FB7FD0" w:rsidRPr="0089171B" w:rsidRDefault="00FB7FD0" w:rsidP="00FB7FD0">
      <w:pPr>
        <w:widowControl w:val="0"/>
        <w:autoSpaceDE w:val="0"/>
        <w:autoSpaceDN w:val="0"/>
        <w:adjustRightInd w:val="0"/>
        <w:spacing w:line="480" w:lineRule="auto"/>
        <w:jc w:val="both"/>
      </w:pPr>
      <w:r w:rsidRPr="0089171B">
        <w:t>DIABLO</w:t>
      </w:r>
      <w:r w:rsidR="00984E9C" w:rsidRPr="0089171B">
        <w:t xml:space="preserve"> (</w:t>
      </w:r>
      <w:r w:rsidR="00984E9C" w:rsidRPr="0089171B">
        <w:rPr>
          <w:b/>
          <w:u w:val="single"/>
        </w:rPr>
        <w:t>D</w:t>
      </w:r>
      <w:r w:rsidR="00984E9C" w:rsidRPr="0089171B">
        <w:t xml:space="preserve">ata </w:t>
      </w:r>
      <w:r w:rsidR="00984E9C" w:rsidRPr="0089171B">
        <w:rPr>
          <w:b/>
          <w:u w:val="single"/>
        </w:rPr>
        <w:t>I</w:t>
      </w:r>
      <w:r w:rsidR="00984E9C" w:rsidRPr="0089171B">
        <w:t xml:space="preserve">ntegration </w:t>
      </w:r>
      <w:r w:rsidR="00984E9C" w:rsidRPr="0089171B">
        <w:rPr>
          <w:b/>
          <w:u w:val="single"/>
        </w:rPr>
        <w:t>A</w:t>
      </w:r>
      <w:r w:rsidR="00984E9C" w:rsidRPr="0089171B">
        <w:t xml:space="preserve">nalysis for </w:t>
      </w:r>
      <w:r w:rsidR="00984E9C" w:rsidRPr="0089171B">
        <w:rPr>
          <w:b/>
          <w:u w:val="single"/>
        </w:rPr>
        <w:t>B</w:t>
      </w:r>
      <w:r w:rsidR="00984E9C" w:rsidRPr="0089171B">
        <w:t xml:space="preserve">iomarker discovery using </w:t>
      </w:r>
      <w:r w:rsidR="00984E9C" w:rsidRPr="0089171B">
        <w:rPr>
          <w:b/>
          <w:u w:val="single"/>
        </w:rPr>
        <w:t>L</w:t>
      </w:r>
      <w:r w:rsidR="00984E9C" w:rsidRPr="0089171B">
        <w:t xml:space="preserve">atent </w:t>
      </w:r>
      <w:proofErr w:type="spellStart"/>
      <w:r w:rsidR="00984E9C" w:rsidRPr="0089171B">
        <w:t>c</w:t>
      </w:r>
      <w:r w:rsidR="00984E9C" w:rsidRPr="0089171B">
        <w:rPr>
          <w:b/>
          <w:u w:val="single"/>
        </w:rPr>
        <w:t>O</w:t>
      </w:r>
      <w:r w:rsidR="00A257B4" w:rsidRPr="0089171B">
        <w:t>m</w:t>
      </w:r>
      <w:r w:rsidR="00984E9C" w:rsidRPr="0089171B">
        <w:t>p</w:t>
      </w:r>
      <w:r w:rsidR="00A257B4" w:rsidRPr="0089171B">
        <w:t>o</w:t>
      </w:r>
      <w:r w:rsidR="00984E9C" w:rsidRPr="0089171B">
        <w:t>nents</w:t>
      </w:r>
      <w:proofErr w:type="spellEnd"/>
      <w:r w:rsidR="00984E9C" w:rsidRPr="0089171B">
        <w:t>)</w:t>
      </w:r>
      <w:r w:rsidRPr="0089171B">
        <w:t xml:space="preserve"> </w:t>
      </w:r>
      <w:del w:id="392" w:author="Kim-Anh Lê Cao" w:date="2018-02-16T10:05:00Z">
        <w:r w:rsidRPr="0089171B" w:rsidDel="00093B0A">
          <w:delText xml:space="preserve">aims to </w:delText>
        </w:r>
      </w:del>
      <w:r w:rsidRPr="0089171B">
        <w:t>maximize</w:t>
      </w:r>
      <w:ins w:id="393" w:author="Kim-Anh Lê Cao" w:date="2018-02-16T10:05:00Z">
        <w:r w:rsidR="00093B0A">
          <w:t>s</w:t>
        </w:r>
      </w:ins>
      <w:r w:rsidRPr="0089171B">
        <w:t xml:space="preserve"> the common or correlated information between multiple </w:t>
      </w:r>
      <w:r w:rsidR="0013082E" w:rsidRPr="0089171B">
        <w:t xml:space="preserve">omics </w:t>
      </w:r>
      <w:r w:rsidRPr="0089171B">
        <w:t xml:space="preserve">datasets </w:t>
      </w:r>
      <w:r w:rsidR="0013082E" w:rsidRPr="0089171B">
        <w:t>while</w:t>
      </w:r>
      <w:r w:rsidRPr="0089171B">
        <w:t xml:space="preserve"> identifying </w:t>
      </w:r>
      <w:del w:id="394" w:author="Kim-Anh Lê Cao" w:date="2018-02-16T10:05:00Z">
        <w:r w:rsidRPr="0089171B" w:rsidDel="00093B0A">
          <w:delText xml:space="preserve">in an optimal manner </w:delText>
        </w:r>
      </w:del>
      <w:r w:rsidRPr="0089171B">
        <w:t xml:space="preserve">the key omics variables (mRNA, miRNA, CpGs, proteins, metabolites, etc.) </w:t>
      </w:r>
      <w:ins w:id="395" w:author="Kim-Anh Lê Cao" w:date="2018-02-16T10:06:00Z">
        <w:r w:rsidR="00093B0A">
          <w:t>characterizing</w:t>
        </w:r>
      </w:ins>
      <w:ins w:id="396" w:author="Kim-Anh Lê Cao" w:date="2018-02-16T10:05:00Z">
        <w:r w:rsidR="00093B0A">
          <w:t xml:space="preserve"> </w:t>
        </w:r>
      </w:ins>
      <w:ins w:id="397" w:author="Kim-Anh Lê Cao" w:date="2018-02-16T10:06:00Z">
        <w:r w:rsidR="00093B0A">
          <w:t>the</w:t>
        </w:r>
      </w:ins>
      <w:del w:id="398" w:author="Kim-Anh Lê Cao" w:date="2018-02-16T10:05:00Z">
        <w:r w:rsidRPr="0089171B" w:rsidDel="00093B0A">
          <w:delText>that explain and reliably classify</w:delText>
        </w:r>
      </w:del>
      <w:r w:rsidRPr="0089171B">
        <w:t xml:space="preserve"> disease sub-groups or phenotypes of interest. DIABLO </w:t>
      </w:r>
      <w:del w:id="399" w:author="Kim-Anh Lê Cao" w:date="2018-02-16T10:06:00Z">
        <w:r w:rsidRPr="0089171B" w:rsidDel="00093B0A">
          <w:delText xml:space="preserve">builds </w:delText>
        </w:r>
      </w:del>
      <w:ins w:id="400" w:author="Kim-Anh Lê Cao" w:date="2018-02-16T10:06:00Z">
        <w:r w:rsidR="00093B0A">
          <w:t xml:space="preserve">uses </w:t>
        </w:r>
      </w:ins>
      <w:del w:id="401" w:author="Kim-Anh Lê Cao" w:date="2018-02-16T10:06:00Z">
        <w:r w:rsidRPr="0089171B" w:rsidDel="00093B0A">
          <w:delText xml:space="preserve">on </w:delText>
        </w:r>
      </w:del>
      <w:r w:rsidRPr="0089171B">
        <w:t xml:space="preserve">Projection to Latent Structure models (PLS) </w:t>
      </w:r>
      <w:r w:rsidRPr="0089171B">
        <w:fldChar w:fldCharType="begin"/>
      </w:r>
      <w:ins w:id="402" w:author="Amrit" w:date="2018-02-21T00:24:00Z">
        <w:r w:rsidR="00642AC5">
          <w:instrText xml:space="preserve"> ADDIN ZOTERO_ITEM CSL_CITATION {"citationID":"15ioup8f5l","properties":{"formattedCitation":"[19]","plainCitation":"[19]"},"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ins>
      <w:del w:id="403" w:author="Amrit" w:date="2018-02-20T22:28:00Z">
        <w:r w:rsidR="00B91D7E" w:rsidRPr="0089171B" w:rsidDel="0001647F">
          <w:delInstrText xml:space="preserve"> ADDIN ZOTERO_ITEM CSL_CITATION {"citationID":"15ioup8f5l","properties":{"formattedCitation":"[8]","plainCitation":"[8]"},"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delInstrText>
        </w:r>
      </w:del>
      <w:r w:rsidRPr="0089171B">
        <w:fldChar w:fldCharType="separate"/>
      </w:r>
      <w:ins w:id="404" w:author="Amrit" w:date="2018-02-21T00:24:00Z">
        <w:r w:rsidR="00642AC5">
          <w:rPr>
            <w:noProof/>
          </w:rPr>
          <w:t>[19]</w:t>
        </w:r>
      </w:ins>
      <w:del w:id="405" w:author="Amrit" w:date="2018-02-20T22:28:00Z">
        <w:r w:rsidR="00B91D7E" w:rsidRPr="00642AC5" w:rsidDel="0001647F">
          <w:rPr>
            <w:noProof/>
          </w:rPr>
          <w:delText>[8]</w:delText>
        </w:r>
      </w:del>
      <w:r w:rsidRPr="0089171B">
        <w:fldChar w:fldCharType="end"/>
      </w:r>
      <w:r w:rsidRPr="0089171B">
        <w:t xml:space="preserve">, </w:t>
      </w:r>
      <w:ins w:id="406" w:author="Kim-Anh Lê Cao" w:date="2018-02-16T10:06:00Z">
        <w:r w:rsidR="00093B0A">
          <w:t xml:space="preserve">and </w:t>
        </w:r>
      </w:ins>
      <w:r w:rsidRPr="0089171B">
        <w:t xml:space="preserve">substantially extends both sparse PLS-Discriminant Analysis </w:t>
      </w:r>
      <w:r w:rsidRPr="0089171B">
        <w:fldChar w:fldCharType="begin"/>
      </w:r>
      <w:ins w:id="407" w:author="Amrit" w:date="2018-02-21T00:24:00Z">
        <w:r w:rsidR="00642AC5">
          <w:instrText xml:space="preserve"> ADDIN ZOTERO_ITEM CSL_CITATION {"citationID":"2m59ni7o5h","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408" w:author="Amrit" w:date="2018-02-20T22:28:00Z">
        <w:r w:rsidR="00B91D7E" w:rsidRPr="0089171B" w:rsidDel="0001647F">
          <w:delInstrText xml:space="preserve"> ADDIN ZOTERO_ITEM CSL_CITATION {"citationID":"2m59ni7o5h","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Pr="0089171B">
        <w:fldChar w:fldCharType="separate"/>
      </w:r>
      <w:ins w:id="409" w:author="Amrit" w:date="2018-02-21T00:24:00Z">
        <w:r w:rsidR="00642AC5">
          <w:rPr>
            <w:noProof/>
          </w:rPr>
          <w:t>[20]</w:t>
        </w:r>
      </w:ins>
      <w:del w:id="410" w:author="Amrit" w:date="2018-02-20T22:28:00Z">
        <w:r w:rsidR="00B91D7E" w:rsidRPr="00642AC5" w:rsidDel="0001647F">
          <w:rPr>
            <w:noProof/>
          </w:rPr>
          <w:delText>[9]</w:delText>
        </w:r>
      </w:del>
      <w:r w:rsidRPr="0089171B">
        <w:fldChar w:fldCharType="end"/>
      </w:r>
      <w:r w:rsidRPr="0089171B">
        <w:t xml:space="preserve"> to multi-omics analyses and </w:t>
      </w:r>
      <w:r w:rsidR="00880231" w:rsidRPr="0089171B">
        <w:t xml:space="preserve">sparse generalized canonical correlation analysis </w:t>
      </w:r>
      <w:r w:rsidR="00880231" w:rsidRPr="0089171B">
        <w:fldChar w:fldCharType="begin"/>
      </w:r>
      <w:ins w:id="411" w:author="Amrit" w:date="2018-02-21T00:24:00Z">
        <w:r w:rsidR="00642AC5">
          <w:instrText xml:space="preserve"> ADDIN ZOTERO_ITEM CSL_CITATION {"citationID":"ab9fdg4o46","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412" w:author="Amrit" w:date="2018-02-20T22:28:00Z">
        <w:r w:rsidR="00B91D7E" w:rsidRPr="0089171B" w:rsidDel="0001647F">
          <w:delInstrText xml:space="preserve"> ADDIN ZOTERO_ITEM CSL_CITATION {"citationID":"ab9fdg4o46","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880231" w:rsidRPr="0089171B">
        <w:fldChar w:fldCharType="separate"/>
      </w:r>
      <w:ins w:id="413" w:author="Amrit" w:date="2018-02-21T00:24:00Z">
        <w:r w:rsidR="00642AC5">
          <w:rPr>
            <w:noProof/>
          </w:rPr>
          <w:t>[21]</w:t>
        </w:r>
      </w:ins>
      <w:del w:id="414" w:author="Amrit" w:date="2018-02-20T22:28:00Z">
        <w:r w:rsidR="00B91D7E" w:rsidRPr="00642AC5" w:rsidDel="0001647F">
          <w:rPr>
            <w:noProof/>
          </w:rPr>
          <w:delText>[10]</w:delText>
        </w:r>
      </w:del>
      <w:r w:rsidR="00880231" w:rsidRPr="0089171B">
        <w:fldChar w:fldCharType="end"/>
      </w:r>
      <w:r w:rsidRPr="0089171B">
        <w:t xml:space="preserve"> to a </w:t>
      </w:r>
      <w:del w:id="415" w:author="Kim-Anh Lê Cao" w:date="2018-02-16T10:06:00Z">
        <w:r w:rsidRPr="0089171B" w:rsidDel="00093B0A">
          <w:delText xml:space="preserve">discriminant </w:delText>
        </w:r>
      </w:del>
      <w:ins w:id="416" w:author="Kim-Anh Lê Cao" w:date="2018-02-16T10:06:00Z">
        <w:r w:rsidR="00093B0A">
          <w:t>supervised</w:t>
        </w:r>
        <w:r w:rsidR="00093B0A" w:rsidRPr="0089171B">
          <w:t xml:space="preserve"> </w:t>
        </w:r>
      </w:ins>
      <w:r w:rsidRPr="0089171B">
        <w:t xml:space="preserve">analysis framework. In contrary to existing penalized matrix decomposition methods </w:t>
      </w:r>
      <w:r w:rsidRPr="0089171B">
        <w:fldChar w:fldCharType="begin"/>
      </w:r>
      <w:ins w:id="417" w:author="Amrit" w:date="2018-02-21T00:24:00Z">
        <w:r w:rsidR="00642AC5">
          <w:instrText xml:space="preserve"> ADDIN ZOTERO_ITEM CSL_CITATION {"citationID":"2hk00e89p1","properties":{"formattedCitation":"[22]","plainCitation":"[22]"},"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ins>
      <w:del w:id="418" w:author="Amrit" w:date="2018-02-20T22:28:00Z">
        <w:r w:rsidR="00B91D7E" w:rsidRPr="0089171B" w:rsidDel="0001647F">
          <w:delInstrText xml:space="preserve"> ADDIN ZOTERO_ITEM CSL_CITATION {"citationID":"2hk00e89p1","properties":{"formattedCitation":"[11]","plainCitation":"[11]"},"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delInstrText>
        </w:r>
      </w:del>
      <w:r w:rsidRPr="0089171B">
        <w:fldChar w:fldCharType="separate"/>
      </w:r>
      <w:ins w:id="419" w:author="Amrit" w:date="2018-02-21T00:24:00Z">
        <w:r w:rsidR="00642AC5">
          <w:rPr>
            <w:noProof/>
          </w:rPr>
          <w:t>[22]</w:t>
        </w:r>
      </w:ins>
      <w:del w:id="420" w:author="Amrit" w:date="2018-02-20T22:28:00Z">
        <w:r w:rsidR="00B91D7E" w:rsidRPr="00642AC5" w:rsidDel="0001647F">
          <w:rPr>
            <w:noProof/>
          </w:rPr>
          <w:delText>[11]</w:delText>
        </w:r>
      </w:del>
      <w:r w:rsidRPr="0089171B">
        <w:fldChar w:fldCharType="end"/>
      </w:r>
      <w:r w:rsidRPr="0089171B">
        <w:t xml:space="preserve"> DIABLO models and maximizes the correlation between pairs of pre-specified omics datasets to unravel similar functional relationships between </w:t>
      </w:r>
      <w:del w:id="421" w:author="Kim-Anh Lê Cao" w:date="2018-02-16T10:07:00Z">
        <w:r w:rsidRPr="0089171B" w:rsidDel="00093B0A">
          <w:delText xml:space="preserve">those </w:delText>
        </w:r>
      </w:del>
      <w:r w:rsidRPr="0089171B">
        <w:t xml:space="preserve">omics data </w:t>
      </w:r>
      <w:r w:rsidRPr="0089171B">
        <w:fldChar w:fldCharType="begin"/>
      </w:r>
      <w:ins w:id="422" w:author="Amrit" w:date="2018-02-21T00:24:00Z">
        <w:r w:rsidR="00642AC5">
          <w:instrText xml:space="preserve"> ADDIN ZOTERO_ITEM CSL_CITATION {"citationID":"pv414o7hc","properties":{"formattedCitation":"[23]","plainCitation":"[23]"},"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ins>
      <w:del w:id="423" w:author="Amrit" w:date="2018-02-20T22:28:00Z">
        <w:r w:rsidR="00B91D7E" w:rsidRPr="0089171B" w:rsidDel="0001647F">
          <w:delInstrText xml:space="preserve"> ADDIN ZOTERO_ITEM CSL_CITATION {"citationID":"pv414o7hc","properties":{"formattedCitation":"[12]","plainCitation":"[12]"},"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delInstrText>
        </w:r>
      </w:del>
      <w:r w:rsidRPr="0089171B">
        <w:fldChar w:fldCharType="separate"/>
      </w:r>
      <w:ins w:id="424" w:author="Amrit" w:date="2018-02-21T00:24:00Z">
        <w:r w:rsidR="00642AC5">
          <w:rPr>
            <w:rFonts w:eastAsia="Times New Roman"/>
          </w:rPr>
          <w:t>[23]</w:t>
        </w:r>
      </w:ins>
      <w:del w:id="425" w:author="Amrit" w:date="2018-02-20T22:28:00Z">
        <w:r w:rsidR="00B91D7E" w:rsidRPr="00642AC5" w:rsidDel="0001647F">
          <w:rPr>
            <w:rFonts w:eastAsia="Times New Roman"/>
          </w:rPr>
          <w:delText>[12]</w:delText>
        </w:r>
      </w:del>
      <w:r w:rsidRPr="0089171B">
        <w:fldChar w:fldCharType="end"/>
      </w:r>
      <w:r w:rsidRPr="0089171B">
        <w:t xml:space="preserve">. In addition, DIABLO </w:t>
      </w:r>
      <w:ins w:id="426" w:author="Kim-Anh Lê Cao" w:date="2018-02-16T10:09:00Z">
        <w:r w:rsidR="00FA6674">
          <w:t xml:space="preserve">builds a </w:t>
        </w:r>
        <w:r w:rsidR="00FA6674" w:rsidRPr="0089171B">
          <w:t>predictive multi-omics model</w:t>
        </w:r>
        <w:r w:rsidR="00FA6674">
          <w:t xml:space="preserve">, allowing for classification performance assessment and the class prediction of new samples. DIABLO was implemented in a user-friendly fashion where </w:t>
        </w:r>
      </w:ins>
      <w:ins w:id="427" w:author="Kim-Anh Lê Cao" w:date="2018-02-16T10:10:00Z">
        <w:r w:rsidR="00FA6674" w:rsidRPr="0089171B">
          <w:t>user</w:t>
        </w:r>
        <w:r w:rsidR="00FA6674">
          <w:t>s</w:t>
        </w:r>
        <w:r w:rsidR="00FA6674" w:rsidRPr="0089171B">
          <w:t xml:space="preserve"> </w:t>
        </w:r>
        <w:r w:rsidR="00FA6674">
          <w:t>can</w:t>
        </w:r>
        <w:r w:rsidR="00FA6674" w:rsidRPr="0089171B">
          <w:t xml:space="preserve"> specify the number of variables to select from each dataset</w:t>
        </w:r>
        <w:r w:rsidR="00FA6674">
          <w:t xml:space="preserve"> and </w:t>
        </w:r>
        <w:proofErr w:type="spellStart"/>
        <w:r w:rsidR="00FA6674">
          <w:t>visualise</w:t>
        </w:r>
        <w:proofErr w:type="spellEnd"/>
        <w:r w:rsidR="00FA6674">
          <w:t xml:space="preserve"> the omics data and the multi-omics </w:t>
        </w:r>
      </w:ins>
      <w:ins w:id="428" w:author="Kim-Anh Lê Cao" w:date="2018-02-16T10:11:00Z">
        <w:r w:rsidR="00FA6674">
          <w:t>signature</w:t>
        </w:r>
      </w:ins>
      <w:ins w:id="429" w:author="Kim-Anh Lê Cao" w:date="2018-02-16T10:10:00Z">
        <w:r w:rsidR="00FA6674">
          <w:t xml:space="preserve"> </w:t>
        </w:r>
      </w:ins>
      <w:ins w:id="430" w:author="Kim-Anh Lê Cao" w:date="2018-02-16T10:11:00Z">
        <w:r w:rsidR="00FA6674">
          <w:t xml:space="preserve">in a reduced data space. </w:t>
        </w:r>
      </w:ins>
      <w:del w:id="431" w:author="Kim-Anh Lê Cao" w:date="2018-02-16T10:11:00Z">
        <w:r w:rsidRPr="0089171B" w:rsidDel="00FA6674">
          <w:delText xml:space="preserve">provides appealing features </w:delText>
        </w:r>
      </w:del>
      <w:del w:id="432" w:author="Kim-Anh Lê Cao" w:date="2018-02-16T10:07:00Z">
        <w:r w:rsidRPr="0089171B" w:rsidDel="00093B0A">
          <w:delText xml:space="preserve">by </w:delText>
        </w:r>
      </w:del>
      <w:del w:id="433" w:author="Kim-Anh Lê Cao" w:date="2018-02-16T10:08:00Z">
        <w:r w:rsidRPr="0089171B" w:rsidDel="00093B0A">
          <w:delText>1)</w:delText>
        </w:r>
      </w:del>
      <w:del w:id="434" w:author="Kim-Anh Lê Cao" w:date="2018-02-16T10:11:00Z">
        <w:r w:rsidRPr="0089171B" w:rsidDel="00FA6674">
          <w:delText xml:space="preserve"> </w:delText>
        </w:r>
      </w:del>
      <w:del w:id="435" w:author="Kim-Anh Lê Cao" w:date="2018-02-16T10:07:00Z">
        <w:r w:rsidRPr="0089171B" w:rsidDel="00093B0A">
          <w:delText xml:space="preserve">allowing </w:delText>
        </w:r>
      </w:del>
      <w:del w:id="436" w:author="Kim-Anh Lê Cao" w:date="2018-02-16T10:11:00Z">
        <w:r w:rsidRPr="0089171B" w:rsidDel="00FA6674">
          <w:delText xml:space="preserve">the </w:delText>
        </w:r>
      </w:del>
      <w:del w:id="437" w:author="Kim-Anh Lê Cao" w:date="2018-02-16T10:10:00Z">
        <w:r w:rsidRPr="0089171B" w:rsidDel="00FA6674">
          <w:delText xml:space="preserve">user </w:delText>
        </w:r>
      </w:del>
      <w:del w:id="438" w:author="Kim-Anh Lê Cao" w:date="2018-02-16T10:07:00Z">
        <w:r w:rsidRPr="0089171B" w:rsidDel="00093B0A">
          <w:delText xml:space="preserve">to </w:delText>
        </w:r>
      </w:del>
      <w:del w:id="439" w:author="Kim-Anh Lê Cao" w:date="2018-02-16T10:10:00Z">
        <w:r w:rsidRPr="0089171B" w:rsidDel="00FA6674">
          <w:delText>specify the number of variables to select from each dataset</w:delText>
        </w:r>
      </w:del>
      <w:del w:id="440" w:author="Kim-Anh Lê Cao" w:date="2018-02-16T10:08:00Z">
        <w:r w:rsidRPr="0089171B" w:rsidDel="00093B0A">
          <w:delText xml:space="preserve"> 2)</w:delText>
        </w:r>
      </w:del>
      <w:del w:id="441" w:author="Kim-Anh Lê Cao" w:date="2018-02-16T10:11:00Z">
        <w:r w:rsidRPr="0089171B" w:rsidDel="00FA6674">
          <w:delText xml:space="preserve"> </w:delText>
        </w:r>
      </w:del>
      <w:del w:id="442" w:author="Kim-Anh Lê Cao" w:date="2018-02-16T10:08:00Z">
        <w:r w:rsidRPr="0089171B" w:rsidDel="00093B0A">
          <w:delText xml:space="preserve">constructing </w:delText>
        </w:r>
      </w:del>
      <w:del w:id="443" w:author="Kim-Anh Lê Cao" w:date="2018-02-16T10:11:00Z">
        <w:r w:rsidRPr="0089171B" w:rsidDel="00FA6674">
          <w:delText xml:space="preserve">a </w:delText>
        </w:r>
      </w:del>
      <w:del w:id="444" w:author="Kim-Anh Lê Cao" w:date="2018-02-16T10:09:00Z">
        <w:r w:rsidRPr="0089171B" w:rsidDel="00FA6674">
          <w:delText xml:space="preserve">predictive multi-omics model </w:delText>
        </w:r>
      </w:del>
      <w:del w:id="445" w:author="Kim-Anh Lê Cao" w:date="2018-02-16T10:08:00Z">
        <w:r w:rsidRPr="0089171B" w:rsidDel="00093B0A">
          <w:delText xml:space="preserve">that can be applied </w:delText>
        </w:r>
      </w:del>
      <w:del w:id="446" w:author="Kim-Anh Lê Cao" w:date="2018-02-16T10:11:00Z">
        <w:r w:rsidRPr="0089171B" w:rsidDel="00FA6674">
          <w:delText xml:space="preserve">to classify new samples, and </w:delText>
        </w:r>
      </w:del>
      <w:del w:id="447" w:author="Kim-Anh Lê Cao" w:date="2018-02-16T10:08:00Z">
        <w:r w:rsidRPr="0089171B" w:rsidDel="00093B0A">
          <w:delText xml:space="preserve">by </w:delText>
        </w:r>
      </w:del>
      <w:del w:id="448" w:author="Kim-Anh Lê Cao" w:date="2018-02-16T10:11:00Z">
        <w:r w:rsidRPr="0089171B" w:rsidDel="00FA6674">
          <w:delText xml:space="preserve">3) allowing for the assessment of the classification performance of the predictive model. The dimension reduction process enables visualization of the samples, as well as biologically relevant variables. </w:delText>
        </w:r>
      </w:del>
      <w:r w:rsidRPr="0089171B">
        <w:t xml:space="preserve">DIABLO is </w:t>
      </w:r>
      <w:del w:id="449" w:author="Kim-Anh Lê Cao" w:date="2018-02-16T10:11:00Z">
        <w:r w:rsidRPr="0089171B" w:rsidDel="00A23538">
          <w:delText xml:space="preserve">a </w:delText>
        </w:r>
      </w:del>
      <w:r w:rsidRPr="0089171B">
        <w:t>highly flexible</w:t>
      </w:r>
      <w:ins w:id="450" w:author="Kim-Anh Lê Cao" w:date="2018-02-16T10:25:00Z">
        <w:r w:rsidR="00076EBD">
          <w:t xml:space="preserve"> in the type of experimental design it can handle, ranging from </w:t>
        </w:r>
      </w:ins>
      <w:del w:id="451" w:author="Kim-Anh Lê Cao" w:date="2018-02-16T10:25:00Z">
        <w:r w:rsidRPr="0089171B" w:rsidDel="00076EBD">
          <w:delText xml:space="preserve"> </w:delText>
        </w:r>
      </w:del>
      <w:del w:id="452" w:author="Kim-Anh Lê Cao" w:date="2018-02-16T10:11:00Z">
        <w:r w:rsidRPr="0089171B" w:rsidDel="00A23538">
          <w:delText>method that</w:delText>
        </w:r>
      </w:del>
      <w:del w:id="453" w:author="Kim-Anh Lê Cao" w:date="2018-02-16T10:25:00Z">
        <w:r w:rsidRPr="0089171B" w:rsidDel="00076EBD">
          <w:delText xml:space="preserve"> can handle </w:delText>
        </w:r>
      </w:del>
      <w:r w:rsidRPr="0089171B">
        <w:t xml:space="preserve">classical single time point </w:t>
      </w:r>
      <w:del w:id="454" w:author="Kim-Anh Lê Cao" w:date="2018-02-16T10:26:00Z">
        <w:r w:rsidRPr="0089171B" w:rsidDel="00076EBD">
          <w:delText>experimental designs, as well as</w:delText>
        </w:r>
      </w:del>
      <w:ins w:id="455" w:author="Kim-Anh Lê Cao" w:date="2018-02-16T10:26:00Z">
        <w:r w:rsidR="00076EBD">
          <w:t>to</w:t>
        </w:r>
      </w:ins>
      <w:r w:rsidRPr="0089171B">
        <w:t xml:space="preserve"> cross-over </w:t>
      </w:r>
      <w:del w:id="456" w:author="Kim-Anh Lê Cao" w:date="2018-02-16T10:26:00Z">
        <w:r w:rsidRPr="0089171B" w:rsidDel="00076EBD">
          <w:delText xml:space="preserve">or </w:delText>
        </w:r>
      </w:del>
      <w:ins w:id="457" w:author="Kim-Anh Lê Cao" w:date="2018-02-16T10:26:00Z">
        <w:r w:rsidR="00076EBD">
          <w:t>and</w:t>
        </w:r>
        <w:r w:rsidR="00076EBD" w:rsidRPr="0089171B">
          <w:t xml:space="preserve"> </w:t>
        </w:r>
      </w:ins>
      <w:r w:rsidRPr="0089171B">
        <w:t>repeated measures stud</w:t>
      </w:r>
      <w:ins w:id="458" w:author="Kim-Anh Lê Cao" w:date="2018-02-16T10:26:00Z">
        <w:r w:rsidR="00076EBD">
          <w:t>ies</w:t>
        </w:r>
      </w:ins>
      <w:del w:id="459" w:author="Kim-Anh Lê Cao" w:date="2018-02-16T10:26:00Z">
        <w:r w:rsidRPr="0089171B" w:rsidDel="00076EBD">
          <w:delText>y designs</w:delText>
        </w:r>
      </w:del>
      <w:r w:rsidRPr="0089171B">
        <w:t xml:space="preserve">. Modular-based analysis can also be used </w:t>
      </w:r>
      <w:del w:id="460" w:author="Kim-Anh Lê Cao" w:date="2018-02-16T10:11:00Z">
        <w:r w:rsidRPr="0089171B" w:rsidDel="00A23538">
          <w:delText>in conjunction with DIABLO by inputting</w:delText>
        </w:r>
      </w:del>
      <w:ins w:id="461" w:author="Kim-Anh Lê Cao" w:date="2018-02-16T10:11:00Z">
        <w:r w:rsidR="00A23538">
          <w:t>with</w:t>
        </w:r>
      </w:ins>
      <w:r w:rsidRPr="0089171B">
        <w:t xml:space="preserve"> pathway-based module matrices </w:t>
      </w:r>
      <w:r w:rsidRPr="0089171B">
        <w:fldChar w:fldCharType="begin"/>
      </w:r>
      <w:ins w:id="462" w:author="Amrit" w:date="2018-02-21T00:24:00Z">
        <w:r w:rsidR="00642AC5">
          <w:instrText xml:space="preserve"> ADDIN ZOTERO_ITEM CSL_CITATION {"citationID":"1kuq8hg3ng","properties":{"formattedCitation":"[24]","plainCitation":"[24]"},"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463" w:author="Amrit" w:date="2018-02-20T22:28:00Z">
        <w:r w:rsidR="00B91D7E" w:rsidRPr="0089171B" w:rsidDel="0001647F">
          <w:delInstrText xml:space="preserve"> ADDIN ZOTERO_ITEM CSL_CITATION {"citationID":"1kuq8hg3ng","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Pr="0089171B">
        <w:fldChar w:fldCharType="separate"/>
      </w:r>
      <w:ins w:id="464" w:author="Amrit" w:date="2018-02-21T00:24:00Z">
        <w:r w:rsidR="00642AC5">
          <w:rPr>
            <w:noProof/>
          </w:rPr>
          <w:t>[24]</w:t>
        </w:r>
      </w:ins>
      <w:del w:id="465" w:author="Amrit" w:date="2018-02-20T22:28:00Z">
        <w:r w:rsidR="00B91D7E" w:rsidRPr="00642AC5" w:rsidDel="0001647F">
          <w:rPr>
            <w:noProof/>
          </w:rPr>
          <w:delText>[13]</w:delText>
        </w:r>
      </w:del>
      <w:r w:rsidRPr="0089171B">
        <w:fldChar w:fldCharType="end"/>
      </w:r>
      <w:r w:rsidRPr="0089171B">
        <w:t xml:space="preserve"> instead of omics matrices</w:t>
      </w:r>
      <w:ins w:id="466" w:author="Kim-Anh Lê Cao" w:date="2018-02-16T10:12:00Z">
        <w:r w:rsidR="00A23538">
          <w:t xml:space="preserve"> as we demonstrate in the Asthma case study</w:t>
        </w:r>
      </w:ins>
      <w:r w:rsidRPr="0089171B">
        <w:t>.</w:t>
      </w:r>
    </w:p>
    <w:p w14:paraId="619D7C5B" w14:textId="77777777" w:rsidR="00FB7FD0" w:rsidRPr="0089171B" w:rsidRDefault="00FB7FD0" w:rsidP="004A6CC1">
      <w:pPr>
        <w:spacing w:line="480" w:lineRule="auto"/>
        <w:jc w:val="both"/>
        <w:rPr>
          <w:b/>
        </w:rPr>
      </w:pPr>
    </w:p>
    <w:p w14:paraId="2EDF0EE2" w14:textId="1A047933" w:rsidR="00850385" w:rsidRPr="0089171B" w:rsidRDefault="00DA5125" w:rsidP="004A6CC1">
      <w:pPr>
        <w:spacing w:line="480" w:lineRule="auto"/>
        <w:jc w:val="both"/>
        <w:rPr>
          <w:b/>
        </w:rPr>
      </w:pPr>
      <w:commentRangeStart w:id="467"/>
      <w:r w:rsidRPr="0089171B">
        <w:rPr>
          <w:b/>
        </w:rPr>
        <w:t xml:space="preserve">DIABLO </w:t>
      </w:r>
      <w:commentRangeEnd w:id="467"/>
      <w:r w:rsidR="00076EBD">
        <w:rPr>
          <w:rStyle w:val="CommentReference"/>
          <w:rFonts w:asciiTheme="minorHAnsi" w:eastAsiaTheme="minorEastAsia" w:hAnsiTheme="minorHAnsi" w:cstheme="minorBidi"/>
        </w:rPr>
        <w:commentReference w:id="467"/>
      </w:r>
      <w:del w:id="468" w:author="Kim-Anh Lê Cao" w:date="2018-02-16T10:25:00Z">
        <w:r w:rsidR="006A00C4" w:rsidRPr="0089171B" w:rsidDel="00076EBD">
          <w:rPr>
            <w:b/>
          </w:rPr>
          <w:delText xml:space="preserve">provides </w:delText>
        </w:r>
      </w:del>
      <w:ins w:id="469" w:author="Kim-Anh Lê Cao" w:date="2018-02-16T10:25:00Z">
        <w:r w:rsidR="00076EBD">
          <w:rPr>
            <w:b/>
          </w:rPr>
          <w:t>can select</w:t>
        </w:r>
      </w:ins>
      <w:del w:id="470" w:author="Kim-Anh Lê Cao" w:date="2018-02-16T10:25:00Z">
        <w:r w:rsidR="006A00C4" w:rsidRPr="0089171B" w:rsidDel="00076EBD">
          <w:rPr>
            <w:b/>
          </w:rPr>
          <w:delText>the flexibility to select</w:delText>
        </w:r>
      </w:del>
      <w:r w:rsidR="006A00C4" w:rsidRPr="0089171B">
        <w:rPr>
          <w:b/>
        </w:rPr>
        <w:t xml:space="preserve"> correlated</w:t>
      </w:r>
      <w:ins w:id="471" w:author="Kim-Anh Lê Cao" w:date="2018-02-16T10:24:00Z">
        <w:r w:rsidR="00B33696">
          <w:rPr>
            <w:b/>
          </w:rPr>
          <w:t xml:space="preserve"> and or</w:t>
        </w:r>
      </w:ins>
      <w:del w:id="472" w:author="Kim-Anh Lê Cao" w:date="2018-02-16T10:24:00Z">
        <w:r w:rsidR="006A00C4" w:rsidRPr="0089171B" w:rsidDel="00B33696">
          <w:rPr>
            <w:b/>
          </w:rPr>
          <w:delText>,</w:delText>
        </w:r>
      </w:del>
      <w:r w:rsidR="006A00C4" w:rsidRPr="0089171B">
        <w:rPr>
          <w:b/>
        </w:rPr>
        <w:t xml:space="preserve"> discriminatory </w:t>
      </w:r>
      <w:del w:id="473" w:author="Kim-Anh Lê Cao" w:date="2018-02-16T10:24:00Z">
        <w:r w:rsidR="006A00C4" w:rsidRPr="0089171B" w:rsidDel="00B33696">
          <w:rPr>
            <w:b/>
          </w:rPr>
          <w:delText xml:space="preserve">or both types of </w:delText>
        </w:r>
      </w:del>
      <w:r w:rsidR="006A00C4" w:rsidRPr="0089171B">
        <w:rPr>
          <w:b/>
        </w:rPr>
        <w:t>variables</w:t>
      </w:r>
    </w:p>
    <w:p w14:paraId="537D4DD8" w14:textId="302D08AB" w:rsidR="00144BC4" w:rsidRPr="0089171B" w:rsidRDefault="00144BC4" w:rsidP="00144BC4">
      <w:pPr>
        <w:jc w:val="both"/>
        <w:rPr>
          <w:b/>
        </w:rPr>
      </w:pPr>
      <w:r w:rsidRPr="0089171B">
        <w:rPr>
          <w:b/>
          <w:noProof/>
        </w:rPr>
        <w:lastRenderedPageBreak/>
        <w:drawing>
          <wp:inline distT="0" distB="0" distL="0" distR="0" wp14:anchorId="4AB24650" wp14:editId="1D49D360">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0854687" w14:textId="7F81A423" w:rsidR="00144BC4" w:rsidRPr="0089171B" w:rsidRDefault="00144BC4" w:rsidP="00C72E1B">
      <w:commentRangeStart w:id="474"/>
      <w:r w:rsidRPr="0089171B">
        <w:rPr>
          <w:b/>
        </w:rPr>
        <w:t xml:space="preserve">Figure 2. </w:t>
      </w:r>
      <w:commentRangeEnd w:id="474"/>
      <w:r w:rsidR="00502B5C">
        <w:rPr>
          <w:rStyle w:val="CommentReference"/>
          <w:rFonts w:asciiTheme="minorHAnsi" w:eastAsiaTheme="minorEastAsia" w:hAnsiTheme="minorHAnsi" w:cstheme="minorBidi"/>
        </w:rPr>
        <w:commentReference w:id="474"/>
      </w:r>
      <w:ins w:id="475" w:author="Kim-Anh Lê Cao" w:date="2018-02-16T10:26:00Z">
        <w:r w:rsidR="00381F7C">
          <w:rPr>
            <w:b/>
          </w:rPr>
          <w:t>Simulation study</w:t>
        </w:r>
      </w:ins>
      <w:ins w:id="476" w:author="Kim-Anh Lê Cao" w:date="2018-02-16T10:31:00Z">
        <w:r w:rsidR="00502B5C">
          <w:rPr>
            <w:b/>
          </w:rPr>
          <w:t>:</w:t>
        </w:r>
      </w:ins>
      <w:ins w:id="477" w:author="Kim-Anh Lê Cao" w:date="2018-02-16T10:26:00Z">
        <w:r w:rsidR="00381F7C">
          <w:rPr>
            <w:b/>
          </w:rPr>
          <w:t xml:space="preserve"> performance assessment and benchmarking. </w:t>
        </w:r>
      </w:ins>
      <w:ins w:id="478" w:author="Kim-Anh Lê Cao" w:date="2018-02-16T10:28:00Z">
        <w:r w:rsidR="004C2A82" w:rsidRPr="004C2A82">
          <w:rPr>
            <w:rPrChange w:id="479" w:author="Kim-Anh Lê Cao" w:date="2018-02-16T10:28:00Z">
              <w:rPr>
                <w:b/>
              </w:rPr>
            </w:rPrChange>
          </w:rPr>
          <w:t xml:space="preserve">Simulated </w:t>
        </w:r>
        <w:proofErr w:type="gramStart"/>
        <w:r w:rsidR="004C2A82" w:rsidRPr="004C2A82">
          <w:t>data</w:t>
        </w:r>
        <w:r w:rsidR="004C2A82" w:rsidRPr="004C2A82">
          <w:rPr>
            <w:rPrChange w:id="480" w:author="Kim-Anh Lê Cao" w:date="2018-02-16T10:28:00Z">
              <w:rPr>
                <w:b/>
              </w:rPr>
            </w:rPrChange>
          </w:rPr>
          <w:t>sets</w:t>
        </w:r>
      </w:ins>
      <w:ins w:id="481" w:author="Kim-Anh Lê Cao" w:date="2018-02-16T10:35:00Z">
        <w:r w:rsidR="00C72E1B">
          <w:t xml:space="preserve"> </w:t>
        </w:r>
      </w:ins>
      <w:ins w:id="482" w:author="Kim-Anh Lê Cao" w:date="2018-02-16T10:28:00Z">
        <w:r w:rsidR="004C2A82" w:rsidRPr="004C2A82">
          <w:rPr>
            <w:rPrChange w:id="483" w:author="Kim-Anh Lê Cao" w:date="2018-02-16T10:28:00Z">
              <w:rPr>
                <w:b/>
              </w:rPr>
            </w:rPrChange>
          </w:rPr>
          <w:t xml:space="preserve"> </w:t>
        </w:r>
        <w:r w:rsidR="004C2A82">
          <w:t>included</w:t>
        </w:r>
        <w:proofErr w:type="gramEnd"/>
        <w:r w:rsidR="004C2A82">
          <w:t xml:space="preserve"> </w:t>
        </w:r>
      </w:ins>
      <w:ins w:id="484" w:author="Kim-Anh Lê Cao" w:date="2018-02-16T10:29:00Z">
        <w:r w:rsidR="004C2A82">
          <w:t xml:space="preserve">different types of variables: </w:t>
        </w:r>
        <w:r w:rsidR="004C2A82" w:rsidRPr="0089171B">
          <w:t>correlated &amp; discriminatory</w:t>
        </w:r>
        <w:r w:rsidR="004C2A82">
          <w:t xml:space="preserve">; </w:t>
        </w:r>
        <w:r w:rsidR="004C2A82" w:rsidRPr="0089171B">
          <w:t>uncorrelated &amp; discriminatory</w:t>
        </w:r>
      </w:ins>
      <w:ins w:id="485" w:author="Kim-Anh Lê Cao" w:date="2018-02-16T10:30:00Z">
        <w:r w:rsidR="004C2A82">
          <w:t xml:space="preserve">; </w:t>
        </w:r>
        <w:r w:rsidR="004C2A82" w:rsidRPr="0089171B">
          <w:t>correlated &amp; nondiscriminatory</w:t>
        </w:r>
        <w:r w:rsidR="004C2A82">
          <w:t xml:space="preserve"> and </w:t>
        </w:r>
        <w:r w:rsidR="004C2A82" w:rsidRPr="0089171B">
          <w:t>uncorrelated &amp; nondiscriminatory</w:t>
        </w:r>
      </w:ins>
      <w:ins w:id="486" w:author="Kim-Anh Lê Cao" w:date="2018-02-16T10:35:00Z">
        <w:r w:rsidR="00C72E1B">
          <w:t xml:space="preserve"> for different fold-change per sample group and noise</w:t>
        </w:r>
      </w:ins>
      <w:ins w:id="487" w:author="Kim-Anh Lê Cao" w:date="2018-02-16T10:30:00Z">
        <w:r w:rsidR="004C2A82">
          <w:t xml:space="preserve"> (see </w:t>
        </w:r>
        <w:proofErr w:type="spellStart"/>
        <w:r w:rsidR="004C2A82" w:rsidRPr="004C2A82">
          <w:rPr>
            <w:highlight w:val="yellow"/>
            <w:rPrChange w:id="488" w:author="Kim-Anh Lê Cao" w:date="2018-02-16T10:30:00Z">
              <w:rPr/>
            </w:rPrChange>
          </w:rPr>
          <w:t>Suppl</w:t>
        </w:r>
        <w:proofErr w:type="spellEnd"/>
        <w:r w:rsidR="004C2A82" w:rsidRPr="004C2A82">
          <w:rPr>
            <w:highlight w:val="yellow"/>
            <w:rPrChange w:id="489" w:author="Kim-Anh Lê Cao" w:date="2018-02-16T10:30:00Z">
              <w:rPr/>
            </w:rPrChange>
          </w:rPr>
          <w:t xml:space="preserve"> Material</w:t>
        </w:r>
        <w:r w:rsidR="004C2A82">
          <w:t xml:space="preserve">). </w:t>
        </w:r>
        <w:r w:rsidR="00502B5C">
          <w:t xml:space="preserve">Integrative classifiers included DIABLO with either full or null design, </w:t>
        </w:r>
      </w:ins>
      <w:ins w:id="490" w:author="Kim-Anh Lê Cao" w:date="2018-02-16T10:31:00Z">
        <w:r w:rsidR="00502B5C" w:rsidRPr="0089171B">
          <w:t xml:space="preserve">concatenation and ensemble-based </w:t>
        </w:r>
        <w:proofErr w:type="spellStart"/>
        <w:r w:rsidR="00502B5C" w:rsidRPr="0089171B">
          <w:t>sPLSDA</w:t>
        </w:r>
        <w:proofErr w:type="spellEnd"/>
        <w:r w:rsidR="00502B5C" w:rsidRPr="0089171B">
          <w:t xml:space="preserve"> classifiers</w:t>
        </w:r>
      </w:ins>
      <w:ins w:id="491" w:author="Kim-Anh Lê Cao" w:date="2018-02-16T10:32:00Z">
        <w:r w:rsidR="00C72E1B">
          <w:t xml:space="preserve"> and were all trained to select </w:t>
        </w:r>
        <w:commentRangeStart w:id="492"/>
        <w:r w:rsidR="00C72E1B">
          <w:t xml:space="preserve">90 </w:t>
        </w:r>
      </w:ins>
      <w:commentRangeEnd w:id="492"/>
      <w:ins w:id="493" w:author="Kim-Anh Lê Cao" w:date="2018-02-16T10:34:00Z">
        <w:r w:rsidR="00C72E1B">
          <w:rPr>
            <w:rStyle w:val="CommentReference"/>
            <w:rFonts w:asciiTheme="minorHAnsi" w:eastAsiaTheme="minorEastAsia" w:hAnsiTheme="minorHAnsi" w:cstheme="minorBidi"/>
          </w:rPr>
          <w:commentReference w:id="492"/>
        </w:r>
      </w:ins>
      <w:ins w:id="494" w:author="Kim-Anh Lê Cao" w:date="2018-02-16T10:32:00Z">
        <w:r w:rsidR="00C72E1B" w:rsidRPr="00C72E1B">
          <w:t>variables</w:t>
        </w:r>
      </w:ins>
      <w:ins w:id="495" w:author="Kim-Anh Lê Cao" w:date="2018-02-16T10:34:00Z">
        <w:r w:rsidR="00C72E1B" w:rsidRPr="00C72E1B">
          <w:rPr>
            <w:rPrChange w:id="496" w:author="Kim-Anh Lê Cao" w:date="2018-02-16T10:34:00Z">
              <w:rPr>
                <w:b/>
              </w:rPr>
            </w:rPrChange>
          </w:rPr>
          <w:t xml:space="preserve">. </w:t>
        </w:r>
      </w:ins>
      <w:del w:id="497" w:author="Kim-Anh Lê Cao" w:date="2018-02-16T10:26:00Z">
        <w:r w:rsidRPr="00C72E1B" w:rsidDel="00381F7C">
          <w:rPr>
            <w:rPrChange w:id="498" w:author="Kim-Anh Lê Cao" w:date="2018-02-16T10:34:00Z">
              <w:rPr>
                <w:b/>
              </w:rPr>
            </w:rPrChange>
          </w:rPr>
          <w:delText>E</w:delText>
        </w:r>
      </w:del>
      <w:del w:id="499" w:author="Kim-Anh Lê Cao" w:date="2018-02-16T10:27:00Z">
        <w:r w:rsidRPr="00C72E1B" w:rsidDel="00381F7C">
          <w:rPr>
            <w:rPrChange w:id="500" w:author="Kim-Anh Lê Cao" w:date="2018-02-16T10:34:00Z">
              <w:rPr>
                <w:b/>
              </w:rPr>
            </w:rPrChange>
          </w:rPr>
          <w:delText xml:space="preserve">rror rates and selected variables using DIABLO and other integrative classifiers. </w:delText>
        </w:r>
      </w:del>
      <w:del w:id="501" w:author="Kim-Anh Lê Cao" w:date="2018-02-16T10:31:00Z">
        <w:r w:rsidRPr="00C72E1B" w:rsidDel="00502B5C">
          <w:delText xml:space="preserve">DIABLO models with different designs such fully connected (DIABLO_full) or fully unconnected (DIABLO_null) and concatenation and ensemble-based sPLSDA classifiers were applied to </w:delText>
        </w:r>
        <w:commentRangeStart w:id="502"/>
        <w:r w:rsidRPr="00C72E1B" w:rsidDel="00502B5C">
          <w:delText xml:space="preserve">3 simulated datasets containing </w:delText>
        </w:r>
        <w:commentRangeEnd w:id="502"/>
        <w:r w:rsidR="004C2A82" w:rsidRPr="00C72E1B" w:rsidDel="00502B5C">
          <w:rPr>
            <w:rStyle w:val="CommentReference"/>
            <w:rFonts w:asciiTheme="minorHAnsi" w:eastAsiaTheme="minorEastAsia" w:hAnsiTheme="minorHAnsi" w:cstheme="minorBidi"/>
          </w:rPr>
          <w:commentReference w:id="502"/>
        </w:r>
        <w:r w:rsidRPr="00C72E1B" w:rsidDel="00502B5C">
          <w:delText xml:space="preserve">200 samples (100 in each of the two groups) and 260 variables (30 correlated &amp; discriminatory, 30 uncorrelated &amp; discriminatory, 100 correlated &amp; nondiscriminatory and 100 uncorrelated &amp; nondiscriminatory). </w:delText>
        </w:r>
      </w:del>
      <w:del w:id="503" w:author="Kim-Anh Lê Cao" w:date="2018-02-16T10:34:00Z">
        <w:r w:rsidRPr="00C72E1B" w:rsidDel="00C72E1B">
          <w:delText>Multi-omic panels were identified using each integrative classifier retaining 90 variables.</w:delText>
        </w:r>
      </w:del>
      <w:r w:rsidRPr="00C72E1B">
        <w:t xml:space="preserve"> </w:t>
      </w:r>
      <w:r w:rsidRPr="00C72E1B">
        <w:rPr>
          <w:b/>
          <w:rPrChange w:id="504" w:author="Kim-Anh Lê Cao" w:date="2018-02-16T10:34:00Z">
            <w:rPr/>
          </w:rPrChange>
        </w:rPr>
        <w:t>A)</w:t>
      </w:r>
      <w:r w:rsidRPr="0089171B">
        <w:t xml:space="preserve"> </w:t>
      </w:r>
      <w:ins w:id="505" w:author="Kim-Anh Lê Cao" w:date="2018-02-16T10:35:00Z">
        <w:r w:rsidR="00C72E1B">
          <w:t xml:space="preserve">Classification </w:t>
        </w:r>
      </w:ins>
      <w:del w:id="506" w:author="Kim-Anh Lê Cao" w:date="2018-02-16T10:35:00Z">
        <w:r w:rsidRPr="0089171B" w:rsidDel="00C72E1B">
          <w:delText>E</w:delText>
        </w:r>
      </w:del>
      <w:ins w:id="507" w:author="Kim-Anh Lê Cao" w:date="2018-02-16T10:35:00Z">
        <w:r w:rsidR="00C72E1B">
          <w:t>e</w:t>
        </w:r>
      </w:ins>
      <w:r w:rsidRPr="0089171B">
        <w:t xml:space="preserve">rror rates </w:t>
      </w:r>
      <w:del w:id="508" w:author="Kim-Anh Lê Cao" w:date="2018-02-16T10:35:00Z">
        <w:r w:rsidRPr="0089171B" w:rsidDel="00C72E1B">
          <w:delText xml:space="preserve">of integrative classifiers using a </w:delText>
        </w:r>
      </w:del>
      <w:ins w:id="509" w:author="Kim-Anh Lê Cao" w:date="2018-02-16T10:35:00Z">
        <w:r w:rsidR="00C72E1B">
          <w:t>(</w:t>
        </w:r>
      </w:ins>
      <w:r w:rsidRPr="0089171B">
        <w:t>10-fold cross-validation averaged over 50 simulations</w:t>
      </w:r>
      <w:ins w:id="510" w:author="Kim-Anh Lê Cao" w:date="2018-02-16T10:35:00Z">
        <w:r w:rsidR="00C72E1B">
          <w:t>)</w:t>
        </w:r>
      </w:ins>
      <w:del w:id="511" w:author="Kim-Anh Lê Cao" w:date="2018-02-16T10:36:00Z">
        <w:r w:rsidRPr="0089171B" w:rsidDel="00C72E1B">
          <w:delText xml:space="preserve"> for a grid of noise and fold-change values</w:delText>
        </w:r>
      </w:del>
      <w:r w:rsidRPr="0089171B">
        <w:t xml:space="preserve">. </w:t>
      </w:r>
      <w:del w:id="512" w:author="Kim-Anh Lê Cao" w:date="2018-02-16T10:36:00Z">
        <w:r w:rsidRPr="0089171B" w:rsidDel="00C72E1B">
          <w:delText>The d</w:delText>
        </w:r>
      </w:del>
      <w:ins w:id="513" w:author="Kim-Anh Lê Cao" w:date="2018-02-16T10:36:00Z">
        <w:r w:rsidR="00C72E1B">
          <w:t>D</w:t>
        </w:r>
      </w:ins>
      <w:r w:rsidRPr="0089171B">
        <w:t xml:space="preserve">ashed line </w:t>
      </w:r>
      <w:ins w:id="514" w:author="Kim-Anh Lê Cao" w:date="2018-02-16T10:36:00Z">
        <w:r w:rsidR="00C72E1B">
          <w:t xml:space="preserve">indicates a </w:t>
        </w:r>
      </w:ins>
      <w:del w:id="515" w:author="Kim-Anh Lê Cao" w:date="2018-02-16T10:36:00Z">
        <w:r w:rsidRPr="0089171B" w:rsidDel="00C72E1B">
          <w:delText xml:space="preserve">would correspond to a classifier with </w:delText>
        </w:r>
      </w:del>
      <w:r w:rsidRPr="0089171B">
        <w:t xml:space="preserve">random </w:t>
      </w:r>
      <w:del w:id="516" w:author="Kim-Anh Lê Cao" w:date="2018-02-16T10:36:00Z">
        <w:r w:rsidRPr="0089171B" w:rsidDel="00C72E1B">
          <w:delText>predictions</w:delText>
        </w:r>
      </w:del>
      <w:ins w:id="517" w:author="Kim-Anh Lê Cao" w:date="2018-02-16T10:36:00Z">
        <w:r w:rsidR="00C72E1B">
          <w:t>performance</w:t>
        </w:r>
      </w:ins>
      <w:r w:rsidRPr="0089171B">
        <w:t xml:space="preserve"> (error rate = 50%). All </w:t>
      </w:r>
      <w:del w:id="518" w:author="Kim-Anh Lê Cao" w:date="2018-02-16T10:36:00Z">
        <w:r w:rsidRPr="0089171B" w:rsidDel="00C72E1B">
          <w:delText>integrative panels</w:delText>
        </w:r>
      </w:del>
      <w:ins w:id="519" w:author="Kim-Anh Lê Cao" w:date="2018-02-16T10:36:00Z">
        <w:r w:rsidR="00C72E1B">
          <w:t>methods</w:t>
        </w:r>
      </w:ins>
      <w:r w:rsidRPr="0089171B">
        <w:t xml:space="preserve"> perform similarly with the exception of </w:t>
      </w:r>
      <w:proofErr w:type="spellStart"/>
      <w:r w:rsidRPr="0089171B">
        <w:t>DIABLO_full</w:t>
      </w:r>
      <w:proofErr w:type="spellEnd"/>
      <w:r w:rsidRPr="0089171B">
        <w:t xml:space="preserve"> </w:t>
      </w:r>
      <w:del w:id="520" w:author="Kim-Anh Lê Cao" w:date="2018-02-16T10:37:00Z">
        <w:r w:rsidRPr="0089171B" w:rsidDel="00C72E1B">
          <w:delText>which consistently had</w:delText>
        </w:r>
      </w:del>
      <w:ins w:id="521" w:author="Kim-Anh Lê Cao" w:date="2018-02-16T10:37:00Z">
        <w:r w:rsidR="00C72E1B">
          <w:t>with</w:t>
        </w:r>
      </w:ins>
      <w:r w:rsidRPr="0089171B">
        <w:t xml:space="preserve"> a higher error rate. </w:t>
      </w:r>
      <w:r w:rsidRPr="00C72E1B">
        <w:rPr>
          <w:b/>
          <w:rPrChange w:id="522" w:author="Kim-Anh Lê Cao" w:date="2018-02-16T10:37:00Z">
            <w:rPr/>
          </w:rPrChange>
        </w:rPr>
        <w:t>B)</w:t>
      </w:r>
      <w:r w:rsidRPr="0089171B">
        <w:t xml:space="preserve"> </w:t>
      </w:r>
      <w:ins w:id="523" w:author="Kim-Anh Lê Cao" w:date="2018-02-16T10:37:00Z">
        <w:r w:rsidR="00C72E1B">
          <w:t>Number of variables selected according to their type</w:t>
        </w:r>
      </w:ins>
      <w:del w:id="524" w:author="Kim-Anh Lê Cao" w:date="2018-02-16T10:37:00Z">
        <w:r w:rsidRPr="0089171B" w:rsidDel="00C72E1B">
          <w:delText>The types of variables selected in each of the multi-omic panels consisting of 90 variables</w:delText>
        </w:r>
      </w:del>
      <w:r w:rsidRPr="0089171B">
        <w:t xml:space="preserve">. </w:t>
      </w:r>
      <w:proofErr w:type="spellStart"/>
      <w:r w:rsidRPr="0089171B">
        <w:t>DIABLO_full</w:t>
      </w:r>
      <w:proofErr w:type="spellEnd"/>
      <w:r w:rsidRPr="0089171B">
        <w:t xml:space="preserve"> selected mainly variables that were correlated &amp; discriminatory (</w:t>
      </w:r>
      <w:proofErr w:type="spellStart"/>
      <w:r w:rsidRPr="0089171B">
        <w:t>corDis</w:t>
      </w:r>
      <w:proofErr w:type="spellEnd"/>
      <w:r w:rsidRPr="0089171B">
        <w:t xml:space="preserve">, red), whereas </w:t>
      </w:r>
      <w:ins w:id="525" w:author="Kim-Anh Lê Cao" w:date="2018-02-16T10:38:00Z">
        <w:r w:rsidR="00C72E1B">
          <w:t xml:space="preserve">the other methods </w:t>
        </w:r>
      </w:ins>
      <w:del w:id="526" w:author="Kim-Anh Lê Cao" w:date="2018-02-16T10:38:00Z">
        <w:r w:rsidRPr="0089171B" w:rsidDel="00C72E1B">
          <w:delText xml:space="preserve">DIABLO_null, concatenation and ensemble </w:delText>
        </w:r>
      </w:del>
      <w:r w:rsidRPr="0089171B">
        <w:t xml:space="preserve">selected </w:t>
      </w:r>
      <w:del w:id="527" w:author="Kim-Anh Lê Cao" w:date="2018-02-16T10:38:00Z">
        <w:r w:rsidRPr="0089171B" w:rsidDel="00C72E1B">
          <w:delText xml:space="preserve">equally </w:delText>
        </w:r>
      </w:del>
      <w:ins w:id="528" w:author="Kim-Anh Lê Cao" w:date="2018-02-16T10:38:00Z">
        <w:r w:rsidR="00C72E1B">
          <w:t xml:space="preserve">an equal number of </w:t>
        </w:r>
      </w:ins>
      <w:del w:id="529" w:author="Kim-Anh Lê Cao" w:date="2018-02-16T10:38:00Z">
        <w:r w:rsidRPr="0089171B" w:rsidDel="00C72E1B">
          <w:delText xml:space="preserve">from </w:delText>
        </w:r>
      </w:del>
      <w:r w:rsidRPr="0089171B">
        <w:t>correlated or uncorrelated discriminatory variables (</w:t>
      </w:r>
      <w:proofErr w:type="spellStart"/>
      <w:r w:rsidRPr="0089171B">
        <w:t>corDis</w:t>
      </w:r>
      <w:proofErr w:type="spellEnd"/>
      <w:r w:rsidRPr="0089171B">
        <w:t xml:space="preserve"> and </w:t>
      </w:r>
      <w:proofErr w:type="spellStart"/>
      <w:r w:rsidRPr="0089171B">
        <w:t>unCorDis</w:t>
      </w:r>
      <w:proofErr w:type="spellEnd"/>
      <w:r w:rsidRPr="0089171B">
        <w:t>, red and blue).</w:t>
      </w:r>
    </w:p>
    <w:p w14:paraId="34E8B2EE" w14:textId="77777777" w:rsidR="00144BC4" w:rsidRPr="0089171B" w:rsidRDefault="00144BC4" w:rsidP="004A6CC1">
      <w:pPr>
        <w:spacing w:line="480" w:lineRule="auto"/>
        <w:jc w:val="both"/>
        <w:rPr>
          <w:b/>
        </w:rPr>
      </w:pPr>
    </w:p>
    <w:p w14:paraId="774318FD" w14:textId="5A53C571" w:rsidR="00F65D93" w:rsidRPr="0089171B" w:rsidRDefault="007C1ECA" w:rsidP="00396797">
      <w:pPr>
        <w:spacing w:line="480" w:lineRule="auto"/>
        <w:rPr>
          <w:lang w:val="en-CA"/>
        </w:rPr>
      </w:pPr>
      <w:r w:rsidRPr="0089171B">
        <w:t>Different</w:t>
      </w:r>
      <w:r w:rsidR="008729B4" w:rsidRPr="0089171B">
        <w:t xml:space="preserve"> correlation structures </w:t>
      </w:r>
      <w:r w:rsidRPr="0089171B">
        <w:t xml:space="preserve">between three high dimensional datasets and a two-group phenotypic variable </w:t>
      </w:r>
      <w:r w:rsidR="008729B4" w:rsidRPr="0089171B">
        <w:t xml:space="preserve">were </w:t>
      </w:r>
      <w:r w:rsidR="004A6CC1" w:rsidRPr="0089171B">
        <w:t>simulated</w:t>
      </w:r>
      <w:r w:rsidRPr="0089171B">
        <w:t>, resulting in four types of variables</w:t>
      </w:r>
      <w:r w:rsidR="008729B4" w:rsidRPr="0089171B">
        <w:t>: a) correlated &amp; discriminatory (</w:t>
      </w:r>
      <w:proofErr w:type="spellStart"/>
      <w:r w:rsidR="008729B4" w:rsidRPr="0089171B">
        <w:t>corDis</w:t>
      </w:r>
      <w:proofErr w:type="spellEnd"/>
      <w:r w:rsidR="008729B4" w:rsidRPr="0089171B">
        <w:t>), b) correlated &amp; nondiscriminatory (</w:t>
      </w:r>
      <w:proofErr w:type="spellStart"/>
      <w:r w:rsidR="008729B4" w:rsidRPr="0089171B">
        <w:t>corNonDis</w:t>
      </w:r>
      <w:proofErr w:type="spellEnd"/>
      <w:r w:rsidR="008729B4" w:rsidRPr="0089171B">
        <w:t>), c) uncorrelated &amp; discriminatory (</w:t>
      </w:r>
      <w:proofErr w:type="spellStart"/>
      <w:r w:rsidR="008729B4" w:rsidRPr="0089171B">
        <w:t>unCorDis</w:t>
      </w:r>
      <w:proofErr w:type="spellEnd"/>
      <w:r w:rsidR="008729B4" w:rsidRPr="0089171B">
        <w:t>), b) uncorrelated &amp; non-discriminatory (</w:t>
      </w:r>
      <w:proofErr w:type="spellStart"/>
      <w:r w:rsidR="008729B4" w:rsidRPr="0089171B">
        <w:t>unCorNonDis</w:t>
      </w:r>
      <w:proofErr w:type="spellEnd"/>
      <w:r w:rsidR="008729B4" w:rsidRPr="0089171B">
        <w:t>).</w:t>
      </w:r>
      <w:r w:rsidR="0028542A" w:rsidRPr="0089171B">
        <w:t xml:space="preserve"> </w:t>
      </w:r>
      <w:r w:rsidR="00450415" w:rsidRPr="0089171B">
        <w:rPr>
          <w:b/>
        </w:rPr>
        <w:t>Supplementary Figure 2</w:t>
      </w:r>
      <w:r w:rsidRPr="0089171B">
        <w:t xml:space="preserve"> </w:t>
      </w:r>
      <w:r w:rsidR="00450415" w:rsidRPr="0089171B">
        <w:t>depicts a</w:t>
      </w:r>
      <w:r w:rsidR="00C02B08" w:rsidRPr="0089171B">
        <w:t xml:space="preserve"> schematic of the</w:t>
      </w:r>
      <w:r w:rsidRPr="0089171B">
        <w:t xml:space="preserve"> correlation structure produced by each set </w:t>
      </w:r>
      <w:r w:rsidR="00C02B08" w:rsidRPr="0089171B">
        <w:t xml:space="preserve">simulated variables; 30 </w:t>
      </w:r>
      <w:proofErr w:type="spellStart"/>
      <w:r w:rsidR="00C02B08" w:rsidRPr="0089171B">
        <w:t>corDis</w:t>
      </w:r>
      <w:proofErr w:type="spellEnd"/>
      <w:r w:rsidR="00C02B08" w:rsidRPr="0089171B">
        <w:t xml:space="preserve">, 30 </w:t>
      </w:r>
      <w:proofErr w:type="spellStart"/>
      <w:r w:rsidR="00C02B08" w:rsidRPr="0089171B">
        <w:t>unCorDis</w:t>
      </w:r>
      <w:proofErr w:type="spellEnd"/>
      <w:r w:rsidR="00C02B08" w:rsidRPr="0089171B">
        <w:t xml:space="preserve">, 100 </w:t>
      </w:r>
      <w:proofErr w:type="spellStart"/>
      <w:r w:rsidR="00C02B08" w:rsidRPr="0089171B">
        <w:t>corNonDis</w:t>
      </w:r>
      <w:proofErr w:type="spellEnd"/>
      <w:r w:rsidR="00C02B08" w:rsidRPr="0089171B">
        <w:t xml:space="preserve"> and 100 </w:t>
      </w:r>
      <w:proofErr w:type="spellStart"/>
      <w:r w:rsidR="00C02B08" w:rsidRPr="0089171B">
        <w:t>unCorNonDis</w:t>
      </w:r>
      <w:proofErr w:type="spellEnd"/>
      <w:r w:rsidR="00C02B08" w:rsidRPr="0089171B">
        <w:t xml:space="preserve"> (more nondiscriminatory variables were generated since all tested methods </w:t>
      </w:r>
      <w:r w:rsidR="00063EB5" w:rsidRPr="0089171B">
        <w:t>were</w:t>
      </w:r>
      <w:r w:rsidR="00C02B08" w:rsidRPr="0089171B">
        <w:t xml:space="preserve"> supervised classification algorithms that </w:t>
      </w:r>
      <w:r w:rsidR="00063EB5" w:rsidRPr="0089171B">
        <w:t xml:space="preserve">also </w:t>
      </w:r>
      <w:r w:rsidR="00C02B08" w:rsidRPr="0089171B">
        <w:t>perform variable selection).</w:t>
      </w:r>
      <w:r w:rsidR="00AD130F" w:rsidRPr="0089171B">
        <w:t xml:space="preserve"> </w:t>
      </w:r>
      <w:r w:rsidR="00396797" w:rsidRPr="0089171B">
        <w:t xml:space="preserve">Three datasets were generated </w:t>
      </w:r>
      <w:r w:rsidR="00396797" w:rsidRPr="0089171B">
        <w:lastRenderedPageBreak/>
        <w:t xml:space="preserve">comprising of 200 samples (100 in each group) and 260 variables in each dataset, and three integrative classifiers were applied: DIABLO, a concatenation-based </w:t>
      </w:r>
      <w:proofErr w:type="spellStart"/>
      <w:r w:rsidR="00396797" w:rsidRPr="0089171B">
        <w:t>sPLSDA</w:t>
      </w:r>
      <w:proofErr w:type="spellEnd"/>
      <w:r w:rsidR="00396797" w:rsidRPr="0089171B">
        <w:t xml:space="preserve"> classifier and an ensemble of </w:t>
      </w:r>
      <w:proofErr w:type="spellStart"/>
      <w:r w:rsidR="00396797" w:rsidRPr="0089171B">
        <w:t>sPLSDA</w:t>
      </w:r>
      <w:proofErr w:type="spellEnd"/>
      <w:r w:rsidR="00396797" w:rsidRPr="0089171B">
        <w:t xml:space="preserve"> classifiers. </w:t>
      </w:r>
      <w:r w:rsidR="004A6CC1" w:rsidRPr="0089171B">
        <w:rPr>
          <w:lang w:val="en-CA"/>
        </w:rPr>
        <w:t>DIABLO was applied, either with the full or null design (</w:t>
      </w:r>
      <w:proofErr w:type="spellStart"/>
      <w:r w:rsidR="004A6CC1" w:rsidRPr="0089171B">
        <w:rPr>
          <w:lang w:val="en-CA"/>
        </w:rPr>
        <w:t>DIABLO_full</w:t>
      </w:r>
      <w:proofErr w:type="spellEnd"/>
      <w:r w:rsidR="004A6CC1" w:rsidRPr="0089171B">
        <w:rPr>
          <w:lang w:val="en-CA"/>
        </w:rPr>
        <w:t xml:space="preserve"> and </w:t>
      </w:r>
      <w:proofErr w:type="spellStart"/>
      <w:r w:rsidR="004A6CC1" w:rsidRPr="0089171B">
        <w:rPr>
          <w:lang w:val="en-CA"/>
        </w:rPr>
        <w:t>DIABLO_null</w:t>
      </w:r>
      <w:proofErr w:type="spellEnd"/>
      <w:r w:rsidR="004A6CC1" w:rsidRPr="0089171B">
        <w:rPr>
          <w:lang w:val="en-CA"/>
        </w:rPr>
        <w:t xml:space="preserve">). The full design, connects all datasets in the design matrix (describes the relationship between datasets), whereas the null design does not connect any datasets in the design matrix (similar to the ensemble classifier) (see Methods for complete details). </w:t>
      </w:r>
      <w:r w:rsidR="00F65D93" w:rsidRPr="0089171B">
        <w:rPr>
          <w:lang w:val="en-CA"/>
        </w:rPr>
        <w:t xml:space="preserve">One component was retained </w:t>
      </w:r>
      <w:r w:rsidR="00396797" w:rsidRPr="0089171B">
        <w:rPr>
          <w:lang w:val="en-CA"/>
        </w:rPr>
        <w:t>for the</w:t>
      </w:r>
      <w:r w:rsidR="00F65D93" w:rsidRPr="0089171B">
        <w:rPr>
          <w:lang w:val="en-CA"/>
        </w:rPr>
        <w:t xml:space="preserve"> DIABLO model</w:t>
      </w:r>
      <w:r w:rsidR="00396797" w:rsidRPr="0089171B">
        <w:rPr>
          <w:lang w:val="en-CA"/>
        </w:rPr>
        <w:t>s</w:t>
      </w:r>
      <w:r w:rsidR="00F65D93" w:rsidRPr="0089171B">
        <w:rPr>
          <w:lang w:val="en-CA"/>
        </w:rPr>
        <w:t xml:space="preserve">, selecting 30 variables from each dataset for a total of 90 variables. </w:t>
      </w:r>
      <w:r w:rsidR="00396797" w:rsidRPr="0089171B">
        <w:rPr>
          <w:lang w:val="en-CA"/>
        </w:rPr>
        <w:t>For the concatenation scheme,</w:t>
      </w:r>
      <w:r w:rsidR="00F65D93" w:rsidRPr="0089171B">
        <w:rPr>
          <w:lang w:val="en-CA"/>
        </w:rPr>
        <w:t xml:space="preserve"> </w:t>
      </w:r>
      <w:r w:rsidR="00396797" w:rsidRPr="0089171B">
        <w:rPr>
          <w:lang w:val="en-CA"/>
        </w:rPr>
        <w:t>a</w:t>
      </w:r>
      <w:r w:rsidR="00F65D93" w:rsidRPr="0089171B">
        <w:rPr>
          <w:lang w:val="en-CA"/>
        </w:rPr>
        <w:t xml:space="preserve">ll datasets were concatenated into one matrix containing 200 samples by </w:t>
      </w:r>
      <w:r w:rsidR="00396797" w:rsidRPr="0089171B">
        <w:rPr>
          <w:lang w:val="en-CA"/>
        </w:rPr>
        <w:t>780 (</w:t>
      </w:r>
      <w:r w:rsidR="00F65D93" w:rsidRPr="0089171B">
        <w:rPr>
          <w:lang w:val="en-CA"/>
        </w:rPr>
        <w:t>260</w:t>
      </w:r>
      <w:r w:rsidR="00396797" w:rsidRPr="0089171B">
        <w:rPr>
          <w:lang w:val="en-CA"/>
        </w:rPr>
        <w:t>x3)</w:t>
      </w:r>
      <w:r w:rsidR="00F65D93" w:rsidRPr="0089171B">
        <w:rPr>
          <w:lang w:val="en-CA"/>
        </w:rPr>
        <w:t xml:space="preserve"> variables and </w:t>
      </w:r>
      <w:proofErr w:type="spellStart"/>
      <w:r w:rsidR="00F65D93" w:rsidRPr="0089171B">
        <w:rPr>
          <w:lang w:val="en-CA"/>
        </w:rPr>
        <w:t>sPLSDA</w:t>
      </w:r>
      <w:proofErr w:type="spellEnd"/>
      <w:r w:rsidR="00F65D93" w:rsidRPr="0089171B">
        <w:rPr>
          <w:lang w:val="en-CA"/>
        </w:rPr>
        <w:t xml:space="preserve"> was applied, retaining 1 component and </w:t>
      </w:r>
      <w:r w:rsidR="00396797" w:rsidRPr="0089171B">
        <w:rPr>
          <w:lang w:val="en-CA"/>
        </w:rPr>
        <w:t xml:space="preserve">selecting </w:t>
      </w:r>
      <w:r w:rsidR="00F65D93" w:rsidRPr="0089171B">
        <w:rPr>
          <w:lang w:val="en-CA"/>
        </w:rPr>
        <w:t xml:space="preserve">90 variables. For the ensemble-based scheme, a </w:t>
      </w:r>
      <w:proofErr w:type="spellStart"/>
      <w:r w:rsidR="00F65D93" w:rsidRPr="0089171B">
        <w:rPr>
          <w:lang w:val="en-CA"/>
        </w:rPr>
        <w:t>sPLSDA</w:t>
      </w:r>
      <w:proofErr w:type="spellEnd"/>
      <w:r w:rsidR="00F65D93" w:rsidRPr="0089171B">
        <w:rPr>
          <w:lang w:val="en-CA"/>
        </w:rPr>
        <w:t xml:space="preserve"> classifier was applied to each dataset separately retaining one component and 30 variables per dataset. The consensus predictions were determined using a majority vote scheme. A 10-fold cross-validation (averaged over 50 simulations) was used to evaluate the performance of each method/scheme</w:t>
      </w:r>
      <w:r w:rsidR="0048670F" w:rsidRPr="0089171B">
        <w:rPr>
          <w:lang w:val="en-CA"/>
        </w:rPr>
        <w:t xml:space="preserve"> for a grid of noise and fold-change values (increasing values </w:t>
      </w:r>
      <w:r w:rsidR="00674736" w:rsidRPr="0089171B">
        <w:rPr>
          <w:lang w:val="en-CA"/>
        </w:rPr>
        <w:t>mean increasing discrimination between phenotypic groups)</w:t>
      </w:r>
      <w:r w:rsidR="00F65D93" w:rsidRPr="0089171B">
        <w:rPr>
          <w:lang w:val="en-CA"/>
        </w:rPr>
        <w:t xml:space="preserve">. The average </w:t>
      </w:r>
      <w:r w:rsidR="00F45F9D" w:rsidRPr="0089171B">
        <w:rPr>
          <w:lang w:val="en-CA"/>
        </w:rPr>
        <w:t>number</w:t>
      </w:r>
      <w:r w:rsidR="00F65D93" w:rsidRPr="0089171B">
        <w:rPr>
          <w:lang w:val="en-CA"/>
        </w:rPr>
        <w:t xml:space="preserve"> of each type of variable selected in each model was recorded</w:t>
      </w:r>
      <w:r w:rsidR="007A03D8" w:rsidRPr="0089171B">
        <w:rPr>
          <w:lang w:val="en-CA"/>
        </w:rPr>
        <w:t xml:space="preserve"> (see Additional file 1 for complete details regarding the simulation study)</w:t>
      </w:r>
      <w:r w:rsidR="00F65D93" w:rsidRPr="0089171B">
        <w:rPr>
          <w:lang w:val="en-CA"/>
        </w:rPr>
        <w:t>.</w:t>
      </w:r>
    </w:p>
    <w:p w14:paraId="7C580E9B" w14:textId="6FD1CE5D" w:rsidR="009E26DF" w:rsidRPr="0089171B" w:rsidRDefault="007528F4" w:rsidP="009E26DF">
      <w:pPr>
        <w:spacing w:line="480" w:lineRule="auto"/>
        <w:ind w:firstLine="720"/>
        <w:rPr>
          <w:lang w:val="en-CA"/>
        </w:rPr>
      </w:pPr>
      <w:r w:rsidRPr="0089171B">
        <w:rPr>
          <w:lang w:val="en-CA"/>
        </w:rPr>
        <w:t xml:space="preserve">The concatenation, ensemble and </w:t>
      </w:r>
      <w:proofErr w:type="spellStart"/>
      <w:r w:rsidRPr="0089171B">
        <w:rPr>
          <w:lang w:val="en-CA"/>
        </w:rPr>
        <w:t>DIABLO_null</w:t>
      </w:r>
      <w:proofErr w:type="spellEnd"/>
      <w:r w:rsidRPr="0089171B">
        <w:rPr>
          <w:lang w:val="en-CA"/>
        </w:rPr>
        <w:t xml:space="preserve"> classifiers performed similarly across the various noise and fold-change thresholds. </w:t>
      </w:r>
      <w:r w:rsidR="009E26DF" w:rsidRPr="0089171B">
        <w:rPr>
          <w:lang w:val="en-CA"/>
        </w:rPr>
        <w:t xml:space="preserve">The </w:t>
      </w:r>
      <w:proofErr w:type="spellStart"/>
      <w:r w:rsidRPr="0089171B">
        <w:rPr>
          <w:lang w:val="en-CA"/>
        </w:rPr>
        <w:t>DIABLO_full</w:t>
      </w:r>
      <w:proofErr w:type="spellEnd"/>
      <w:r w:rsidRPr="0089171B">
        <w:rPr>
          <w:lang w:val="en-CA"/>
        </w:rPr>
        <w:t xml:space="preserve"> </w:t>
      </w:r>
      <w:r w:rsidR="009E26DF" w:rsidRPr="0089171B">
        <w:rPr>
          <w:lang w:val="en-CA"/>
        </w:rPr>
        <w:t xml:space="preserve">classifier </w:t>
      </w:r>
      <w:r w:rsidRPr="0089171B">
        <w:rPr>
          <w:lang w:val="en-CA"/>
        </w:rPr>
        <w:t>consistent</w:t>
      </w:r>
      <w:r w:rsidR="00C458A4" w:rsidRPr="0089171B">
        <w:rPr>
          <w:lang w:val="en-CA"/>
        </w:rPr>
        <w:t>ly had</w:t>
      </w:r>
      <w:r w:rsidRPr="0089171B">
        <w:rPr>
          <w:lang w:val="en-CA"/>
        </w:rPr>
        <w:t xml:space="preserve"> a greater error rate compared to the</w:t>
      </w:r>
      <w:r w:rsidR="009E26DF" w:rsidRPr="0089171B">
        <w:rPr>
          <w:lang w:val="en-CA"/>
        </w:rPr>
        <w:t xml:space="preserve"> other </w:t>
      </w:r>
      <w:r w:rsidR="00FD7769" w:rsidRPr="0089171B">
        <w:rPr>
          <w:lang w:val="en-CA"/>
        </w:rPr>
        <w:t>approaches</w:t>
      </w:r>
      <w:r w:rsidR="009E26DF" w:rsidRPr="0089171B">
        <w:rPr>
          <w:lang w:val="en-CA"/>
        </w:rPr>
        <w:t xml:space="preserve">. Further the </w:t>
      </w:r>
      <w:proofErr w:type="spellStart"/>
      <w:r w:rsidR="009E26DF" w:rsidRPr="0089171B">
        <w:rPr>
          <w:lang w:val="en-CA"/>
        </w:rPr>
        <w:t>DIABLO_full</w:t>
      </w:r>
      <w:proofErr w:type="spellEnd"/>
      <w:r w:rsidR="009E26DF" w:rsidRPr="0089171B">
        <w:rPr>
          <w:lang w:val="en-CA"/>
        </w:rPr>
        <w:t xml:space="preserve"> classifier consistently selected mostly </w:t>
      </w:r>
      <w:proofErr w:type="spellStart"/>
      <w:r w:rsidR="009E26DF" w:rsidRPr="0089171B">
        <w:rPr>
          <w:lang w:val="en-CA"/>
        </w:rPr>
        <w:t>corDis</w:t>
      </w:r>
      <w:proofErr w:type="spellEnd"/>
      <w:r w:rsidR="009E26DF" w:rsidRPr="0089171B">
        <w:rPr>
          <w:lang w:val="en-CA"/>
        </w:rPr>
        <w:t xml:space="preserve"> variables as compared to the other integrative classifiers (</w:t>
      </w:r>
      <w:r w:rsidR="009E26DF" w:rsidRPr="0089171B">
        <w:rPr>
          <w:b/>
          <w:lang w:val="en-CA"/>
        </w:rPr>
        <w:t>Figure 1C</w:t>
      </w:r>
      <w:r w:rsidR="009E26DF" w:rsidRPr="0089171B">
        <w:rPr>
          <w:lang w:val="en-CA"/>
        </w:rPr>
        <w:t>). The simulation analysis indic</w:t>
      </w:r>
      <w:r w:rsidR="00FD7769" w:rsidRPr="0089171B">
        <w:rPr>
          <w:lang w:val="en-CA"/>
        </w:rPr>
        <w:t>ated</w:t>
      </w:r>
      <w:r w:rsidR="009E26DF" w:rsidRPr="0089171B">
        <w:rPr>
          <w:lang w:val="en-CA"/>
        </w:rPr>
        <w:t xml:space="preserve"> </w:t>
      </w:r>
      <w:r w:rsidR="00FD7769" w:rsidRPr="0089171B">
        <w:rPr>
          <w:lang w:val="en-CA"/>
        </w:rPr>
        <w:t>a trade-off in the DIABLO models with respect to discrimination and correlation. The DIABLO model</w:t>
      </w:r>
      <w:r w:rsidR="009E26DF" w:rsidRPr="0089171B">
        <w:rPr>
          <w:lang w:val="en-CA"/>
        </w:rPr>
        <w:t xml:space="preserve"> </w:t>
      </w:r>
      <w:r w:rsidR="00FD7769" w:rsidRPr="0089171B">
        <w:rPr>
          <w:lang w:val="en-CA"/>
        </w:rPr>
        <w:t>could</w:t>
      </w:r>
      <w:r w:rsidR="009E26DF" w:rsidRPr="0089171B">
        <w:rPr>
          <w:lang w:val="en-CA"/>
        </w:rPr>
        <w:t xml:space="preserve"> be shifted towards a discriminant </w:t>
      </w:r>
      <w:r w:rsidR="009E26DF" w:rsidRPr="0089171B">
        <w:rPr>
          <w:lang w:val="en-CA"/>
        </w:rPr>
        <w:lastRenderedPageBreak/>
        <w:t>mode</w:t>
      </w:r>
      <w:r w:rsidR="00FD7769" w:rsidRPr="0089171B">
        <w:rPr>
          <w:lang w:val="en-CA"/>
        </w:rPr>
        <w:t>l which selects more discriminatory</w:t>
      </w:r>
      <w:r w:rsidR="009E26DF" w:rsidRPr="0089171B">
        <w:rPr>
          <w:lang w:val="en-CA"/>
        </w:rPr>
        <w:t xml:space="preserve"> variables (</w:t>
      </w:r>
      <w:r w:rsidR="00FD7769" w:rsidRPr="0089171B">
        <w:rPr>
          <w:lang w:val="en-CA"/>
        </w:rPr>
        <w:t xml:space="preserve">reduced correlation between blocks, </w:t>
      </w:r>
      <w:r w:rsidR="009E26DF" w:rsidRPr="0089171B">
        <w:rPr>
          <w:lang w:val="en-CA"/>
        </w:rPr>
        <w:t xml:space="preserve">null </w:t>
      </w:r>
      <w:r w:rsidR="00FD7769" w:rsidRPr="0089171B">
        <w:rPr>
          <w:lang w:val="en-CA"/>
        </w:rPr>
        <w:t>design) or towards a correlated</w:t>
      </w:r>
      <w:r w:rsidR="009E26DF" w:rsidRPr="0089171B">
        <w:rPr>
          <w:lang w:val="en-CA"/>
        </w:rPr>
        <w:t xml:space="preserve"> model which selects greater number of correlated variables (full design) at the cost of a </w:t>
      </w:r>
      <w:r w:rsidR="00FD7769" w:rsidRPr="0089171B">
        <w:rPr>
          <w:lang w:val="en-CA"/>
        </w:rPr>
        <w:t>higher</w:t>
      </w:r>
      <w:r w:rsidR="009E26DF" w:rsidRPr="0089171B">
        <w:rPr>
          <w:lang w:val="en-CA"/>
        </w:rPr>
        <w:t xml:space="preserve"> error rate. However, since DIABLO aims to explain the correlation structure between biological layers, the variables selected via the </w:t>
      </w:r>
      <w:proofErr w:type="spellStart"/>
      <w:r w:rsidR="00002BBB" w:rsidRPr="0089171B">
        <w:rPr>
          <w:lang w:val="en-CA"/>
        </w:rPr>
        <w:t>DIABLO_full</w:t>
      </w:r>
      <w:proofErr w:type="spellEnd"/>
      <w:r w:rsidR="00002BBB" w:rsidRPr="0089171B">
        <w:rPr>
          <w:lang w:val="en-CA"/>
        </w:rPr>
        <w:t xml:space="preserve"> model</w:t>
      </w:r>
      <w:r w:rsidR="009E26DF" w:rsidRPr="0089171B">
        <w:rPr>
          <w:lang w:val="en-CA"/>
        </w:rPr>
        <w:t xml:space="preserve"> may provide a balance between important biological insights and prediction accuracy.</w:t>
      </w:r>
    </w:p>
    <w:p w14:paraId="0C75A376" w14:textId="77777777" w:rsidR="004A6CC1" w:rsidRPr="0089171B" w:rsidRDefault="004A6CC1" w:rsidP="00F21B8F">
      <w:pPr>
        <w:spacing w:line="480" w:lineRule="auto"/>
        <w:rPr>
          <w:lang w:val="en-CA"/>
        </w:rPr>
      </w:pPr>
    </w:p>
    <w:p w14:paraId="044A7538" w14:textId="71BEEDEF" w:rsidR="00DA55F9" w:rsidRPr="0089171B" w:rsidRDefault="009B5B78" w:rsidP="00F21B8F">
      <w:pPr>
        <w:spacing w:line="480" w:lineRule="auto"/>
        <w:rPr>
          <w:b/>
        </w:rPr>
      </w:pPr>
      <w:r w:rsidRPr="0089171B">
        <w:rPr>
          <w:b/>
        </w:rPr>
        <w:t>DIABLO provides superior biological enrichment by identifying differential molecular networks</w:t>
      </w:r>
      <w:r w:rsidR="0012139C" w:rsidRPr="0089171B">
        <w:rPr>
          <w:b/>
        </w:rPr>
        <w:t xml:space="preserve"> </w:t>
      </w:r>
    </w:p>
    <w:p w14:paraId="1D50D496" w14:textId="1EF43060" w:rsidR="00B3486B" w:rsidRPr="0089171B" w:rsidRDefault="00824C25" w:rsidP="00D46FD9">
      <w:pPr>
        <w:spacing w:line="480" w:lineRule="auto"/>
        <w:rPr>
          <w:lang w:val="en-CA"/>
        </w:rPr>
      </w:pPr>
      <w:r w:rsidRPr="0089171B">
        <w:rPr>
          <w:lang w:val="en-CA"/>
        </w:rPr>
        <w:t>The ability of the DIABLO model (</w:t>
      </w:r>
      <w:proofErr w:type="spellStart"/>
      <w:r w:rsidRPr="0089171B">
        <w:rPr>
          <w:lang w:val="en-CA"/>
        </w:rPr>
        <w:t>DIABLO_full</w:t>
      </w:r>
      <w:proofErr w:type="spellEnd"/>
      <w:r w:rsidRPr="0089171B">
        <w:rPr>
          <w:lang w:val="en-CA"/>
        </w:rPr>
        <w:t>)</w:t>
      </w:r>
      <w:r w:rsidR="00B3486B" w:rsidRPr="0089171B">
        <w:rPr>
          <w:lang w:val="en-CA"/>
        </w:rPr>
        <w:t xml:space="preserve"> to explain the correlation structure between </w:t>
      </w:r>
      <w:r w:rsidRPr="0089171B">
        <w:rPr>
          <w:lang w:val="en-CA"/>
        </w:rPr>
        <w:t>dataset</w:t>
      </w:r>
      <w:r w:rsidR="00B3486B" w:rsidRPr="0089171B">
        <w:rPr>
          <w:lang w:val="en-CA"/>
        </w:rPr>
        <w:t xml:space="preserve">s (albeit with a compromise in the classifier performance), may </w:t>
      </w:r>
      <w:r w:rsidRPr="0089171B">
        <w:rPr>
          <w:lang w:val="en-CA"/>
        </w:rPr>
        <w:t>improve the biological plausibility of multi-</w:t>
      </w:r>
      <w:proofErr w:type="spellStart"/>
      <w:r w:rsidRPr="0089171B">
        <w:rPr>
          <w:lang w:val="en-CA"/>
        </w:rPr>
        <w:t>omic</w:t>
      </w:r>
      <w:proofErr w:type="spellEnd"/>
      <w:r w:rsidRPr="0089171B">
        <w:rPr>
          <w:lang w:val="en-CA"/>
        </w:rPr>
        <w:t xml:space="preserve"> biomarker signatures. I</w:t>
      </w:r>
      <w:r w:rsidR="00B3486B" w:rsidRPr="0089171B">
        <w:rPr>
          <w:lang w:val="en-CA"/>
        </w:rPr>
        <w:t>n order to explore</w:t>
      </w:r>
      <w:r w:rsidRPr="0089171B">
        <w:rPr>
          <w:lang w:val="en-CA"/>
        </w:rPr>
        <w:t xml:space="preserve"> this idea further, we applied various supervised and unsupervised approaches </w:t>
      </w:r>
      <w:r w:rsidR="00B3486B" w:rsidRPr="0089171B">
        <w:rPr>
          <w:lang w:val="en-CA"/>
        </w:rPr>
        <w:t>to real world datasets and evaluated their biological enrichment and connectivity betwe</w:t>
      </w:r>
      <w:r w:rsidR="005F0261" w:rsidRPr="0089171B">
        <w:rPr>
          <w:lang w:val="en-CA"/>
        </w:rPr>
        <w:t xml:space="preserve">en variables of different </w:t>
      </w:r>
      <w:proofErr w:type="spellStart"/>
      <w:r w:rsidR="005F0261" w:rsidRPr="0089171B">
        <w:rPr>
          <w:lang w:val="en-CA"/>
        </w:rPr>
        <w:t>omic</w:t>
      </w:r>
      <w:proofErr w:type="spellEnd"/>
      <w:r w:rsidR="005F0261" w:rsidRPr="0089171B">
        <w:rPr>
          <w:lang w:val="en-CA"/>
        </w:rPr>
        <w:t xml:space="preserve"> </w:t>
      </w:r>
      <w:r w:rsidR="009B540B" w:rsidRPr="0089171B">
        <w:rPr>
          <w:lang w:val="en-CA"/>
        </w:rPr>
        <w:t>data-types</w:t>
      </w:r>
      <w:r w:rsidRPr="0089171B">
        <w:rPr>
          <w:lang w:val="en-CA"/>
        </w:rPr>
        <w:t xml:space="preserve"> (Table 1)</w:t>
      </w:r>
      <w:r w:rsidR="00B3486B" w:rsidRPr="0089171B">
        <w:rPr>
          <w:lang w:val="en-CA"/>
        </w:rPr>
        <w:t>.</w:t>
      </w:r>
    </w:p>
    <w:p w14:paraId="3C169486" w14:textId="77777777" w:rsidR="00B3486B" w:rsidRPr="0089171B" w:rsidRDefault="00B3486B" w:rsidP="00072969"/>
    <w:p w14:paraId="7B76D3EF" w14:textId="4FF0507E" w:rsidR="00BF31FD" w:rsidRPr="0089171B" w:rsidRDefault="00BF31FD" w:rsidP="00072969">
      <w:pPr>
        <w:rPr>
          <w:b/>
        </w:rPr>
      </w:pPr>
      <w:r w:rsidRPr="0089171B">
        <w:rPr>
          <w:b/>
        </w:rPr>
        <w:t>Table 1. Overview of real world datasets used for benchmarking integrative methods and used in case studies</w:t>
      </w:r>
      <w:r w:rsidR="00D46FD9" w:rsidRPr="0089171B">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89171B" w14:paraId="6EC65EEC" w14:textId="77777777" w:rsidTr="004D4364">
        <w:tc>
          <w:tcPr>
            <w:tcW w:w="1737" w:type="dxa"/>
            <w:tcBorders>
              <w:top w:val="single" w:sz="36" w:space="0" w:color="auto"/>
              <w:bottom w:val="single" w:sz="36" w:space="0" w:color="auto"/>
            </w:tcBorders>
          </w:tcPr>
          <w:p w14:paraId="1F6FFEFD" w14:textId="14714213" w:rsidR="00AE0D94" w:rsidRPr="0089171B" w:rsidRDefault="00BF31FD" w:rsidP="00856CAF">
            <w:pPr>
              <w:jc w:val="center"/>
              <w:rPr>
                <w:b/>
              </w:rPr>
            </w:pPr>
            <w:r w:rsidRPr="0089171B">
              <w:rPr>
                <w:b/>
              </w:rPr>
              <w:t>Analysis</w:t>
            </w:r>
          </w:p>
        </w:tc>
        <w:tc>
          <w:tcPr>
            <w:tcW w:w="1520" w:type="dxa"/>
            <w:tcBorders>
              <w:top w:val="single" w:sz="36" w:space="0" w:color="auto"/>
              <w:bottom w:val="single" w:sz="36" w:space="0" w:color="auto"/>
            </w:tcBorders>
          </w:tcPr>
          <w:p w14:paraId="26960268" w14:textId="50E3C8D6" w:rsidR="00AE0D94" w:rsidRPr="0089171B" w:rsidRDefault="00BF31FD" w:rsidP="00856CAF">
            <w:pPr>
              <w:jc w:val="center"/>
              <w:rPr>
                <w:b/>
              </w:rPr>
            </w:pPr>
            <w:r w:rsidRPr="0089171B">
              <w:rPr>
                <w:b/>
              </w:rPr>
              <w:t>Dataset</w:t>
            </w:r>
          </w:p>
        </w:tc>
        <w:tc>
          <w:tcPr>
            <w:tcW w:w="1070" w:type="dxa"/>
            <w:tcBorders>
              <w:top w:val="single" w:sz="36" w:space="0" w:color="auto"/>
              <w:bottom w:val="single" w:sz="36" w:space="0" w:color="auto"/>
            </w:tcBorders>
          </w:tcPr>
          <w:p w14:paraId="63E72918" w14:textId="755470D1" w:rsidR="00AE0D94" w:rsidRPr="0089171B" w:rsidRDefault="00BF31FD" w:rsidP="00856CAF">
            <w:pPr>
              <w:jc w:val="center"/>
              <w:rPr>
                <w:b/>
              </w:rPr>
            </w:pPr>
            <w:r w:rsidRPr="0089171B">
              <w:rPr>
                <w:b/>
              </w:rPr>
              <w:t xml:space="preserve">Number of </w:t>
            </w:r>
            <w:r w:rsidR="009A305A" w:rsidRPr="0089171B">
              <w:rPr>
                <w:b/>
              </w:rPr>
              <w:t>samples</w:t>
            </w:r>
          </w:p>
        </w:tc>
        <w:tc>
          <w:tcPr>
            <w:tcW w:w="2326" w:type="dxa"/>
            <w:gridSpan w:val="3"/>
            <w:tcBorders>
              <w:top w:val="single" w:sz="36" w:space="0" w:color="auto"/>
              <w:bottom w:val="single" w:sz="36" w:space="0" w:color="auto"/>
            </w:tcBorders>
          </w:tcPr>
          <w:p w14:paraId="36206B57" w14:textId="5D3276B8" w:rsidR="00AE0D94" w:rsidRPr="0089171B" w:rsidRDefault="00BF31FD" w:rsidP="00856CAF">
            <w:pPr>
              <w:jc w:val="center"/>
              <w:rPr>
                <w:b/>
              </w:rPr>
            </w:pPr>
            <w:r w:rsidRPr="0089171B">
              <w:rPr>
                <w:b/>
              </w:rPr>
              <w:t>Sample size in each subtype</w:t>
            </w:r>
          </w:p>
        </w:tc>
        <w:tc>
          <w:tcPr>
            <w:tcW w:w="1436" w:type="dxa"/>
            <w:tcBorders>
              <w:top w:val="single" w:sz="36" w:space="0" w:color="auto"/>
              <w:bottom w:val="single" w:sz="36" w:space="0" w:color="auto"/>
            </w:tcBorders>
          </w:tcPr>
          <w:p w14:paraId="14C2B87B" w14:textId="751CC2B5" w:rsidR="00AE0D94" w:rsidRPr="0089171B" w:rsidRDefault="00BF31FD" w:rsidP="00856CAF">
            <w:pPr>
              <w:jc w:val="center"/>
              <w:rPr>
                <w:b/>
              </w:rPr>
            </w:pPr>
            <w:r w:rsidRPr="0089171B">
              <w:rPr>
                <w:b/>
              </w:rPr>
              <w:t>Omics</w:t>
            </w:r>
          </w:p>
        </w:tc>
        <w:tc>
          <w:tcPr>
            <w:tcW w:w="1487" w:type="dxa"/>
            <w:tcBorders>
              <w:top w:val="single" w:sz="36" w:space="0" w:color="auto"/>
              <w:bottom w:val="single" w:sz="36" w:space="0" w:color="auto"/>
            </w:tcBorders>
          </w:tcPr>
          <w:p w14:paraId="0D2C124A" w14:textId="462E25F3" w:rsidR="00AE0D94" w:rsidRPr="0089171B" w:rsidRDefault="007D01C7" w:rsidP="00856CAF">
            <w:pPr>
              <w:jc w:val="center"/>
              <w:rPr>
                <w:b/>
              </w:rPr>
            </w:pPr>
            <w:r w:rsidRPr="0089171B">
              <w:rPr>
                <w:b/>
              </w:rPr>
              <w:t>Number</w:t>
            </w:r>
            <w:r w:rsidR="00BF31FD" w:rsidRPr="0089171B">
              <w:rPr>
                <w:b/>
              </w:rPr>
              <w:t xml:space="preserve"> of variables</w:t>
            </w:r>
          </w:p>
        </w:tc>
      </w:tr>
      <w:tr w:rsidR="001F5B8F" w:rsidRPr="0089171B" w14:paraId="2E45FE05" w14:textId="77777777" w:rsidTr="004D4364">
        <w:trPr>
          <w:trHeight w:val="287"/>
        </w:trPr>
        <w:tc>
          <w:tcPr>
            <w:tcW w:w="1737" w:type="dxa"/>
            <w:vMerge w:val="restart"/>
            <w:tcBorders>
              <w:top w:val="single" w:sz="36" w:space="0" w:color="auto"/>
            </w:tcBorders>
          </w:tcPr>
          <w:p w14:paraId="596ADD9E" w14:textId="598EE317" w:rsidR="001F5B8F" w:rsidRPr="0089171B" w:rsidRDefault="001F5B8F" w:rsidP="00BF31FD">
            <w:pPr>
              <w:rPr>
                <w:b/>
              </w:rPr>
            </w:pPr>
            <w:r w:rsidRPr="0089171B">
              <w:rPr>
                <w:b/>
              </w:rPr>
              <w:t>Benchmarking</w:t>
            </w:r>
            <w:r w:rsidR="00A349D3" w:rsidRPr="0089171B">
              <w:rPr>
                <w:b/>
              </w:rPr>
              <w:t xml:space="preserve"> </w:t>
            </w:r>
            <w:r w:rsidR="00824C25" w:rsidRPr="0089171B">
              <w:rPr>
                <w:b/>
              </w:rPr>
              <w:t>cancer</w:t>
            </w:r>
            <w:r w:rsidR="00A349D3" w:rsidRPr="0089171B">
              <w:rPr>
                <w:b/>
              </w:rPr>
              <w:t xml:space="preserve"> datasets</w:t>
            </w:r>
          </w:p>
          <w:p w14:paraId="4B346CDC" w14:textId="76DF6231" w:rsidR="001F5B8F" w:rsidRPr="0089171B" w:rsidRDefault="001F5B8F" w:rsidP="00BF31FD">
            <w:pPr>
              <w:rPr>
                <w:b/>
              </w:rPr>
            </w:pPr>
            <w:r w:rsidRPr="0089171B">
              <w:rPr>
                <w:b/>
              </w:rPr>
              <w:t>(Wang et al</w:t>
            </w:r>
            <w:r w:rsidR="00102F92" w:rsidRPr="0089171B">
              <w:rPr>
                <w:b/>
              </w:rPr>
              <w:t>.</w:t>
            </w:r>
            <w:r w:rsidR="00D379F6" w:rsidRPr="0089171B">
              <w:rPr>
                <w:b/>
              </w:rPr>
              <w:t xml:space="preserve"> </w:t>
            </w:r>
            <w:r w:rsidR="00D379F6" w:rsidRPr="0089171B">
              <w:rPr>
                <w:b/>
              </w:rPr>
              <w:fldChar w:fldCharType="begin"/>
            </w:r>
            <w:ins w:id="530" w:author="Amrit" w:date="2018-02-20T23:56:00Z">
              <w:r w:rsidR="008A024A">
                <w:rPr>
                  <w:b/>
                </w:rPr>
                <w:instrText xml:space="preserve"> ADDIN ZOTERO_ITEM CSL_CITATION {"citationID":"aq1e6oive8","properties":{"formattedCitation":"[6]","plainCitation":"[6]"},"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del w:id="531" w:author="Amrit" w:date="2018-02-20T23:56:00Z">
              <w:r w:rsidR="003E2447" w:rsidRPr="0089171B" w:rsidDel="008A024A">
                <w:rPr>
                  <w:b/>
                </w:rPr>
                <w:del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delInstrText>
              </w:r>
            </w:del>
            <w:r w:rsidR="00D379F6" w:rsidRPr="0089171B">
              <w:rPr>
                <w:b/>
              </w:rPr>
              <w:fldChar w:fldCharType="separate"/>
            </w:r>
            <w:ins w:id="532" w:author="Amrit" w:date="2018-02-20T23:56:00Z">
              <w:r w:rsidR="008A024A">
                <w:rPr>
                  <w:b/>
                  <w:noProof/>
                </w:rPr>
                <w:t>[6]</w:t>
              </w:r>
            </w:ins>
            <w:del w:id="533" w:author="Amrit" w:date="2018-02-20T23:56:00Z">
              <w:r w:rsidR="003E2447" w:rsidRPr="008A024A" w:rsidDel="008A024A">
                <w:rPr>
                  <w:b/>
                  <w:noProof/>
                </w:rPr>
                <w:delText>[3]</w:delText>
              </w:r>
            </w:del>
            <w:r w:rsidR="00D379F6" w:rsidRPr="0089171B">
              <w:rPr>
                <w:b/>
              </w:rPr>
              <w:fldChar w:fldCharType="end"/>
            </w:r>
            <w:r w:rsidRPr="0089171B">
              <w:rPr>
                <w:b/>
              </w:rPr>
              <w:t>)</w:t>
            </w:r>
          </w:p>
        </w:tc>
        <w:tc>
          <w:tcPr>
            <w:tcW w:w="1520" w:type="dxa"/>
            <w:vMerge w:val="restart"/>
            <w:tcBorders>
              <w:top w:val="single" w:sz="36" w:space="0" w:color="auto"/>
            </w:tcBorders>
          </w:tcPr>
          <w:p w14:paraId="78901796" w14:textId="6DAD545C" w:rsidR="001F5B8F" w:rsidRPr="0089171B" w:rsidRDefault="001F5B8F" w:rsidP="00BF31FD">
            <w:r w:rsidRPr="0089171B">
              <w:t>Colon cancer</w:t>
            </w:r>
          </w:p>
          <w:p w14:paraId="354107C5" w14:textId="0FB51D62" w:rsidR="001F5B8F" w:rsidRPr="0089171B" w:rsidRDefault="001F5B8F" w:rsidP="00BF31FD"/>
        </w:tc>
        <w:tc>
          <w:tcPr>
            <w:tcW w:w="1070" w:type="dxa"/>
            <w:vMerge w:val="restart"/>
            <w:tcBorders>
              <w:top w:val="single" w:sz="36" w:space="0" w:color="auto"/>
            </w:tcBorders>
          </w:tcPr>
          <w:p w14:paraId="1AD3CDDC" w14:textId="424DCBFC" w:rsidR="001F5B8F" w:rsidRPr="0089171B" w:rsidRDefault="001F5B8F" w:rsidP="005D0D9A">
            <w:pPr>
              <w:jc w:val="center"/>
            </w:pPr>
            <w:r w:rsidRPr="0089171B">
              <w:t>92</w:t>
            </w:r>
          </w:p>
        </w:tc>
        <w:tc>
          <w:tcPr>
            <w:tcW w:w="2326" w:type="dxa"/>
            <w:gridSpan w:val="3"/>
            <w:vMerge w:val="restart"/>
            <w:tcBorders>
              <w:top w:val="single" w:sz="36" w:space="0" w:color="auto"/>
            </w:tcBorders>
          </w:tcPr>
          <w:p w14:paraId="35AD7C66" w14:textId="77777777" w:rsidR="001F5B8F" w:rsidRPr="0089171B" w:rsidRDefault="001F5B8F" w:rsidP="005D0D9A">
            <w:pPr>
              <w:jc w:val="center"/>
            </w:pPr>
            <w:r w:rsidRPr="0089171B">
              <w:t>High (33)</w:t>
            </w:r>
          </w:p>
          <w:p w14:paraId="4A8D3ABA" w14:textId="27FB87FB" w:rsidR="001F5B8F" w:rsidRPr="0089171B" w:rsidRDefault="001F5B8F" w:rsidP="005D0D9A">
            <w:pPr>
              <w:jc w:val="center"/>
            </w:pPr>
            <w:r w:rsidRPr="0089171B">
              <w:t>Low (59)</w:t>
            </w:r>
          </w:p>
        </w:tc>
        <w:tc>
          <w:tcPr>
            <w:tcW w:w="1436" w:type="dxa"/>
            <w:tcBorders>
              <w:top w:val="single" w:sz="36" w:space="0" w:color="auto"/>
            </w:tcBorders>
          </w:tcPr>
          <w:p w14:paraId="2712C830" w14:textId="790F28FF" w:rsidR="001F5B8F" w:rsidRPr="0089171B" w:rsidRDefault="001F5B8F" w:rsidP="005D0D9A">
            <w:pPr>
              <w:jc w:val="center"/>
            </w:pPr>
            <w:r w:rsidRPr="0089171B">
              <w:t>mRNA</w:t>
            </w:r>
          </w:p>
        </w:tc>
        <w:tc>
          <w:tcPr>
            <w:tcW w:w="1487" w:type="dxa"/>
            <w:tcBorders>
              <w:top w:val="single" w:sz="36" w:space="0" w:color="auto"/>
            </w:tcBorders>
          </w:tcPr>
          <w:p w14:paraId="1696B261" w14:textId="339702F3" w:rsidR="001F5B8F" w:rsidRPr="0089171B" w:rsidRDefault="005D0D9A" w:rsidP="005D0D9A">
            <w:pPr>
              <w:jc w:val="center"/>
            </w:pPr>
            <w:r w:rsidRPr="0089171B">
              <w:t>17,814</w:t>
            </w:r>
          </w:p>
        </w:tc>
      </w:tr>
      <w:tr w:rsidR="001F5B8F" w:rsidRPr="0089171B" w14:paraId="548FD213" w14:textId="77777777" w:rsidTr="004D4364">
        <w:trPr>
          <w:trHeight w:val="287"/>
        </w:trPr>
        <w:tc>
          <w:tcPr>
            <w:tcW w:w="1737" w:type="dxa"/>
            <w:vMerge/>
          </w:tcPr>
          <w:p w14:paraId="5D7062A4" w14:textId="77777777" w:rsidR="001F5B8F" w:rsidRPr="0089171B" w:rsidRDefault="001F5B8F" w:rsidP="00BF31FD">
            <w:pPr>
              <w:rPr>
                <w:b/>
              </w:rPr>
            </w:pPr>
          </w:p>
        </w:tc>
        <w:tc>
          <w:tcPr>
            <w:tcW w:w="1520" w:type="dxa"/>
            <w:vMerge/>
          </w:tcPr>
          <w:p w14:paraId="3B851907" w14:textId="77777777" w:rsidR="001F5B8F" w:rsidRPr="0089171B" w:rsidRDefault="001F5B8F" w:rsidP="00BF31FD"/>
        </w:tc>
        <w:tc>
          <w:tcPr>
            <w:tcW w:w="1070" w:type="dxa"/>
            <w:vMerge/>
          </w:tcPr>
          <w:p w14:paraId="7C1DE726" w14:textId="77777777" w:rsidR="001F5B8F" w:rsidRPr="0089171B" w:rsidRDefault="001F5B8F" w:rsidP="005D0D9A">
            <w:pPr>
              <w:jc w:val="center"/>
            </w:pPr>
          </w:p>
        </w:tc>
        <w:tc>
          <w:tcPr>
            <w:tcW w:w="2326" w:type="dxa"/>
            <w:gridSpan w:val="3"/>
            <w:vMerge/>
          </w:tcPr>
          <w:p w14:paraId="22399332" w14:textId="77777777" w:rsidR="001F5B8F" w:rsidRPr="0089171B" w:rsidRDefault="001F5B8F" w:rsidP="005D0D9A">
            <w:pPr>
              <w:jc w:val="center"/>
            </w:pPr>
          </w:p>
        </w:tc>
        <w:tc>
          <w:tcPr>
            <w:tcW w:w="1436" w:type="dxa"/>
          </w:tcPr>
          <w:p w14:paraId="15D09858" w14:textId="452632A5" w:rsidR="001F5B8F" w:rsidRPr="0089171B" w:rsidRDefault="001F5B8F" w:rsidP="005D0D9A">
            <w:pPr>
              <w:jc w:val="center"/>
            </w:pPr>
            <w:r w:rsidRPr="0089171B">
              <w:t>miRNA</w:t>
            </w:r>
          </w:p>
        </w:tc>
        <w:tc>
          <w:tcPr>
            <w:tcW w:w="1487" w:type="dxa"/>
          </w:tcPr>
          <w:p w14:paraId="7E711DC4" w14:textId="11B169AB" w:rsidR="001F5B8F" w:rsidRPr="0089171B" w:rsidRDefault="005D0D9A" w:rsidP="005D0D9A">
            <w:pPr>
              <w:jc w:val="center"/>
            </w:pPr>
            <w:r w:rsidRPr="0089171B">
              <w:t>312</w:t>
            </w:r>
          </w:p>
        </w:tc>
      </w:tr>
      <w:tr w:rsidR="001F5B8F" w:rsidRPr="0089171B" w14:paraId="05D89EF1" w14:textId="77777777" w:rsidTr="004D4364">
        <w:trPr>
          <w:trHeight w:val="287"/>
        </w:trPr>
        <w:tc>
          <w:tcPr>
            <w:tcW w:w="1737" w:type="dxa"/>
            <w:vMerge/>
          </w:tcPr>
          <w:p w14:paraId="2C7B1612" w14:textId="77777777" w:rsidR="001F5B8F" w:rsidRPr="0089171B" w:rsidRDefault="001F5B8F" w:rsidP="00BF31FD">
            <w:pPr>
              <w:rPr>
                <w:b/>
              </w:rPr>
            </w:pPr>
          </w:p>
        </w:tc>
        <w:tc>
          <w:tcPr>
            <w:tcW w:w="1520" w:type="dxa"/>
            <w:vMerge/>
          </w:tcPr>
          <w:p w14:paraId="090A6AFD" w14:textId="77777777" w:rsidR="001F5B8F" w:rsidRPr="0089171B" w:rsidRDefault="001F5B8F" w:rsidP="00BF31FD"/>
        </w:tc>
        <w:tc>
          <w:tcPr>
            <w:tcW w:w="1070" w:type="dxa"/>
            <w:vMerge/>
          </w:tcPr>
          <w:p w14:paraId="6FB71318" w14:textId="77777777" w:rsidR="001F5B8F" w:rsidRPr="0089171B" w:rsidRDefault="001F5B8F" w:rsidP="005D0D9A">
            <w:pPr>
              <w:jc w:val="center"/>
            </w:pPr>
          </w:p>
        </w:tc>
        <w:tc>
          <w:tcPr>
            <w:tcW w:w="2326" w:type="dxa"/>
            <w:gridSpan w:val="3"/>
            <w:vMerge/>
          </w:tcPr>
          <w:p w14:paraId="5D647FD8" w14:textId="77777777" w:rsidR="001F5B8F" w:rsidRPr="0089171B" w:rsidRDefault="001F5B8F" w:rsidP="005D0D9A">
            <w:pPr>
              <w:jc w:val="center"/>
            </w:pPr>
          </w:p>
        </w:tc>
        <w:tc>
          <w:tcPr>
            <w:tcW w:w="1436" w:type="dxa"/>
          </w:tcPr>
          <w:p w14:paraId="738972AF" w14:textId="6F02FCC1" w:rsidR="001F5B8F" w:rsidRPr="0089171B" w:rsidRDefault="001F5B8F" w:rsidP="005D0D9A">
            <w:pPr>
              <w:jc w:val="center"/>
            </w:pPr>
            <w:r w:rsidRPr="0089171B">
              <w:t>CpGs</w:t>
            </w:r>
          </w:p>
        </w:tc>
        <w:tc>
          <w:tcPr>
            <w:tcW w:w="1487" w:type="dxa"/>
          </w:tcPr>
          <w:p w14:paraId="7B018F05" w14:textId="2C6C6FB9" w:rsidR="001F5B8F" w:rsidRPr="0089171B" w:rsidRDefault="00CC4441" w:rsidP="005D0D9A">
            <w:pPr>
              <w:jc w:val="center"/>
            </w:pPr>
            <w:r w:rsidRPr="0089171B">
              <w:t>23,088</w:t>
            </w:r>
          </w:p>
        </w:tc>
      </w:tr>
      <w:tr w:rsidR="001F5B8F" w:rsidRPr="0089171B" w14:paraId="15BBB673" w14:textId="77777777" w:rsidTr="004D4364">
        <w:trPr>
          <w:trHeight w:val="146"/>
        </w:trPr>
        <w:tc>
          <w:tcPr>
            <w:tcW w:w="1737" w:type="dxa"/>
            <w:vMerge/>
          </w:tcPr>
          <w:p w14:paraId="4E2EC3EE" w14:textId="0B90E555" w:rsidR="001F5B8F" w:rsidRPr="0089171B" w:rsidRDefault="001F5B8F" w:rsidP="00BF31FD">
            <w:pPr>
              <w:rPr>
                <w:b/>
              </w:rPr>
            </w:pPr>
          </w:p>
        </w:tc>
        <w:tc>
          <w:tcPr>
            <w:tcW w:w="1520" w:type="dxa"/>
            <w:vMerge w:val="restart"/>
          </w:tcPr>
          <w:p w14:paraId="731F718D" w14:textId="32350062" w:rsidR="001F5B8F" w:rsidRPr="0089171B" w:rsidRDefault="001F5B8F" w:rsidP="00BF31FD">
            <w:r w:rsidRPr="0089171B">
              <w:t>Kidney cancer</w:t>
            </w:r>
          </w:p>
        </w:tc>
        <w:tc>
          <w:tcPr>
            <w:tcW w:w="1070" w:type="dxa"/>
            <w:vMerge w:val="restart"/>
          </w:tcPr>
          <w:p w14:paraId="1854243D" w14:textId="2A7A64A7" w:rsidR="001F5B8F" w:rsidRPr="0089171B" w:rsidRDefault="001F5B8F" w:rsidP="005D0D9A">
            <w:pPr>
              <w:jc w:val="center"/>
            </w:pPr>
            <w:r w:rsidRPr="0089171B">
              <w:t>122</w:t>
            </w:r>
          </w:p>
        </w:tc>
        <w:tc>
          <w:tcPr>
            <w:tcW w:w="2326" w:type="dxa"/>
            <w:gridSpan w:val="3"/>
            <w:vMerge w:val="restart"/>
          </w:tcPr>
          <w:p w14:paraId="63BCE737" w14:textId="4D0ACC7E" w:rsidR="001F5B8F" w:rsidRPr="0089171B" w:rsidRDefault="001F5B8F" w:rsidP="005D0D9A">
            <w:pPr>
              <w:jc w:val="center"/>
            </w:pPr>
            <w:r w:rsidRPr="0089171B">
              <w:t>High (61)</w:t>
            </w:r>
          </w:p>
          <w:p w14:paraId="6EFEEEEE" w14:textId="16F72673" w:rsidR="001F5B8F" w:rsidRPr="0089171B" w:rsidRDefault="001F5B8F" w:rsidP="005D0D9A">
            <w:pPr>
              <w:jc w:val="center"/>
            </w:pPr>
            <w:r w:rsidRPr="0089171B">
              <w:t>Low (61)</w:t>
            </w:r>
          </w:p>
        </w:tc>
        <w:tc>
          <w:tcPr>
            <w:tcW w:w="1436" w:type="dxa"/>
          </w:tcPr>
          <w:p w14:paraId="45211832" w14:textId="41A5484B" w:rsidR="001F5B8F" w:rsidRPr="0089171B" w:rsidRDefault="001F5B8F" w:rsidP="005D0D9A">
            <w:pPr>
              <w:jc w:val="center"/>
            </w:pPr>
            <w:r w:rsidRPr="0089171B">
              <w:t>mRNA</w:t>
            </w:r>
          </w:p>
        </w:tc>
        <w:tc>
          <w:tcPr>
            <w:tcW w:w="1487" w:type="dxa"/>
          </w:tcPr>
          <w:p w14:paraId="21AA1A32" w14:textId="1FF18061" w:rsidR="001F5B8F" w:rsidRPr="0089171B" w:rsidRDefault="005D0D9A" w:rsidP="005D0D9A">
            <w:pPr>
              <w:jc w:val="center"/>
            </w:pPr>
            <w:r w:rsidRPr="0089171B">
              <w:t>17,665</w:t>
            </w:r>
          </w:p>
        </w:tc>
      </w:tr>
      <w:tr w:rsidR="001F5B8F" w:rsidRPr="0089171B" w14:paraId="5B01BF82" w14:textId="77777777" w:rsidTr="004D4364">
        <w:trPr>
          <w:trHeight w:val="146"/>
        </w:trPr>
        <w:tc>
          <w:tcPr>
            <w:tcW w:w="1737" w:type="dxa"/>
            <w:vMerge/>
          </w:tcPr>
          <w:p w14:paraId="292166F0" w14:textId="77777777" w:rsidR="001F5B8F" w:rsidRPr="0089171B" w:rsidRDefault="001F5B8F" w:rsidP="00BF31FD">
            <w:pPr>
              <w:rPr>
                <w:b/>
              </w:rPr>
            </w:pPr>
          </w:p>
        </w:tc>
        <w:tc>
          <w:tcPr>
            <w:tcW w:w="1520" w:type="dxa"/>
            <w:vMerge/>
          </w:tcPr>
          <w:p w14:paraId="0176C734" w14:textId="77777777" w:rsidR="001F5B8F" w:rsidRPr="0089171B" w:rsidRDefault="001F5B8F" w:rsidP="00BF31FD"/>
        </w:tc>
        <w:tc>
          <w:tcPr>
            <w:tcW w:w="1070" w:type="dxa"/>
            <w:vMerge/>
          </w:tcPr>
          <w:p w14:paraId="44C4CA57" w14:textId="77777777" w:rsidR="001F5B8F" w:rsidRPr="0089171B" w:rsidRDefault="001F5B8F" w:rsidP="005D0D9A">
            <w:pPr>
              <w:jc w:val="center"/>
            </w:pPr>
          </w:p>
        </w:tc>
        <w:tc>
          <w:tcPr>
            <w:tcW w:w="2326" w:type="dxa"/>
            <w:gridSpan w:val="3"/>
            <w:vMerge/>
          </w:tcPr>
          <w:p w14:paraId="4C934B24" w14:textId="77777777" w:rsidR="001F5B8F" w:rsidRPr="0089171B" w:rsidRDefault="001F5B8F" w:rsidP="005D0D9A">
            <w:pPr>
              <w:jc w:val="center"/>
            </w:pPr>
          </w:p>
        </w:tc>
        <w:tc>
          <w:tcPr>
            <w:tcW w:w="1436" w:type="dxa"/>
          </w:tcPr>
          <w:p w14:paraId="49B679B9" w14:textId="7CD33C02" w:rsidR="001F5B8F" w:rsidRPr="0089171B" w:rsidRDefault="001F5B8F" w:rsidP="005D0D9A">
            <w:pPr>
              <w:jc w:val="center"/>
            </w:pPr>
            <w:r w:rsidRPr="0089171B">
              <w:t>miRNA</w:t>
            </w:r>
          </w:p>
        </w:tc>
        <w:tc>
          <w:tcPr>
            <w:tcW w:w="1487" w:type="dxa"/>
          </w:tcPr>
          <w:p w14:paraId="78687948" w14:textId="22A344A7" w:rsidR="001F5B8F" w:rsidRPr="0089171B" w:rsidRDefault="005D0D9A" w:rsidP="005D0D9A">
            <w:pPr>
              <w:jc w:val="center"/>
            </w:pPr>
            <w:r w:rsidRPr="0089171B">
              <w:t>329</w:t>
            </w:r>
          </w:p>
        </w:tc>
      </w:tr>
      <w:tr w:rsidR="001F5B8F" w:rsidRPr="0089171B" w14:paraId="0310A427" w14:textId="77777777" w:rsidTr="004D4364">
        <w:trPr>
          <w:trHeight w:val="146"/>
        </w:trPr>
        <w:tc>
          <w:tcPr>
            <w:tcW w:w="1737" w:type="dxa"/>
            <w:vMerge/>
          </w:tcPr>
          <w:p w14:paraId="6D1CBDE8" w14:textId="77777777" w:rsidR="001F5B8F" w:rsidRPr="0089171B" w:rsidRDefault="001F5B8F" w:rsidP="00BF31FD">
            <w:pPr>
              <w:rPr>
                <w:b/>
              </w:rPr>
            </w:pPr>
          </w:p>
        </w:tc>
        <w:tc>
          <w:tcPr>
            <w:tcW w:w="1520" w:type="dxa"/>
            <w:vMerge/>
          </w:tcPr>
          <w:p w14:paraId="02AE6BC4" w14:textId="77777777" w:rsidR="001F5B8F" w:rsidRPr="0089171B" w:rsidRDefault="001F5B8F" w:rsidP="00BF31FD"/>
        </w:tc>
        <w:tc>
          <w:tcPr>
            <w:tcW w:w="1070" w:type="dxa"/>
            <w:vMerge/>
          </w:tcPr>
          <w:p w14:paraId="7868E2B1" w14:textId="77777777" w:rsidR="001F5B8F" w:rsidRPr="0089171B" w:rsidRDefault="001F5B8F" w:rsidP="005D0D9A">
            <w:pPr>
              <w:jc w:val="center"/>
            </w:pPr>
          </w:p>
        </w:tc>
        <w:tc>
          <w:tcPr>
            <w:tcW w:w="2326" w:type="dxa"/>
            <w:gridSpan w:val="3"/>
            <w:vMerge/>
          </w:tcPr>
          <w:p w14:paraId="6ACD8BBF" w14:textId="77777777" w:rsidR="001F5B8F" w:rsidRPr="0089171B" w:rsidRDefault="001F5B8F" w:rsidP="005D0D9A">
            <w:pPr>
              <w:jc w:val="center"/>
            </w:pPr>
          </w:p>
        </w:tc>
        <w:tc>
          <w:tcPr>
            <w:tcW w:w="1436" w:type="dxa"/>
          </w:tcPr>
          <w:p w14:paraId="6A77216F" w14:textId="4EB225F7" w:rsidR="001F5B8F" w:rsidRPr="0089171B" w:rsidRDefault="001F5B8F" w:rsidP="005D0D9A">
            <w:pPr>
              <w:jc w:val="center"/>
            </w:pPr>
            <w:r w:rsidRPr="0089171B">
              <w:t>CpGs</w:t>
            </w:r>
          </w:p>
        </w:tc>
        <w:tc>
          <w:tcPr>
            <w:tcW w:w="1487" w:type="dxa"/>
          </w:tcPr>
          <w:p w14:paraId="774A93AF" w14:textId="3DE56D76" w:rsidR="001F5B8F" w:rsidRPr="0089171B" w:rsidRDefault="00CC4441" w:rsidP="005D0D9A">
            <w:pPr>
              <w:jc w:val="center"/>
            </w:pPr>
            <w:r w:rsidRPr="0089171B">
              <w:t>24,960</w:t>
            </w:r>
          </w:p>
        </w:tc>
      </w:tr>
      <w:tr w:rsidR="001F5B8F" w:rsidRPr="0089171B" w14:paraId="3832C18F" w14:textId="77777777" w:rsidTr="004D4364">
        <w:trPr>
          <w:trHeight w:val="146"/>
        </w:trPr>
        <w:tc>
          <w:tcPr>
            <w:tcW w:w="1737" w:type="dxa"/>
            <w:vMerge/>
          </w:tcPr>
          <w:p w14:paraId="5D531BCA" w14:textId="77777777" w:rsidR="001F5B8F" w:rsidRPr="0089171B" w:rsidRDefault="001F5B8F" w:rsidP="00BF31FD">
            <w:pPr>
              <w:rPr>
                <w:b/>
              </w:rPr>
            </w:pPr>
          </w:p>
        </w:tc>
        <w:tc>
          <w:tcPr>
            <w:tcW w:w="1520" w:type="dxa"/>
            <w:vMerge w:val="restart"/>
          </w:tcPr>
          <w:p w14:paraId="585DEF32" w14:textId="2084BE49" w:rsidR="001F5B8F" w:rsidRPr="0089171B" w:rsidRDefault="00CC4D8B" w:rsidP="00BF31FD">
            <w:r w:rsidRPr="0089171B">
              <w:t>Glioblastom</w:t>
            </w:r>
            <w:r w:rsidR="001F5B8F" w:rsidRPr="0089171B">
              <w:t>a</w:t>
            </w:r>
          </w:p>
        </w:tc>
        <w:tc>
          <w:tcPr>
            <w:tcW w:w="1070" w:type="dxa"/>
            <w:vMerge w:val="restart"/>
          </w:tcPr>
          <w:p w14:paraId="26AE30B3" w14:textId="0B9102D1" w:rsidR="001F5B8F" w:rsidRPr="0089171B" w:rsidRDefault="001F5B8F" w:rsidP="005D0D9A">
            <w:pPr>
              <w:jc w:val="center"/>
            </w:pPr>
            <w:r w:rsidRPr="0089171B">
              <w:t>213</w:t>
            </w:r>
          </w:p>
        </w:tc>
        <w:tc>
          <w:tcPr>
            <w:tcW w:w="2326" w:type="dxa"/>
            <w:gridSpan w:val="3"/>
            <w:vMerge w:val="restart"/>
          </w:tcPr>
          <w:p w14:paraId="618D8F83" w14:textId="316C1DD6" w:rsidR="001F5B8F" w:rsidRPr="0089171B" w:rsidRDefault="001F5B8F" w:rsidP="005D0D9A">
            <w:pPr>
              <w:jc w:val="center"/>
            </w:pPr>
            <w:r w:rsidRPr="0089171B">
              <w:t>High (105)</w:t>
            </w:r>
          </w:p>
          <w:p w14:paraId="038F0D36" w14:textId="7FBBD4AD" w:rsidR="001F5B8F" w:rsidRPr="0089171B" w:rsidRDefault="001F5B8F" w:rsidP="005D0D9A">
            <w:pPr>
              <w:jc w:val="center"/>
            </w:pPr>
            <w:r w:rsidRPr="0089171B">
              <w:t>Low (108)</w:t>
            </w:r>
          </w:p>
        </w:tc>
        <w:tc>
          <w:tcPr>
            <w:tcW w:w="1436" w:type="dxa"/>
          </w:tcPr>
          <w:p w14:paraId="21FA7D5A" w14:textId="762DC790" w:rsidR="001F5B8F" w:rsidRPr="0089171B" w:rsidRDefault="001F5B8F" w:rsidP="005D0D9A">
            <w:pPr>
              <w:jc w:val="center"/>
            </w:pPr>
            <w:r w:rsidRPr="0089171B">
              <w:t>mRNA</w:t>
            </w:r>
          </w:p>
        </w:tc>
        <w:tc>
          <w:tcPr>
            <w:tcW w:w="1487" w:type="dxa"/>
          </w:tcPr>
          <w:p w14:paraId="21A7AA08" w14:textId="7FD5ECA4" w:rsidR="001F5B8F" w:rsidRPr="0089171B" w:rsidRDefault="005D0D9A" w:rsidP="005D0D9A">
            <w:pPr>
              <w:jc w:val="center"/>
            </w:pPr>
            <w:r w:rsidRPr="0089171B">
              <w:t>12,042</w:t>
            </w:r>
          </w:p>
        </w:tc>
      </w:tr>
      <w:tr w:rsidR="001F5B8F" w:rsidRPr="0089171B" w14:paraId="687C262A" w14:textId="77777777" w:rsidTr="004D4364">
        <w:trPr>
          <w:trHeight w:val="146"/>
        </w:trPr>
        <w:tc>
          <w:tcPr>
            <w:tcW w:w="1737" w:type="dxa"/>
            <w:vMerge/>
          </w:tcPr>
          <w:p w14:paraId="3F4F22A0" w14:textId="77777777" w:rsidR="001F5B8F" w:rsidRPr="0089171B" w:rsidRDefault="001F5B8F" w:rsidP="00BF31FD">
            <w:pPr>
              <w:rPr>
                <w:b/>
              </w:rPr>
            </w:pPr>
          </w:p>
        </w:tc>
        <w:tc>
          <w:tcPr>
            <w:tcW w:w="1520" w:type="dxa"/>
            <w:vMerge/>
          </w:tcPr>
          <w:p w14:paraId="59F038AD" w14:textId="77777777" w:rsidR="001F5B8F" w:rsidRPr="0089171B" w:rsidRDefault="001F5B8F" w:rsidP="00BF31FD"/>
        </w:tc>
        <w:tc>
          <w:tcPr>
            <w:tcW w:w="1070" w:type="dxa"/>
            <w:vMerge/>
          </w:tcPr>
          <w:p w14:paraId="6FBB3BE8" w14:textId="77777777" w:rsidR="001F5B8F" w:rsidRPr="0089171B" w:rsidRDefault="001F5B8F" w:rsidP="005D0D9A">
            <w:pPr>
              <w:jc w:val="center"/>
            </w:pPr>
          </w:p>
        </w:tc>
        <w:tc>
          <w:tcPr>
            <w:tcW w:w="2326" w:type="dxa"/>
            <w:gridSpan w:val="3"/>
            <w:vMerge/>
          </w:tcPr>
          <w:p w14:paraId="7CF6252B" w14:textId="77777777" w:rsidR="001F5B8F" w:rsidRPr="0089171B" w:rsidRDefault="001F5B8F" w:rsidP="005D0D9A">
            <w:pPr>
              <w:jc w:val="center"/>
            </w:pPr>
          </w:p>
        </w:tc>
        <w:tc>
          <w:tcPr>
            <w:tcW w:w="1436" w:type="dxa"/>
          </w:tcPr>
          <w:p w14:paraId="09FCE66C" w14:textId="554DDE3D" w:rsidR="001F5B8F" w:rsidRPr="0089171B" w:rsidRDefault="001F5B8F" w:rsidP="005D0D9A">
            <w:pPr>
              <w:jc w:val="center"/>
            </w:pPr>
            <w:r w:rsidRPr="0089171B">
              <w:t>miRNA</w:t>
            </w:r>
          </w:p>
        </w:tc>
        <w:tc>
          <w:tcPr>
            <w:tcW w:w="1487" w:type="dxa"/>
          </w:tcPr>
          <w:p w14:paraId="46208431" w14:textId="5B7CACAA" w:rsidR="001F5B8F" w:rsidRPr="0089171B" w:rsidRDefault="005D0D9A" w:rsidP="005D0D9A">
            <w:pPr>
              <w:jc w:val="center"/>
            </w:pPr>
            <w:r w:rsidRPr="0089171B">
              <w:t>534</w:t>
            </w:r>
          </w:p>
        </w:tc>
      </w:tr>
      <w:tr w:rsidR="001F5B8F" w:rsidRPr="0089171B" w14:paraId="5F2D7A44" w14:textId="77777777" w:rsidTr="004D4364">
        <w:trPr>
          <w:trHeight w:val="146"/>
        </w:trPr>
        <w:tc>
          <w:tcPr>
            <w:tcW w:w="1737" w:type="dxa"/>
            <w:vMerge/>
          </w:tcPr>
          <w:p w14:paraId="7DD0F557" w14:textId="77777777" w:rsidR="001F5B8F" w:rsidRPr="0089171B" w:rsidRDefault="001F5B8F" w:rsidP="00BF31FD">
            <w:pPr>
              <w:rPr>
                <w:b/>
              </w:rPr>
            </w:pPr>
          </w:p>
        </w:tc>
        <w:tc>
          <w:tcPr>
            <w:tcW w:w="1520" w:type="dxa"/>
            <w:vMerge/>
          </w:tcPr>
          <w:p w14:paraId="546113E0" w14:textId="77777777" w:rsidR="001F5B8F" w:rsidRPr="0089171B" w:rsidRDefault="001F5B8F" w:rsidP="00BF31FD"/>
        </w:tc>
        <w:tc>
          <w:tcPr>
            <w:tcW w:w="1070" w:type="dxa"/>
            <w:vMerge/>
          </w:tcPr>
          <w:p w14:paraId="2B444939" w14:textId="77777777" w:rsidR="001F5B8F" w:rsidRPr="0089171B" w:rsidRDefault="001F5B8F" w:rsidP="005D0D9A">
            <w:pPr>
              <w:jc w:val="center"/>
            </w:pPr>
          </w:p>
        </w:tc>
        <w:tc>
          <w:tcPr>
            <w:tcW w:w="2326" w:type="dxa"/>
            <w:gridSpan w:val="3"/>
            <w:vMerge/>
          </w:tcPr>
          <w:p w14:paraId="75B9E92B" w14:textId="77777777" w:rsidR="001F5B8F" w:rsidRPr="0089171B" w:rsidRDefault="001F5B8F" w:rsidP="005D0D9A">
            <w:pPr>
              <w:jc w:val="center"/>
            </w:pPr>
          </w:p>
        </w:tc>
        <w:tc>
          <w:tcPr>
            <w:tcW w:w="1436" w:type="dxa"/>
          </w:tcPr>
          <w:p w14:paraId="7833122D" w14:textId="2753BEFA" w:rsidR="001F5B8F" w:rsidRPr="0089171B" w:rsidRDefault="001F5B8F" w:rsidP="005D0D9A">
            <w:pPr>
              <w:jc w:val="center"/>
            </w:pPr>
            <w:r w:rsidRPr="0089171B">
              <w:t>CpGs</w:t>
            </w:r>
          </w:p>
        </w:tc>
        <w:tc>
          <w:tcPr>
            <w:tcW w:w="1487" w:type="dxa"/>
          </w:tcPr>
          <w:p w14:paraId="5A4D366B" w14:textId="12F89DD9" w:rsidR="001F5B8F" w:rsidRPr="0089171B" w:rsidRDefault="00CC4441" w:rsidP="005D0D9A">
            <w:pPr>
              <w:jc w:val="center"/>
            </w:pPr>
            <w:r w:rsidRPr="0089171B">
              <w:t>1,305</w:t>
            </w:r>
          </w:p>
        </w:tc>
      </w:tr>
      <w:tr w:rsidR="001F5B8F" w:rsidRPr="0089171B" w14:paraId="7FA131AE" w14:textId="77777777" w:rsidTr="004D4364">
        <w:trPr>
          <w:trHeight w:val="146"/>
        </w:trPr>
        <w:tc>
          <w:tcPr>
            <w:tcW w:w="1737" w:type="dxa"/>
            <w:vMerge/>
          </w:tcPr>
          <w:p w14:paraId="0E385DD3" w14:textId="77777777" w:rsidR="001F5B8F" w:rsidRPr="0089171B" w:rsidRDefault="001F5B8F" w:rsidP="00BF31FD">
            <w:pPr>
              <w:rPr>
                <w:b/>
              </w:rPr>
            </w:pPr>
          </w:p>
        </w:tc>
        <w:tc>
          <w:tcPr>
            <w:tcW w:w="1520" w:type="dxa"/>
            <w:vMerge w:val="restart"/>
          </w:tcPr>
          <w:p w14:paraId="23741716" w14:textId="1DD32857" w:rsidR="001F5B8F" w:rsidRPr="0089171B" w:rsidRDefault="001F5B8F" w:rsidP="00BF31FD">
            <w:r w:rsidRPr="0089171B">
              <w:t>Lung cancer</w:t>
            </w:r>
          </w:p>
        </w:tc>
        <w:tc>
          <w:tcPr>
            <w:tcW w:w="1070" w:type="dxa"/>
            <w:vMerge w:val="restart"/>
          </w:tcPr>
          <w:p w14:paraId="37A659A5" w14:textId="1E2E8F71" w:rsidR="001F5B8F" w:rsidRPr="0089171B" w:rsidRDefault="001F5B8F" w:rsidP="005D0D9A">
            <w:pPr>
              <w:jc w:val="center"/>
            </w:pPr>
            <w:r w:rsidRPr="0089171B">
              <w:t>106</w:t>
            </w:r>
          </w:p>
        </w:tc>
        <w:tc>
          <w:tcPr>
            <w:tcW w:w="2326" w:type="dxa"/>
            <w:gridSpan w:val="3"/>
            <w:vMerge w:val="restart"/>
          </w:tcPr>
          <w:p w14:paraId="614B19E6" w14:textId="2BDFB446" w:rsidR="001F5B8F" w:rsidRPr="0089171B" w:rsidRDefault="001F5B8F" w:rsidP="005D0D9A">
            <w:pPr>
              <w:jc w:val="center"/>
            </w:pPr>
            <w:r w:rsidRPr="0089171B">
              <w:t>High (53)</w:t>
            </w:r>
          </w:p>
          <w:p w14:paraId="03C9E0B1" w14:textId="501EAACF" w:rsidR="001F5B8F" w:rsidRPr="0089171B" w:rsidRDefault="001F5B8F" w:rsidP="005D0D9A">
            <w:pPr>
              <w:jc w:val="center"/>
            </w:pPr>
            <w:r w:rsidRPr="0089171B">
              <w:t>Low (53)</w:t>
            </w:r>
          </w:p>
        </w:tc>
        <w:tc>
          <w:tcPr>
            <w:tcW w:w="1436" w:type="dxa"/>
          </w:tcPr>
          <w:p w14:paraId="72BDA04B" w14:textId="661F0940" w:rsidR="001F5B8F" w:rsidRPr="0089171B" w:rsidRDefault="001F5B8F" w:rsidP="005D0D9A">
            <w:pPr>
              <w:jc w:val="center"/>
            </w:pPr>
            <w:r w:rsidRPr="0089171B">
              <w:t>mRNA</w:t>
            </w:r>
          </w:p>
        </w:tc>
        <w:tc>
          <w:tcPr>
            <w:tcW w:w="1487" w:type="dxa"/>
          </w:tcPr>
          <w:p w14:paraId="6FBB4DB6" w14:textId="0BA043F9" w:rsidR="001F5B8F" w:rsidRPr="0089171B" w:rsidRDefault="005D0D9A" w:rsidP="005D0D9A">
            <w:pPr>
              <w:jc w:val="center"/>
            </w:pPr>
            <w:r w:rsidRPr="0089171B">
              <w:t>12,042</w:t>
            </w:r>
          </w:p>
        </w:tc>
      </w:tr>
      <w:tr w:rsidR="001F5B8F" w:rsidRPr="0089171B" w14:paraId="486E84B3" w14:textId="77777777" w:rsidTr="004D4364">
        <w:trPr>
          <w:trHeight w:val="146"/>
        </w:trPr>
        <w:tc>
          <w:tcPr>
            <w:tcW w:w="1737" w:type="dxa"/>
            <w:vMerge/>
          </w:tcPr>
          <w:p w14:paraId="6FC020DC" w14:textId="77777777" w:rsidR="001F5B8F" w:rsidRPr="0089171B" w:rsidRDefault="001F5B8F" w:rsidP="00BF31FD">
            <w:pPr>
              <w:rPr>
                <w:b/>
              </w:rPr>
            </w:pPr>
          </w:p>
        </w:tc>
        <w:tc>
          <w:tcPr>
            <w:tcW w:w="1520" w:type="dxa"/>
            <w:vMerge/>
          </w:tcPr>
          <w:p w14:paraId="38B99DF8" w14:textId="77777777" w:rsidR="001F5B8F" w:rsidRPr="0089171B" w:rsidRDefault="001F5B8F" w:rsidP="00BF31FD"/>
        </w:tc>
        <w:tc>
          <w:tcPr>
            <w:tcW w:w="1070" w:type="dxa"/>
            <w:vMerge/>
          </w:tcPr>
          <w:p w14:paraId="43EE0B49" w14:textId="77777777" w:rsidR="001F5B8F" w:rsidRPr="0089171B" w:rsidRDefault="001F5B8F" w:rsidP="005D0D9A">
            <w:pPr>
              <w:jc w:val="center"/>
            </w:pPr>
          </w:p>
        </w:tc>
        <w:tc>
          <w:tcPr>
            <w:tcW w:w="2326" w:type="dxa"/>
            <w:gridSpan w:val="3"/>
            <w:vMerge/>
          </w:tcPr>
          <w:p w14:paraId="1E33C158" w14:textId="77777777" w:rsidR="001F5B8F" w:rsidRPr="0089171B" w:rsidRDefault="001F5B8F" w:rsidP="005D0D9A">
            <w:pPr>
              <w:jc w:val="center"/>
            </w:pPr>
          </w:p>
        </w:tc>
        <w:tc>
          <w:tcPr>
            <w:tcW w:w="1436" w:type="dxa"/>
          </w:tcPr>
          <w:p w14:paraId="428D0DEF" w14:textId="4FB2D003" w:rsidR="001F5B8F" w:rsidRPr="0089171B" w:rsidRDefault="001F5B8F" w:rsidP="005D0D9A">
            <w:pPr>
              <w:jc w:val="center"/>
            </w:pPr>
            <w:r w:rsidRPr="0089171B">
              <w:t>miRNA</w:t>
            </w:r>
          </w:p>
        </w:tc>
        <w:tc>
          <w:tcPr>
            <w:tcW w:w="1487" w:type="dxa"/>
          </w:tcPr>
          <w:p w14:paraId="385C4FCF" w14:textId="19E74F2B" w:rsidR="001F5B8F" w:rsidRPr="0089171B" w:rsidRDefault="005D0D9A" w:rsidP="005D0D9A">
            <w:pPr>
              <w:jc w:val="center"/>
            </w:pPr>
            <w:r w:rsidRPr="0089171B">
              <w:t>353</w:t>
            </w:r>
          </w:p>
        </w:tc>
      </w:tr>
      <w:tr w:rsidR="001F5B8F" w:rsidRPr="0089171B" w14:paraId="582D01EA" w14:textId="77777777" w:rsidTr="004D4364">
        <w:trPr>
          <w:trHeight w:val="146"/>
        </w:trPr>
        <w:tc>
          <w:tcPr>
            <w:tcW w:w="1737" w:type="dxa"/>
            <w:vMerge/>
            <w:tcBorders>
              <w:bottom w:val="single" w:sz="36" w:space="0" w:color="auto"/>
            </w:tcBorders>
          </w:tcPr>
          <w:p w14:paraId="52E5B253" w14:textId="77777777" w:rsidR="001F5B8F" w:rsidRPr="0089171B" w:rsidRDefault="001F5B8F" w:rsidP="00BF31FD">
            <w:pPr>
              <w:rPr>
                <w:b/>
              </w:rPr>
            </w:pPr>
          </w:p>
        </w:tc>
        <w:tc>
          <w:tcPr>
            <w:tcW w:w="1520" w:type="dxa"/>
            <w:vMerge/>
            <w:tcBorders>
              <w:bottom w:val="single" w:sz="36" w:space="0" w:color="auto"/>
            </w:tcBorders>
          </w:tcPr>
          <w:p w14:paraId="50F6F830" w14:textId="77777777" w:rsidR="001F5B8F" w:rsidRPr="0089171B" w:rsidRDefault="001F5B8F" w:rsidP="00BF31FD"/>
        </w:tc>
        <w:tc>
          <w:tcPr>
            <w:tcW w:w="1070" w:type="dxa"/>
            <w:vMerge/>
            <w:tcBorders>
              <w:bottom w:val="single" w:sz="36" w:space="0" w:color="auto"/>
            </w:tcBorders>
          </w:tcPr>
          <w:p w14:paraId="2D9C21B4" w14:textId="77777777" w:rsidR="001F5B8F" w:rsidRPr="0089171B" w:rsidRDefault="001F5B8F" w:rsidP="005D0D9A">
            <w:pPr>
              <w:jc w:val="center"/>
            </w:pPr>
          </w:p>
        </w:tc>
        <w:tc>
          <w:tcPr>
            <w:tcW w:w="2326" w:type="dxa"/>
            <w:gridSpan w:val="3"/>
            <w:vMerge/>
            <w:tcBorders>
              <w:bottom w:val="single" w:sz="36" w:space="0" w:color="auto"/>
            </w:tcBorders>
          </w:tcPr>
          <w:p w14:paraId="59C5CF2E" w14:textId="77777777" w:rsidR="001F5B8F" w:rsidRPr="0089171B" w:rsidRDefault="001F5B8F" w:rsidP="005D0D9A">
            <w:pPr>
              <w:jc w:val="center"/>
            </w:pPr>
          </w:p>
        </w:tc>
        <w:tc>
          <w:tcPr>
            <w:tcW w:w="1436" w:type="dxa"/>
            <w:tcBorders>
              <w:bottom w:val="single" w:sz="36" w:space="0" w:color="auto"/>
            </w:tcBorders>
          </w:tcPr>
          <w:p w14:paraId="14A9FAEB" w14:textId="19E2F549" w:rsidR="001F5B8F" w:rsidRPr="0089171B" w:rsidRDefault="001F5B8F" w:rsidP="005D0D9A">
            <w:pPr>
              <w:jc w:val="center"/>
            </w:pPr>
            <w:r w:rsidRPr="0089171B">
              <w:t>CpGs</w:t>
            </w:r>
          </w:p>
        </w:tc>
        <w:tc>
          <w:tcPr>
            <w:tcW w:w="1487" w:type="dxa"/>
            <w:tcBorders>
              <w:bottom w:val="single" w:sz="36" w:space="0" w:color="auto"/>
            </w:tcBorders>
          </w:tcPr>
          <w:p w14:paraId="580BCFBA" w14:textId="10A983ED" w:rsidR="001F5B8F" w:rsidRPr="0089171B" w:rsidRDefault="00CC4441" w:rsidP="005D0D9A">
            <w:pPr>
              <w:jc w:val="center"/>
            </w:pPr>
            <w:r w:rsidRPr="0089171B">
              <w:t>23,074</w:t>
            </w:r>
          </w:p>
        </w:tc>
      </w:tr>
      <w:tr w:rsidR="00DC7399" w:rsidRPr="0089171B" w14:paraId="34512A15" w14:textId="77777777" w:rsidTr="004D4364">
        <w:trPr>
          <w:trHeight w:val="343"/>
        </w:trPr>
        <w:tc>
          <w:tcPr>
            <w:tcW w:w="1737" w:type="dxa"/>
            <w:vMerge w:val="restart"/>
            <w:tcBorders>
              <w:top w:val="single" w:sz="36" w:space="0" w:color="auto"/>
            </w:tcBorders>
          </w:tcPr>
          <w:p w14:paraId="265FB49E" w14:textId="77777777" w:rsidR="00DC7399" w:rsidRPr="0089171B" w:rsidRDefault="00DC7399" w:rsidP="00BF31FD">
            <w:pPr>
              <w:rPr>
                <w:b/>
              </w:rPr>
            </w:pPr>
            <w:r w:rsidRPr="0089171B">
              <w:rPr>
                <w:b/>
              </w:rPr>
              <w:t>Case study 1</w:t>
            </w:r>
          </w:p>
          <w:p w14:paraId="65FBD612" w14:textId="06E90D15" w:rsidR="00DC7399" w:rsidRPr="0089171B" w:rsidRDefault="00DC7399" w:rsidP="00BF31FD">
            <w:pPr>
              <w:rPr>
                <w:b/>
              </w:rPr>
            </w:pPr>
            <w:r w:rsidRPr="0089171B">
              <w:rPr>
                <w:b/>
              </w:rPr>
              <w:lastRenderedPageBreak/>
              <w:t xml:space="preserve">(TCGA) </w:t>
            </w:r>
            <w:r w:rsidRPr="0089171B">
              <w:rPr>
                <w:b/>
              </w:rPr>
              <w:fldChar w:fldCharType="begin"/>
            </w:r>
            <w:ins w:id="534" w:author="Amrit" w:date="2018-02-21T00:24:00Z">
              <w:r w:rsidR="00642AC5">
                <w:rPr>
                  <w:b/>
                </w:rPr>
                <w:instrText xml:space="preserve"> ADDIN ZOTERO_ITEM CSL_CITATION {"citationID":"a2046upvcjq","properties":{"formattedCitation":"[25]","plainCitation":"[25]"},"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ins>
            <w:del w:id="535" w:author="Amrit" w:date="2018-02-20T22:28:00Z">
              <w:r w:rsidR="00B91D7E" w:rsidRPr="0089171B" w:rsidDel="0001647F">
                <w:rPr>
                  <w:b/>
                </w:rPr>
                <w:delInstrText xml:space="preserve"> ADDIN ZOTERO_ITEM CSL_CITATION {"citationID":"a2046upvcjq","properties":{"formattedCitation":"[14]","plainCitation":"[14]"},"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delInstrText>
              </w:r>
            </w:del>
            <w:r w:rsidRPr="0089171B">
              <w:rPr>
                <w:b/>
              </w:rPr>
              <w:fldChar w:fldCharType="separate"/>
            </w:r>
            <w:ins w:id="536" w:author="Amrit" w:date="2018-02-21T00:24:00Z">
              <w:r w:rsidR="00642AC5">
                <w:rPr>
                  <w:b/>
                  <w:noProof/>
                </w:rPr>
                <w:t>[25]</w:t>
              </w:r>
            </w:ins>
            <w:del w:id="537" w:author="Amrit" w:date="2018-02-20T22:28:00Z">
              <w:r w:rsidR="00B91D7E" w:rsidRPr="00642AC5" w:rsidDel="0001647F">
                <w:rPr>
                  <w:b/>
                  <w:noProof/>
                </w:rPr>
                <w:delText>[14]</w:delText>
              </w:r>
            </w:del>
            <w:r w:rsidRPr="0089171B">
              <w:rPr>
                <w:b/>
              </w:rPr>
              <w:fldChar w:fldCharType="end"/>
            </w:r>
          </w:p>
        </w:tc>
        <w:tc>
          <w:tcPr>
            <w:tcW w:w="1520" w:type="dxa"/>
            <w:vMerge w:val="restart"/>
            <w:tcBorders>
              <w:top w:val="single" w:sz="36" w:space="0" w:color="auto"/>
            </w:tcBorders>
          </w:tcPr>
          <w:p w14:paraId="0950661B" w14:textId="2DEBC687" w:rsidR="00DC7399" w:rsidRPr="0089171B" w:rsidRDefault="00DC7399" w:rsidP="00BF31FD">
            <w:r w:rsidRPr="0089171B">
              <w:lastRenderedPageBreak/>
              <w:t>Breast cancer</w:t>
            </w:r>
          </w:p>
        </w:tc>
        <w:tc>
          <w:tcPr>
            <w:tcW w:w="1070" w:type="dxa"/>
            <w:vMerge w:val="restart"/>
            <w:tcBorders>
              <w:top w:val="single" w:sz="36" w:space="0" w:color="auto"/>
            </w:tcBorders>
          </w:tcPr>
          <w:p w14:paraId="6C69CD0F" w14:textId="5BB8DC6C" w:rsidR="00DC7399" w:rsidRPr="0089171B" w:rsidRDefault="00011254" w:rsidP="005D0D9A">
            <w:pPr>
              <w:jc w:val="center"/>
            </w:pPr>
            <w:r w:rsidRPr="0089171B">
              <w:t>989</w:t>
            </w:r>
            <w:r w:rsidR="00DC7399" w:rsidRPr="0089171B">
              <w:t xml:space="preserve"> </w:t>
            </w:r>
          </w:p>
        </w:tc>
        <w:tc>
          <w:tcPr>
            <w:tcW w:w="843" w:type="dxa"/>
            <w:tcBorders>
              <w:top w:val="single" w:sz="36" w:space="0" w:color="auto"/>
            </w:tcBorders>
          </w:tcPr>
          <w:p w14:paraId="01B85D7A" w14:textId="7681898A" w:rsidR="00DC7399" w:rsidRPr="0089171B" w:rsidRDefault="00DC7399" w:rsidP="00DC7399">
            <w:pPr>
              <w:jc w:val="center"/>
            </w:pPr>
          </w:p>
        </w:tc>
        <w:tc>
          <w:tcPr>
            <w:tcW w:w="736" w:type="dxa"/>
            <w:tcBorders>
              <w:top w:val="single" w:sz="36" w:space="0" w:color="auto"/>
            </w:tcBorders>
          </w:tcPr>
          <w:p w14:paraId="4E5A4E0C" w14:textId="3D20AF48" w:rsidR="00DC7399" w:rsidRPr="0089171B" w:rsidRDefault="00DC7399" w:rsidP="005D0D9A">
            <w:pPr>
              <w:jc w:val="center"/>
            </w:pPr>
            <w:r w:rsidRPr="0089171B">
              <w:t>Train</w:t>
            </w:r>
          </w:p>
        </w:tc>
        <w:tc>
          <w:tcPr>
            <w:tcW w:w="747" w:type="dxa"/>
            <w:tcBorders>
              <w:top w:val="single" w:sz="36" w:space="0" w:color="auto"/>
            </w:tcBorders>
          </w:tcPr>
          <w:p w14:paraId="31EC9B95" w14:textId="2F959A25" w:rsidR="00DC7399" w:rsidRPr="0089171B" w:rsidRDefault="00DC7399" w:rsidP="005D0D9A">
            <w:pPr>
              <w:jc w:val="center"/>
            </w:pPr>
            <w:r w:rsidRPr="0089171B">
              <w:t>Test</w:t>
            </w:r>
          </w:p>
        </w:tc>
        <w:tc>
          <w:tcPr>
            <w:tcW w:w="1436" w:type="dxa"/>
            <w:tcBorders>
              <w:top w:val="single" w:sz="36" w:space="0" w:color="auto"/>
            </w:tcBorders>
          </w:tcPr>
          <w:p w14:paraId="5D196297" w14:textId="25E9753E" w:rsidR="00DC7399" w:rsidRPr="0089171B" w:rsidRDefault="00DC7399" w:rsidP="005D0D9A">
            <w:pPr>
              <w:jc w:val="center"/>
            </w:pPr>
            <w:r w:rsidRPr="0089171B">
              <w:t>mRNA</w:t>
            </w:r>
          </w:p>
        </w:tc>
        <w:tc>
          <w:tcPr>
            <w:tcW w:w="1487" w:type="dxa"/>
            <w:tcBorders>
              <w:top w:val="single" w:sz="36" w:space="0" w:color="auto"/>
            </w:tcBorders>
          </w:tcPr>
          <w:p w14:paraId="57A43FEB" w14:textId="728BA6ED" w:rsidR="00DC7399" w:rsidRPr="0089171B" w:rsidRDefault="00DC7399" w:rsidP="005D0D9A">
            <w:pPr>
              <w:jc w:val="center"/>
            </w:pPr>
            <w:proofErr w:type="gramStart"/>
            <w:r w:rsidRPr="0089171B">
              <w:t>Train:16,851</w:t>
            </w:r>
            <w:proofErr w:type="gramEnd"/>
          </w:p>
          <w:p w14:paraId="31E8354A" w14:textId="253E011F" w:rsidR="00DC7399" w:rsidRPr="0089171B" w:rsidRDefault="00DC7399" w:rsidP="00824C25">
            <w:pPr>
              <w:jc w:val="center"/>
            </w:pPr>
            <w:r w:rsidRPr="0089171B">
              <w:lastRenderedPageBreak/>
              <w:t>Test:</w:t>
            </w:r>
            <w:r w:rsidR="0085272A" w:rsidRPr="0089171B">
              <w:t xml:space="preserve"> 16,851</w:t>
            </w:r>
          </w:p>
        </w:tc>
      </w:tr>
      <w:tr w:rsidR="00DC7399" w:rsidRPr="0089171B" w14:paraId="7CB42166" w14:textId="77777777" w:rsidTr="004D4364">
        <w:trPr>
          <w:trHeight w:val="270"/>
        </w:trPr>
        <w:tc>
          <w:tcPr>
            <w:tcW w:w="1737" w:type="dxa"/>
            <w:vMerge/>
          </w:tcPr>
          <w:p w14:paraId="36FD1C4D" w14:textId="44F11BE4" w:rsidR="00DC7399" w:rsidRPr="0089171B" w:rsidRDefault="00DC7399" w:rsidP="00BF31FD">
            <w:pPr>
              <w:rPr>
                <w:b/>
              </w:rPr>
            </w:pPr>
          </w:p>
        </w:tc>
        <w:tc>
          <w:tcPr>
            <w:tcW w:w="1520" w:type="dxa"/>
            <w:vMerge/>
          </w:tcPr>
          <w:p w14:paraId="27338CBE" w14:textId="77777777" w:rsidR="00DC7399" w:rsidRPr="0089171B" w:rsidRDefault="00DC7399" w:rsidP="00BF31FD"/>
        </w:tc>
        <w:tc>
          <w:tcPr>
            <w:tcW w:w="1070" w:type="dxa"/>
            <w:vMerge/>
          </w:tcPr>
          <w:p w14:paraId="7FAB1588" w14:textId="77777777" w:rsidR="00DC7399" w:rsidRPr="0089171B" w:rsidRDefault="00DC7399" w:rsidP="005D0D9A">
            <w:pPr>
              <w:jc w:val="center"/>
            </w:pPr>
          </w:p>
        </w:tc>
        <w:tc>
          <w:tcPr>
            <w:tcW w:w="843" w:type="dxa"/>
          </w:tcPr>
          <w:p w14:paraId="710BBDC7" w14:textId="13AC0C94" w:rsidR="00DC7399" w:rsidRPr="0089171B" w:rsidRDefault="00DC7399" w:rsidP="005D0D9A">
            <w:pPr>
              <w:jc w:val="center"/>
            </w:pPr>
            <w:r w:rsidRPr="0089171B">
              <w:t>Basal</w:t>
            </w:r>
          </w:p>
        </w:tc>
        <w:tc>
          <w:tcPr>
            <w:tcW w:w="736" w:type="dxa"/>
          </w:tcPr>
          <w:p w14:paraId="6A7C738D" w14:textId="2FAA5750" w:rsidR="00DC7399" w:rsidRPr="0089171B" w:rsidRDefault="00DC7399" w:rsidP="005D0D9A">
            <w:pPr>
              <w:jc w:val="center"/>
            </w:pPr>
            <w:r w:rsidRPr="0089171B">
              <w:t>76</w:t>
            </w:r>
          </w:p>
        </w:tc>
        <w:tc>
          <w:tcPr>
            <w:tcW w:w="747" w:type="dxa"/>
          </w:tcPr>
          <w:p w14:paraId="616611AB" w14:textId="0D1B6824" w:rsidR="00DC7399" w:rsidRPr="0089171B" w:rsidRDefault="0096281E" w:rsidP="005D0D9A">
            <w:pPr>
              <w:jc w:val="center"/>
            </w:pPr>
            <w:r w:rsidRPr="0089171B">
              <w:t>102</w:t>
            </w:r>
          </w:p>
        </w:tc>
        <w:tc>
          <w:tcPr>
            <w:tcW w:w="1436" w:type="dxa"/>
          </w:tcPr>
          <w:p w14:paraId="23C0B25A" w14:textId="4CC7BD2C" w:rsidR="00DC7399" w:rsidRPr="0089171B" w:rsidRDefault="00DC7399" w:rsidP="005D0D9A">
            <w:pPr>
              <w:jc w:val="center"/>
            </w:pPr>
            <w:r w:rsidRPr="0089171B">
              <w:t>miRNA</w:t>
            </w:r>
          </w:p>
        </w:tc>
        <w:tc>
          <w:tcPr>
            <w:tcW w:w="1487" w:type="dxa"/>
          </w:tcPr>
          <w:p w14:paraId="622156E6" w14:textId="5A7283F7" w:rsidR="00DC7399" w:rsidRPr="0089171B" w:rsidRDefault="00DC7399" w:rsidP="00824C25">
            <w:pPr>
              <w:jc w:val="center"/>
            </w:pPr>
            <w:r w:rsidRPr="0089171B">
              <w:t>Train: 349</w:t>
            </w:r>
          </w:p>
          <w:p w14:paraId="3286E962" w14:textId="14A8143D" w:rsidR="00DC7399" w:rsidRPr="0089171B" w:rsidRDefault="00DC7399" w:rsidP="00824C25">
            <w:pPr>
              <w:jc w:val="center"/>
            </w:pPr>
            <w:r w:rsidRPr="0089171B">
              <w:t>Test:</w:t>
            </w:r>
            <w:r w:rsidR="0085272A" w:rsidRPr="0089171B">
              <w:t xml:space="preserve"> 349</w:t>
            </w:r>
          </w:p>
        </w:tc>
      </w:tr>
      <w:tr w:rsidR="00DC7399" w:rsidRPr="0089171B" w14:paraId="7BE5530D" w14:textId="77777777" w:rsidTr="004D4364">
        <w:trPr>
          <w:trHeight w:val="270"/>
        </w:trPr>
        <w:tc>
          <w:tcPr>
            <w:tcW w:w="1737" w:type="dxa"/>
            <w:vMerge/>
          </w:tcPr>
          <w:p w14:paraId="25724D3A" w14:textId="77777777" w:rsidR="00DC7399" w:rsidRPr="0089171B" w:rsidRDefault="00DC7399" w:rsidP="00BF31FD">
            <w:pPr>
              <w:rPr>
                <w:b/>
              </w:rPr>
            </w:pPr>
          </w:p>
        </w:tc>
        <w:tc>
          <w:tcPr>
            <w:tcW w:w="1520" w:type="dxa"/>
            <w:vMerge/>
          </w:tcPr>
          <w:p w14:paraId="2D09779F" w14:textId="77777777" w:rsidR="00DC7399" w:rsidRPr="0089171B" w:rsidRDefault="00DC7399" w:rsidP="00BF31FD"/>
        </w:tc>
        <w:tc>
          <w:tcPr>
            <w:tcW w:w="1070" w:type="dxa"/>
            <w:vMerge/>
          </w:tcPr>
          <w:p w14:paraId="5F3EE886" w14:textId="77777777" w:rsidR="00DC7399" w:rsidRPr="0089171B" w:rsidRDefault="00DC7399" w:rsidP="005D0D9A">
            <w:pPr>
              <w:jc w:val="center"/>
            </w:pPr>
          </w:p>
        </w:tc>
        <w:tc>
          <w:tcPr>
            <w:tcW w:w="843" w:type="dxa"/>
            <w:tcBorders>
              <w:bottom w:val="single" w:sz="4" w:space="0" w:color="auto"/>
            </w:tcBorders>
          </w:tcPr>
          <w:p w14:paraId="4BCDFF5B" w14:textId="44809344" w:rsidR="00DC7399" w:rsidRPr="0089171B" w:rsidRDefault="00DC7399" w:rsidP="005D0D9A">
            <w:pPr>
              <w:jc w:val="center"/>
            </w:pPr>
            <w:r w:rsidRPr="0089171B">
              <w:t>Her2</w:t>
            </w:r>
          </w:p>
        </w:tc>
        <w:tc>
          <w:tcPr>
            <w:tcW w:w="736" w:type="dxa"/>
            <w:tcBorders>
              <w:bottom w:val="single" w:sz="4" w:space="0" w:color="auto"/>
            </w:tcBorders>
          </w:tcPr>
          <w:p w14:paraId="38CA114A" w14:textId="270F32D9" w:rsidR="00DC7399" w:rsidRPr="0089171B" w:rsidRDefault="00DC7399" w:rsidP="005D0D9A">
            <w:pPr>
              <w:jc w:val="center"/>
            </w:pPr>
            <w:r w:rsidRPr="0089171B">
              <w:t>38</w:t>
            </w:r>
          </w:p>
        </w:tc>
        <w:tc>
          <w:tcPr>
            <w:tcW w:w="747" w:type="dxa"/>
          </w:tcPr>
          <w:p w14:paraId="0B6B4DC0" w14:textId="0A537B9C" w:rsidR="00DC7399" w:rsidRPr="0089171B" w:rsidRDefault="0096281E" w:rsidP="005D0D9A">
            <w:pPr>
              <w:jc w:val="center"/>
            </w:pPr>
            <w:r w:rsidRPr="0089171B">
              <w:t>40</w:t>
            </w:r>
          </w:p>
        </w:tc>
        <w:tc>
          <w:tcPr>
            <w:tcW w:w="1436" w:type="dxa"/>
          </w:tcPr>
          <w:p w14:paraId="2E9275E6" w14:textId="30050FCF" w:rsidR="00DC7399" w:rsidRPr="0089171B" w:rsidRDefault="00DC7399" w:rsidP="005D0D9A">
            <w:pPr>
              <w:jc w:val="center"/>
            </w:pPr>
            <w:r w:rsidRPr="0089171B">
              <w:t>CpGs</w:t>
            </w:r>
          </w:p>
        </w:tc>
        <w:tc>
          <w:tcPr>
            <w:tcW w:w="1487" w:type="dxa"/>
          </w:tcPr>
          <w:p w14:paraId="49B7508C" w14:textId="54128946" w:rsidR="00DC7399" w:rsidRPr="0089171B" w:rsidRDefault="00DC7399" w:rsidP="00824C25">
            <w:pPr>
              <w:jc w:val="center"/>
            </w:pPr>
            <w:r w:rsidRPr="0089171B">
              <w:t>Train: 9</w:t>
            </w:r>
            <w:r w:rsidR="0085272A" w:rsidRPr="0089171B">
              <w:t>,</w:t>
            </w:r>
            <w:r w:rsidRPr="0089171B">
              <w:t>482</w:t>
            </w:r>
          </w:p>
          <w:p w14:paraId="43C1C668" w14:textId="711BBB1F" w:rsidR="00DC7399" w:rsidRPr="0089171B" w:rsidRDefault="00DC7399" w:rsidP="0085272A">
            <w:pPr>
              <w:jc w:val="center"/>
            </w:pPr>
            <w:r w:rsidRPr="0089171B">
              <w:t xml:space="preserve">Test: </w:t>
            </w:r>
            <w:r w:rsidR="0085272A" w:rsidRPr="0089171B">
              <w:t>9,482</w:t>
            </w:r>
          </w:p>
        </w:tc>
      </w:tr>
      <w:tr w:rsidR="00DC7399" w:rsidRPr="0089171B" w14:paraId="02E8F134" w14:textId="77777777" w:rsidTr="004D4364">
        <w:trPr>
          <w:trHeight w:val="235"/>
        </w:trPr>
        <w:tc>
          <w:tcPr>
            <w:tcW w:w="1737" w:type="dxa"/>
            <w:vMerge/>
          </w:tcPr>
          <w:p w14:paraId="27B020AC" w14:textId="77777777" w:rsidR="00DC7399" w:rsidRPr="0089171B" w:rsidRDefault="00DC7399" w:rsidP="00BF31FD">
            <w:pPr>
              <w:rPr>
                <w:b/>
              </w:rPr>
            </w:pPr>
          </w:p>
        </w:tc>
        <w:tc>
          <w:tcPr>
            <w:tcW w:w="1520" w:type="dxa"/>
            <w:vMerge/>
          </w:tcPr>
          <w:p w14:paraId="2AE21F35" w14:textId="77777777" w:rsidR="00DC7399" w:rsidRPr="0089171B" w:rsidRDefault="00DC7399" w:rsidP="00BF31FD"/>
        </w:tc>
        <w:tc>
          <w:tcPr>
            <w:tcW w:w="1070" w:type="dxa"/>
            <w:vMerge/>
            <w:tcBorders>
              <w:right w:val="single" w:sz="4" w:space="0" w:color="auto"/>
            </w:tcBorders>
          </w:tcPr>
          <w:p w14:paraId="3FD3FAFD" w14:textId="77777777" w:rsidR="00DC7399" w:rsidRPr="0089171B"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89171B" w:rsidRDefault="00DC7399" w:rsidP="00DC7399">
            <w:pPr>
              <w:jc w:val="center"/>
            </w:pPr>
            <w:r w:rsidRPr="0089171B">
              <w:t>LumA</w:t>
            </w:r>
          </w:p>
          <w:p w14:paraId="661A9F5B" w14:textId="40EA64F5" w:rsidR="00DC7399" w:rsidRPr="0089171B" w:rsidRDefault="00DC7399" w:rsidP="005D0D9A">
            <w:pPr>
              <w:jc w:val="center"/>
            </w:pPr>
          </w:p>
        </w:tc>
        <w:tc>
          <w:tcPr>
            <w:tcW w:w="736" w:type="dxa"/>
            <w:tcBorders>
              <w:top w:val="single" w:sz="4" w:space="0" w:color="auto"/>
              <w:left w:val="single" w:sz="4" w:space="0" w:color="auto"/>
            </w:tcBorders>
          </w:tcPr>
          <w:p w14:paraId="266065AA" w14:textId="20335415" w:rsidR="00DC7399" w:rsidRPr="0089171B" w:rsidRDefault="00DC7399" w:rsidP="005D0D9A">
            <w:pPr>
              <w:jc w:val="center"/>
            </w:pPr>
            <w:r w:rsidRPr="0089171B">
              <w:t>188</w:t>
            </w:r>
          </w:p>
        </w:tc>
        <w:tc>
          <w:tcPr>
            <w:tcW w:w="747" w:type="dxa"/>
          </w:tcPr>
          <w:p w14:paraId="4250815E" w14:textId="757B57A9" w:rsidR="00DC7399" w:rsidRPr="0089171B" w:rsidRDefault="0096281E" w:rsidP="005D0D9A">
            <w:pPr>
              <w:jc w:val="center"/>
            </w:pPr>
            <w:r w:rsidRPr="0089171B">
              <w:t>346</w:t>
            </w:r>
          </w:p>
        </w:tc>
        <w:tc>
          <w:tcPr>
            <w:tcW w:w="1436" w:type="dxa"/>
            <w:vMerge w:val="restart"/>
          </w:tcPr>
          <w:p w14:paraId="257FDB9A" w14:textId="6E7442EF" w:rsidR="00DC7399" w:rsidRPr="0089171B" w:rsidRDefault="00DC7399" w:rsidP="005D0D9A">
            <w:pPr>
              <w:jc w:val="center"/>
            </w:pPr>
            <w:r w:rsidRPr="0089171B">
              <w:t>Proteins</w:t>
            </w:r>
          </w:p>
        </w:tc>
        <w:tc>
          <w:tcPr>
            <w:tcW w:w="1487" w:type="dxa"/>
            <w:vMerge w:val="restart"/>
          </w:tcPr>
          <w:p w14:paraId="6188EA5B" w14:textId="141018D8" w:rsidR="00DC7399" w:rsidRPr="0089171B" w:rsidRDefault="00DC7399" w:rsidP="00824C25">
            <w:pPr>
              <w:jc w:val="center"/>
            </w:pPr>
            <w:r w:rsidRPr="0089171B">
              <w:t>Train:</w:t>
            </w:r>
            <w:r w:rsidR="0085272A" w:rsidRPr="0089171B">
              <w:t xml:space="preserve"> </w:t>
            </w:r>
            <w:r w:rsidR="00AC056B" w:rsidRPr="0089171B">
              <w:t>115</w:t>
            </w:r>
          </w:p>
          <w:p w14:paraId="35185E5D" w14:textId="0B91FE6F" w:rsidR="00DC7399" w:rsidRPr="0089171B" w:rsidRDefault="00DC7399" w:rsidP="00824C25">
            <w:pPr>
              <w:jc w:val="center"/>
            </w:pPr>
            <w:r w:rsidRPr="0089171B">
              <w:t>Test:</w:t>
            </w:r>
            <w:r w:rsidR="0085272A" w:rsidRPr="0089171B">
              <w:t xml:space="preserve"> 0</w:t>
            </w:r>
          </w:p>
        </w:tc>
      </w:tr>
      <w:tr w:rsidR="00DC7399" w:rsidRPr="0089171B" w14:paraId="6E24191F" w14:textId="77777777" w:rsidTr="004D4364">
        <w:trPr>
          <w:trHeight w:val="234"/>
        </w:trPr>
        <w:tc>
          <w:tcPr>
            <w:tcW w:w="1737" w:type="dxa"/>
            <w:vMerge/>
            <w:tcBorders>
              <w:bottom w:val="single" w:sz="36" w:space="0" w:color="auto"/>
            </w:tcBorders>
          </w:tcPr>
          <w:p w14:paraId="2D15637E" w14:textId="77777777" w:rsidR="00DC7399" w:rsidRPr="0089171B" w:rsidRDefault="00DC7399" w:rsidP="00BF31FD">
            <w:pPr>
              <w:rPr>
                <w:b/>
              </w:rPr>
            </w:pPr>
          </w:p>
        </w:tc>
        <w:tc>
          <w:tcPr>
            <w:tcW w:w="1520" w:type="dxa"/>
            <w:vMerge/>
            <w:tcBorders>
              <w:bottom w:val="single" w:sz="36" w:space="0" w:color="auto"/>
            </w:tcBorders>
          </w:tcPr>
          <w:p w14:paraId="28969A6A" w14:textId="77777777" w:rsidR="00DC7399" w:rsidRPr="0089171B" w:rsidRDefault="00DC7399" w:rsidP="00BF31FD"/>
        </w:tc>
        <w:tc>
          <w:tcPr>
            <w:tcW w:w="1070" w:type="dxa"/>
            <w:vMerge/>
            <w:tcBorders>
              <w:bottom w:val="single" w:sz="36" w:space="0" w:color="auto"/>
              <w:right w:val="single" w:sz="4" w:space="0" w:color="auto"/>
            </w:tcBorders>
          </w:tcPr>
          <w:p w14:paraId="34AE8C7B" w14:textId="77777777" w:rsidR="00DC7399" w:rsidRPr="0089171B"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89171B" w:rsidRDefault="00DC7399" w:rsidP="005D0D9A">
            <w:pPr>
              <w:jc w:val="center"/>
            </w:pPr>
            <w:r w:rsidRPr="0089171B">
              <w:t>LumB</w:t>
            </w:r>
          </w:p>
        </w:tc>
        <w:tc>
          <w:tcPr>
            <w:tcW w:w="736" w:type="dxa"/>
            <w:tcBorders>
              <w:left w:val="single" w:sz="4" w:space="0" w:color="auto"/>
              <w:bottom w:val="single" w:sz="36" w:space="0" w:color="auto"/>
            </w:tcBorders>
          </w:tcPr>
          <w:p w14:paraId="46C72F2C" w14:textId="660424B8" w:rsidR="00DC7399" w:rsidRPr="0089171B" w:rsidRDefault="00DC7399" w:rsidP="005D0D9A">
            <w:pPr>
              <w:jc w:val="center"/>
            </w:pPr>
            <w:r w:rsidRPr="0089171B">
              <w:t>77</w:t>
            </w:r>
          </w:p>
        </w:tc>
        <w:tc>
          <w:tcPr>
            <w:tcW w:w="747" w:type="dxa"/>
            <w:tcBorders>
              <w:bottom w:val="single" w:sz="36" w:space="0" w:color="auto"/>
            </w:tcBorders>
          </w:tcPr>
          <w:p w14:paraId="62698FB0" w14:textId="41ED985C" w:rsidR="00DC7399" w:rsidRPr="0089171B" w:rsidRDefault="0096281E" w:rsidP="005D0D9A">
            <w:pPr>
              <w:jc w:val="center"/>
            </w:pPr>
            <w:r w:rsidRPr="0089171B">
              <w:t>122</w:t>
            </w:r>
          </w:p>
        </w:tc>
        <w:tc>
          <w:tcPr>
            <w:tcW w:w="1436" w:type="dxa"/>
            <w:vMerge/>
            <w:tcBorders>
              <w:bottom w:val="single" w:sz="36" w:space="0" w:color="auto"/>
            </w:tcBorders>
          </w:tcPr>
          <w:p w14:paraId="06BA3193" w14:textId="77777777" w:rsidR="00DC7399" w:rsidRPr="0089171B" w:rsidRDefault="00DC7399" w:rsidP="005D0D9A">
            <w:pPr>
              <w:jc w:val="center"/>
            </w:pPr>
          </w:p>
        </w:tc>
        <w:tc>
          <w:tcPr>
            <w:tcW w:w="1487" w:type="dxa"/>
            <w:vMerge/>
            <w:tcBorders>
              <w:bottom w:val="single" w:sz="36" w:space="0" w:color="auto"/>
            </w:tcBorders>
          </w:tcPr>
          <w:p w14:paraId="300C97B0" w14:textId="77777777" w:rsidR="00DC7399" w:rsidRPr="0089171B" w:rsidRDefault="00DC7399" w:rsidP="00824C25">
            <w:pPr>
              <w:jc w:val="center"/>
            </w:pPr>
          </w:p>
        </w:tc>
      </w:tr>
      <w:tr w:rsidR="001F5B8F" w:rsidRPr="0089171B" w14:paraId="4832726D" w14:textId="77777777" w:rsidTr="004D4364">
        <w:trPr>
          <w:trHeight w:val="214"/>
        </w:trPr>
        <w:tc>
          <w:tcPr>
            <w:tcW w:w="1737" w:type="dxa"/>
            <w:vMerge w:val="restart"/>
            <w:tcBorders>
              <w:top w:val="single" w:sz="36" w:space="0" w:color="auto"/>
            </w:tcBorders>
          </w:tcPr>
          <w:p w14:paraId="429934B5" w14:textId="77777777" w:rsidR="001F5B8F" w:rsidRPr="0089171B" w:rsidRDefault="001F5B8F" w:rsidP="00BF31FD">
            <w:pPr>
              <w:rPr>
                <w:b/>
              </w:rPr>
            </w:pPr>
            <w:r w:rsidRPr="0089171B">
              <w:rPr>
                <w:b/>
              </w:rPr>
              <w:t>Case study 2</w:t>
            </w:r>
          </w:p>
          <w:p w14:paraId="28C82512" w14:textId="73BB9092" w:rsidR="001F5B8F" w:rsidRPr="0089171B" w:rsidRDefault="001F5B8F" w:rsidP="00BF31FD">
            <w:pPr>
              <w:rPr>
                <w:b/>
              </w:rPr>
            </w:pPr>
            <w:r w:rsidRPr="0089171B">
              <w:rPr>
                <w:b/>
              </w:rPr>
              <w:t>(Singh et al</w:t>
            </w:r>
            <w:r w:rsidR="00D379F6" w:rsidRPr="0089171B">
              <w:rPr>
                <w:b/>
              </w:rPr>
              <w:t xml:space="preserve">. </w:t>
            </w:r>
            <w:r w:rsidR="00D379F6" w:rsidRPr="0089171B">
              <w:rPr>
                <w:b/>
              </w:rPr>
              <w:fldChar w:fldCharType="begin"/>
            </w:r>
            <w:ins w:id="538" w:author="Amrit" w:date="2018-02-21T00:24:00Z">
              <w:r w:rsidR="00642AC5">
                <w:rPr>
                  <w:b/>
                </w:rPr>
                <w:instrText xml:space="preserve"> ADDIN ZOTERO_ITEM CSL_CITATION {"citationID":"aihqcnhqgl","properties":{"formattedCitation":"[26,27]","plainCitation":"[26,27]"},"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539" w:author="Amrit" w:date="2018-02-20T22:28:00Z">
              <w:r w:rsidR="00B91D7E" w:rsidRPr="0089171B" w:rsidDel="0001647F">
                <w:rPr>
                  <w:b/>
                </w:rPr>
                <w:delInstrText xml:space="preserve"> ADDIN ZOTERO_ITEM CSL_CITATION {"citationID":"aihqcnhqgl","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D379F6" w:rsidRPr="0089171B">
              <w:rPr>
                <w:b/>
              </w:rPr>
              <w:fldChar w:fldCharType="separate"/>
            </w:r>
            <w:ins w:id="540" w:author="Amrit" w:date="2018-02-21T00:24:00Z">
              <w:r w:rsidR="00642AC5">
                <w:rPr>
                  <w:b/>
                  <w:noProof/>
                </w:rPr>
                <w:t>[26,27]</w:t>
              </w:r>
            </w:ins>
            <w:del w:id="541" w:author="Amrit" w:date="2018-02-20T22:28:00Z">
              <w:r w:rsidR="00B91D7E" w:rsidRPr="00642AC5" w:rsidDel="0001647F">
                <w:rPr>
                  <w:b/>
                  <w:noProof/>
                </w:rPr>
                <w:delText>[15,16]</w:delText>
              </w:r>
            </w:del>
            <w:r w:rsidR="00D379F6" w:rsidRPr="0089171B">
              <w:rPr>
                <w:b/>
              </w:rPr>
              <w:fldChar w:fldCharType="end"/>
            </w:r>
            <w:r w:rsidRPr="0089171B">
              <w:rPr>
                <w:b/>
              </w:rPr>
              <w:t>)</w:t>
            </w:r>
          </w:p>
        </w:tc>
        <w:tc>
          <w:tcPr>
            <w:tcW w:w="1520" w:type="dxa"/>
            <w:vMerge w:val="restart"/>
            <w:tcBorders>
              <w:top w:val="single" w:sz="36" w:space="0" w:color="auto"/>
            </w:tcBorders>
          </w:tcPr>
          <w:p w14:paraId="2142FB48" w14:textId="79A641D4" w:rsidR="001F5B8F" w:rsidRPr="0089171B" w:rsidRDefault="001F5B8F" w:rsidP="00BF31FD">
            <w:r w:rsidRPr="0089171B">
              <w:t>Asthma</w:t>
            </w:r>
          </w:p>
        </w:tc>
        <w:tc>
          <w:tcPr>
            <w:tcW w:w="1070" w:type="dxa"/>
            <w:vMerge w:val="restart"/>
            <w:tcBorders>
              <w:top w:val="single" w:sz="36" w:space="0" w:color="auto"/>
            </w:tcBorders>
          </w:tcPr>
          <w:p w14:paraId="21AEC789" w14:textId="2FD3EDA8" w:rsidR="001F5B8F" w:rsidRPr="0089171B" w:rsidRDefault="001F5B8F" w:rsidP="005D0D9A">
            <w:pPr>
              <w:jc w:val="center"/>
            </w:pPr>
            <w:r w:rsidRPr="0089171B">
              <w:t>28</w:t>
            </w:r>
          </w:p>
        </w:tc>
        <w:tc>
          <w:tcPr>
            <w:tcW w:w="2326" w:type="dxa"/>
            <w:gridSpan w:val="3"/>
            <w:vMerge w:val="restart"/>
            <w:tcBorders>
              <w:top w:val="single" w:sz="36" w:space="0" w:color="auto"/>
            </w:tcBorders>
          </w:tcPr>
          <w:p w14:paraId="7EDDE641" w14:textId="2669E56C" w:rsidR="001F5B8F" w:rsidRPr="0089171B" w:rsidRDefault="001F5B8F" w:rsidP="005D0D9A">
            <w:pPr>
              <w:jc w:val="center"/>
            </w:pPr>
            <w:r w:rsidRPr="0089171B">
              <w:t>Pre (14)</w:t>
            </w:r>
          </w:p>
          <w:p w14:paraId="49298618" w14:textId="60ACDC44" w:rsidR="001F5B8F" w:rsidRPr="0089171B" w:rsidRDefault="001F5B8F" w:rsidP="005D0D9A">
            <w:pPr>
              <w:jc w:val="center"/>
            </w:pPr>
            <w:r w:rsidRPr="0089171B">
              <w:t>Post (14)</w:t>
            </w:r>
          </w:p>
        </w:tc>
        <w:tc>
          <w:tcPr>
            <w:tcW w:w="1436" w:type="dxa"/>
            <w:tcBorders>
              <w:top w:val="single" w:sz="36" w:space="0" w:color="auto"/>
            </w:tcBorders>
          </w:tcPr>
          <w:p w14:paraId="590A30D1" w14:textId="0843927C" w:rsidR="001F5B8F" w:rsidRPr="0089171B" w:rsidRDefault="001F5B8F" w:rsidP="005D0D9A">
            <w:pPr>
              <w:jc w:val="center"/>
            </w:pPr>
            <w:r w:rsidRPr="0089171B">
              <w:t>Cell-types</w:t>
            </w:r>
            <w:proofErr w:type="gramStart"/>
            <w:r w:rsidRPr="0089171B">
              <w:t>, ,</w:t>
            </w:r>
            <w:proofErr w:type="gramEnd"/>
          </w:p>
        </w:tc>
        <w:tc>
          <w:tcPr>
            <w:tcW w:w="1487" w:type="dxa"/>
            <w:tcBorders>
              <w:top w:val="single" w:sz="36" w:space="0" w:color="auto"/>
            </w:tcBorders>
          </w:tcPr>
          <w:p w14:paraId="76FFA38E" w14:textId="2E7F408A" w:rsidR="001F5B8F" w:rsidRPr="0089171B" w:rsidRDefault="00856CAF" w:rsidP="005D0D9A">
            <w:pPr>
              <w:jc w:val="center"/>
            </w:pPr>
            <w:r w:rsidRPr="0089171B">
              <w:t>9</w:t>
            </w:r>
          </w:p>
        </w:tc>
      </w:tr>
      <w:tr w:rsidR="001F5B8F" w:rsidRPr="0089171B" w14:paraId="0D14CBFC" w14:textId="77777777" w:rsidTr="004D4364">
        <w:trPr>
          <w:trHeight w:val="214"/>
        </w:trPr>
        <w:tc>
          <w:tcPr>
            <w:tcW w:w="1737" w:type="dxa"/>
            <w:vMerge/>
          </w:tcPr>
          <w:p w14:paraId="2C002AF2" w14:textId="77777777" w:rsidR="001F5B8F" w:rsidRPr="0089171B" w:rsidRDefault="001F5B8F" w:rsidP="00BF31FD"/>
        </w:tc>
        <w:tc>
          <w:tcPr>
            <w:tcW w:w="1520" w:type="dxa"/>
            <w:vMerge/>
          </w:tcPr>
          <w:p w14:paraId="1D7C54F8" w14:textId="77777777" w:rsidR="001F5B8F" w:rsidRPr="0089171B" w:rsidRDefault="001F5B8F" w:rsidP="00BF31FD"/>
        </w:tc>
        <w:tc>
          <w:tcPr>
            <w:tcW w:w="1070" w:type="dxa"/>
            <w:vMerge/>
          </w:tcPr>
          <w:p w14:paraId="45D45EE9" w14:textId="77777777" w:rsidR="001F5B8F" w:rsidRPr="0089171B" w:rsidRDefault="001F5B8F" w:rsidP="00BF31FD"/>
        </w:tc>
        <w:tc>
          <w:tcPr>
            <w:tcW w:w="2326" w:type="dxa"/>
            <w:gridSpan w:val="3"/>
            <w:vMerge/>
          </w:tcPr>
          <w:p w14:paraId="7F49E44C" w14:textId="77777777" w:rsidR="001F5B8F" w:rsidRPr="0089171B" w:rsidRDefault="001F5B8F" w:rsidP="00BF31FD"/>
        </w:tc>
        <w:tc>
          <w:tcPr>
            <w:tcW w:w="1436" w:type="dxa"/>
          </w:tcPr>
          <w:p w14:paraId="50C8436D" w14:textId="688A1561" w:rsidR="001F5B8F" w:rsidRPr="0089171B" w:rsidRDefault="001F5B8F" w:rsidP="005D0D9A">
            <w:pPr>
              <w:jc w:val="center"/>
            </w:pPr>
            <w:r w:rsidRPr="0089171B">
              <w:t>mRNA-modules</w:t>
            </w:r>
          </w:p>
        </w:tc>
        <w:tc>
          <w:tcPr>
            <w:tcW w:w="1487" w:type="dxa"/>
          </w:tcPr>
          <w:p w14:paraId="2DCF8457" w14:textId="69F2F14D" w:rsidR="001F5B8F" w:rsidRPr="0089171B" w:rsidRDefault="00856CAF" w:rsidP="005D0D9A">
            <w:pPr>
              <w:jc w:val="center"/>
            </w:pPr>
            <w:r w:rsidRPr="0089171B">
              <w:t>229</w:t>
            </w:r>
          </w:p>
        </w:tc>
      </w:tr>
      <w:tr w:rsidR="001F5B8F" w:rsidRPr="0089171B" w14:paraId="79C3AE85" w14:textId="77777777" w:rsidTr="004D4364">
        <w:trPr>
          <w:trHeight w:val="214"/>
        </w:trPr>
        <w:tc>
          <w:tcPr>
            <w:tcW w:w="1737" w:type="dxa"/>
            <w:vMerge/>
          </w:tcPr>
          <w:p w14:paraId="71E235DF" w14:textId="77777777" w:rsidR="001F5B8F" w:rsidRPr="0089171B" w:rsidRDefault="001F5B8F" w:rsidP="00BF31FD"/>
        </w:tc>
        <w:tc>
          <w:tcPr>
            <w:tcW w:w="1520" w:type="dxa"/>
            <w:vMerge/>
          </w:tcPr>
          <w:p w14:paraId="0E39961D" w14:textId="77777777" w:rsidR="001F5B8F" w:rsidRPr="0089171B" w:rsidRDefault="001F5B8F" w:rsidP="00BF31FD"/>
        </w:tc>
        <w:tc>
          <w:tcPr>
            <w:tcW w:w="1070" w:type="dxa"/>
            <w:vMerge/>
          </w:tcPr>
          <w:p w14:paraId="524091CD" w14:textId="77777777" w:rsidR="001F5B8F" w:rsidRPr="0089171B" w:rsidRDefault="001F5B8F" w:rsidP="00BF31FD"/>
        </w:tc>
        <w:tc>
          <w:tcPr>
            <w:tcW w:w="2326" w:type="dxa"/>
            <w:gridSpan w:val="3"/>
            <w:vMerge/>
          </w:tcPr>
          <w:p w14:paraId="12265951" w14:textId="77777777" w:rsidR="001F5B8F" w:rsidRPr="0089171B" w:rsidRDefault="001F5B8F" w:rsidP="00BF31FD"/>
        </w:tc>
        <w:tc>
          <w:tcPr>
            <w:tcW w:w="1436" w:type="dxa"/>
          </w:tcPr>
          <w:p w14:paraId="643D24DB" w14:textId="164A5EA6" w:rsidR="001F5B8F" w:rsidRPr="0089171B" w:rsidRDefault="001F5B8F" w:rsidP="005D0D9A">
            <w:pPr>
              <w:jc w:val="center"/>
            </w:pPr>
            <w:r w:rsidRPr="0089171B">
              <w:t>metabolite-modules</w:t>
            </w:r>
          </w:p>
        </w:tc>
        <w:tc>
          <w:tcPr>
            <w:tcW w:w="1487" w:type="dxa"/>
          </w:tcPr>
          <w:p w14:paraId="18BBDAC0" w14:textId="655F57C2" w:rsidR="001F5B8F" w:rsidRPr="0089171B" w:rsidRDefault="00856CAF" w:rsidP="005D0D9A">
            <w:pPr>
              <w:jc w:val="center"/>
            </w:pPr>
            <w:r w:rsidRPr="0089171B">
              <w:t>60</w:t>
            </w:r>
          </w:p>
        </w:tc>
      </w:tr>
    </w:tbl>
    <w:p w14:paraId="79DB45CF" w14:textId="21D7594E" w:rsidR="001456A3" w:rsidRPr="0089171B" w:rsidRDefault="001456A3" w:rsidP="00F21B8F">
      <w:pPr>
        <w:spacing w:line="480" w:lineRule="auto"/>
        <w:rPr>
          <w:b/>
        </w:rPr>
      </w:pPr>
    </w:p>
    <w:p w14:paraId="6857AED4" w14:textId="0E9AE7E9" w:rsidR="00D31D42" w:rsidRPr="0089171B" w:rsidRDefault="00F6039A" w:rsidP="004C0766">
      <w:pPr>
        <w:spacing w:line="480" w:lineRule="auto"/>
        <w:ind w:firstLine="720"/>
      </w:pPr>
      <w:r w:rsidRPr="0089171B">
        <w:t>C</w:t>
      </w:r>
      <w:r w:rsidR="00D31D42" w:rsidRPr="0089171B">
        <w:t>ancer datasets</w:t>
      </w:r>
      <w:r w:rsidRPr="0089171B">
        <w:t xml:space="preserve"> with multiple </w:t>
      </w:r>
      <w:proofErr w:type="spellStart"/>
      <w:r w:rsidRPr="0089171B">
        <w:t>omic</w:t>
      </w:r>
      <w:proofErr w:type="spellEnd"/>
      <w:r w:rsidRPr="0089171B">
        <w:t xml:space="preserve"> datasets </w:t>
      </w:r>
      <w:r w:rsidR="00D31D42" w:rsidRPr="0089171B">
        <w:t>were used to derive multi-</w:t>
      </w:r>
      <w:proofErr w:type="spellStart"/>
      <w:r w:rsidR="00D31D42" w:rsidRPr="0089171B">
        <w:t>omic</w:t>
      </w:r>
      <w:proofErr w:type="spellEnd"/>
      <w:r w:rsidR="00D31D42" w:rsidRPr="0089171B">
        <w:t xml:space="preserve"> biomarker panels using various integrative approaches</w:t>
      </w:r>
      <w:r w:rsidRPr="0089171B">
        <w:t xml:space="preserve"> (which can perform variable selection)</w:t>
      </w:r>
      <w:r w:rsidR="00D31D42" w:rsidRPr="0089171B">
        <w:t xml:space="preserve"> and compared with DIABLO models</w:t>
      </w:r>
      <w:r w:rsidRPr="0089171B">
        <w:t xml:space="preserve"> (Table 1)</w:t>
      </w:r>
      <w:r w:rsidR="00D31D42" w:rsidRPr="0089171B">
        <w:t xml:space="preserve">. Supervised analyses consisted of the concatenation and ensemble schemes using the </w:t>
      </w:r>
      <w:proofErr w:type="spellStart"/>
      <w:r w:rsidR="00D31D42" w:rsidRPr="0089171B">
        <w:t>sPLSDA</w:t>
      </w:r>
      <w:proofErr w:type="spellEnd"/>
      <w:r w:rsidR="00D31D42" w:rsidRPr="0089171B">
        <w:t xml:space="preserve"> classifier </w:t>
      </w:r>
      <w:r w:rsidR="00D31D42" w:rsidRPr="0089171B">
        <w:fldChar w:fldCharType="begin"/>
      </w:r>
      <w:ins w:id="542" w:author="Amrit" w:date="2018-02-21T00:24:00Z">
        <w:r w:rsidR="00642AC5">
          <w:instrText xml:space="preserve"> ADDIN ZOTERO_ITEM CSL_CITATION {"citationID":"a2js96fpvjl","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543" w:author="Amrit" w:date="2018-02-20T22:28:00Z">
        <w:r w:rsidR="00B91D7E" w:rsidRPr="0089171B" w:rsidDel="0001647F">
          <w:delInstrText xml:space="preserve"> ADDIN ZOTERO_ITEM CSL_CITATION {"citationID":"a2js96fpvjl","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D31D42" w:rsidRPr="0089171B">
        <w:fldChar w:fldCharType="separate"/>
      </w:r>
      <w:ins w:id="544" w:author="Amrit" w:date="2018-02-21T00:24:00Z">
        <w:r w:rsidR="00642AC5">
          <w:rPr>
            <w:noProof/>
          </w:rPr>
          <w:t>[20]</w:t>
        </w:r>
      </w:ins>
      <w:del w:id="545" w:author="Amrit" w:date="2018-02-20T22:28:00Z">
        <w:r w:rsidR="00B91D7E" w:rsidRPr="00642AC5" w:rsidDel="0001647F">
          <w:rPr>
            <w:noProof/>
          </w:rPr>
          <w:delText>[9]</w:delText>
        </w:r>
      </w:del>
      <w:r w:rsidR="00D31D42" w:rsidRPr="0089171B">
        <w:fldChar w:fldCharType="end"/>
      </w:r>
      <w:r w:rsidR="00D31D42" w:rsidRPr="0089171B">
        <w:t>, and DIABLO with the null (</w:t>
      </w:r>
      <w:proofErr w:type="spellStart"/>
      <w:r w:rsidR="00D31D42" w:rsidRPr="0089171B">
        <w:t>DIABLO_null</w:t>
      </w:r>
      <w:proofErr w:type="spellEnd"/>
      <w:r w:rsidR="00D31D42" w:rsidRPr="0089171B">
        <w:t>) and full design (</w:t>
      </w:r>
      <w:proofErr w:type="spellStart"/>
      <w:r w:rsidR="00D31D42" w:rsidRPr="0089171B">
        <w:t>DIABLO_full</w:t>
      </w:r>
      <w:proofErr w:type="spellEnd"/>
      <w:r w:rsidR="00D31D42" w:rsidRPr="0089171B">
        <w:t xml:space="preserve">). Unsupervised approaches included sparse generalized canonical correlation analysis </w:t>
      </w:r>
      <w:r w:rsidR="00D31D42" w:rsidRPr="0089171B">
        <w:fldChar w:fldCharType="begin"/>
      </w:r>
      <w:ins w:id="546" w:author="Amrit" w:date="2018-02-21T00:24:00Z">
        <w:r w:rsidR="00642AC5">
          <w:instrText xml:space="preserve"> ADDIN ZOTERO_ITEM CSL_CITATION {"citationID":"a2amgpra3h9","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547" w:author="Amrit" w:date="2018-02-20T22:28:00Z">
        <w:r w:rsidR="00B91D7E" w:rsidRPr="0089171B" w:rsidDel="0001647F">
          <w:delInstrText xml:space="preserve"> ADDIN ZOTERO_ITEM CSL_CITATION {"citationID":"a2amgpra3h9","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D31D42" w:rsidRPr="0089171B">
        <w:fldChar w:fldCharType="separate"/>
      </w:r>
      <w:ins w:id="548" w:author="Amrit" w:date="2018-02-21T00:24:00Z">
        <w:r w:rsidR="00642AC5">
          <w:rPr>
            <w:noProof/>
          </w:rPr>
          <w:t>[21]</w:t>
        </w:r>
      </w:ins>
      <w:del w:id="549" w:author="Amrit" w:date="2018-02-20T22:28:00Z">
        <w:r w:rsidR="00B91D7E" w:rsidRPr="00642AC5" w:rsidDel="0001647F">
          <w:rPr>
            <w:noProof/>
          </w:rPr>
          <w:delText>[10]</w:delText>
        </w:r>
      </w:del>
      <w:r w:rsidR="00D31D42" w:rsidRPr="0089171B">
        <w:fldChar w:fldCharType="end"/>
      </w:r>
      <w:r w:rsidR="00D31D42" w:rsidRPr="0089171B">
        <w:t xml:space="preserve"> (</w:t>
      </w:r>
      <w:proofErr w:type="spellStart"/>
      <w:r w:rsidR="00D31D42" w:rsidRPr="0089171B">
        <w:t>sGCCA</w:t>
      </w:r>
      <w:proofErr w:type="spellEnd"/>
      <w:r w:rsidR="00D31D42" w:rsidRPr="0089171B">
        <w:t xml:space="preserve">, or unsupervised DIABLO), Multi-Omics Factor Analysis (MOFA), and Joint and Individual Variation Explained (JIVE) </w:t>
      </w:r>
      <w:r w:rsidR="00D31D42" w:rsidRPr="0089171B">
        <w:fldChar w:fldCharType="begin"/>
      </w:r>
      <w:ins w:id="550" w:author="Amrit" w:date="2018-02-21T00:24:00Z">
        <w:r w:rsidR="00642AC5">
          <w:instrText xml:space="preserve"> ADDIN ZOTERO_ITEM CSL_CITATION {"citationID":"ata9s0utt7","properties":{"formattedCitation":"[28]","plainCitation":"[28]"},"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del w:id="551" w:author="Amrit" w:date="2018-02-20T22:28:00Z">
        <w:r w:rsidR="00B91D7E" w:rsidRPr="0089171B" w:rsidDel="0001647F">
          <w:delInstrText xml:space="preserve"> ADDIN ZOTERO_ITEM CSL_CITATION {"citationID":"ata9s0utt7","properties":{"formattedCitation":"[17]","plainCitation":"[17]"},"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delInstrText>
        </w:r>
      </w:del>
      <w:r w:rsidR="00D31D42" w:rsidRPr="0089171B">
        <w:fldChar w:fldCharType="separate"/>
      </w:r>
      <w:ins w:id="552" w:author="Amrit" w:date="2018-02-21T00:24:00Z">
        <w:r w:rsidR="00642AC5">
          <w:rPr>
            <w:noProof/>
          </w:rPr>
          <w:t>[28]</w:t>
        </w:r>
      </w:ins>
      <w:del w:id="553" w:author="Amrit" w:date="2018-02-20T22:28:00Z">
        <w:r w:rsidR="00B91D7E" w:rsidRPr="00642AC5" w:rsidDel="0001647F">
          <w:rPr>
            <w:noProof/>
          </w:rPr>
          <w:delText>[17]</w:delText>
        </w:r>
      </w:del>
      <w:r w:rsidR="00D31D42" w:rsidRPr="0089171B">
        <w:fldChar w:fldCharType="end"/>
      </w:r>
      <w:r w:rsidR="00D31D42" w:rsidRPr="0089171B">
        <w:t xml:space="preserve">. Briefly four cancer datasets (colon, kidney, glioblastoma, and lung) with three </w:t>
      </w:r>
      <w:proofErr w:type="spellStart"/>
      <w:r w:rsidR="00D31D42" w:rsidRPr="0089171B">
        <w:t>omic</w:t>
      </w:r>
      <w:proofErr w:type="spellEnd"/>
      <w:r w:rsidR="00D31D42" w:rsidRPr="0089171B">
        <w:t xml:space="preserve"> datasets each (mRNA, miRNA and CpGs) were used to derive 7 multi-</w:t>
      </w:r>
      <w:proofErr w:type="spellStart"/>
      <w:r w:rsidR="00D31D42" w:rsidRPr="0089171B">
        <w:t>omic</w:t>
      </w:r>
      <w:proofErr w:type="spellEnd"/>
      <w:r w:rsidR="00D31D42" w:rsidRPr="0089171B">
        <w:t xml:space="preserve"> panels comprising of 180 features (60 features of each </w:t>
      </w:r>
      <w:proofErr w:type="spellStart"/>
      <w:r w:rsidR="00D31D42" w:rsidRPr="0089171B">
        <w:t>omic</w:t>
      </w:r>
      <w:proofErr w:type="spellEnd"/>
      <w:r w:rsidR="00D31D42" w:rsidRPr="0089171B">
        <w:t xml:space="preserve">-type). </w:t>
      </w:r>
      <w:r w:rsidR="00D31D42" w:rsidRPr="0089171B">
        <w:rPr>
          <w:b/>
        </w:rPr>
        <w:t>Figure 3A</w:t>
      </w:r>
      <w:r w:rsidR="00D31D42" w:rsidRPr="0089171B">
        <w:t xml:space="preserve"> depicts the overlaps</w:t>
      </w:r>
      <w:r w:rsidR="004C0766" w:rsidRPr="0089171B">
        <w:t xml:space="preserve"> (blue bars)</w:t>
      </w:r>
      <w:r w:rsidR="00D31D42" w:rsidRPr="0089171B">
        <w:t xml:space="preserve"> between the </w:t>
      </w:r>
      <w:r w:rsidR="004C0766" w:rsidRPr="0089171B">
        <w:t>unsupervised (purple) and supervised (green)</w:t>
      </w:r>
      <w:r w:rsidR="00D31D42" w:rsidRPr="0089171B">
        <w:t xml:space="preserve"> multi-</w:t>
      </w:r>
      <w:proofErr w:type="spellStart"/>
      <w:r w:rsidR="00D31D42" w:rsidRPr="0089171B">
        <w:t>omic</w:t>
      </w:r>
      <w:proofErr w:type="spellEnd"/>
      <w:r w:rsidR="00D31D42" w:rsidRPr="0089171B">
        <w:t xml:space="preserve"> panels with the strongest overlap between the supervised methods (Concatenation, Ensemble and </w:t>
      </w:r>
      <w:proofErr w:type="spellStart"/>
      <w:r w:rsidR="00D31D42" w:rsidRPr="0089171B">
        <w:t>DIABLO_null</w:t>
      </w:r>
      <w:proofErr w:type="spellEnd"/>
      <w:r w:rsidR="00D31D42" w:rsidRPr="0089171B">
        <w:t xml:space="preserve">), with the exception of </w:t>
      </w:r>
      <w:proofErr w:type="spellStart"/>
      <w:r w:rsidR="00D31D42" w:rsidRPr="0089171B">
        <w:t>DIABLO_full</w:t>
      </w:r>
      <w:proofErr w:type="spellEnd"/>
      <w:r w:rsidR="00D31D42" w:rsidRPr="0089171B">
        <w:t xml:space="preserve">. </w:t>
      </w:r>
      <w:proofErr w:type="spellStart"/>
      <w:r w:rsidR="00EE62C3" w:rsidRPr="0089171B">
        <w:t>DIABLO_full</w:t>
      </w:r>
      <w:proofErr w:type="spellEnd"/>
      <w:r w:rsidR="004C0766" w:rsidRPr="0089171B">
        <w:t xml:space="preserve"> </w:t>
      </w:r>
      <w:r w:rsidR="00BD0988" w:rsidRPr="0089171B">
        <w:t xml:space="preserve">showed more similarity to unsupervised </w:t>
      </w:r>
      <w:r w:rsidR="00EE62C3" w:rsidRPr="0089171B">
        <w:t xml:space="preserve">multi-omics </w:t>
      </w:r>
      <w:r w:rsidR="004C0766" w:rsidRPr="0089171B">
        <w:t>methods (</w:t>
      </w:r>
      <w:r w:rsidR="00BB5C2B" w:rsidRPr="0089171B">
        <w:t>dark orange bars</w:t>
      </w:r>
      <w:r w:rsidR="004C0766" w:rsidRPr="0089171B">
        <w:t>)</w:t>
      </w:r>
      <w:r w:rsidR="00D31D42" w:rsidRPr="0089171B">
        <w:t xml:space="preserve">. For the most part, </w:t>
      </w:r>
      <w:r w:rsidR="00B80A61" w:rsidRPr="0089171B">
        <w:t>each</w:t>
      </w:r>
      <w:r w:rsidR="00D31D42" w:rsidRPr="0089171B">
        <w:t xml:space="preserve"> </w:t>
      </w:r>
      <w:r w:rsidR="00B80A61" w:rsidRPr="0089171B">
        <w:t>approach</w:t>
      </w:r>
      <w:r w:rsidR="00D31D42" w:rsidRPr="0089171B">
        <w:t xml:space="preserve"> identified a unique set of features </w:t>
      </w:r>
      <w:r w:rsidR="00B80A61" w:rsidRPr="0089171B">
        <w:t xml:space="preserve">there were </w:t>
      </w:r>
      <w:r w:rsidR="00D31D42" w:rsidRPr="0089171B">
        <w:t xml:space="preserve">distinct from the other </w:t>
      </w:r>
      <w:r w:rsidR="00B80A61" w:rsidRPr="0089171B">
        <w:t>approaches.</w:t>
      </w:r>
    </w:p>
    <w:p w14:paraId="6A62FC1F" w14:textId="2768C4B0" w:rsidR="00D31D42" w:rsidRPr="0089171B" w:rsidRDefault="00D31D42" w:rsidP="00F21B8F">
      <w:pPr>
        <w:spacing w:line="480" w:lineRule="auto"/>
        <w:rPr>
          <w:b/>
          <w:noProof/>
        </w:rPr>
      </w:pPr>
    </w:p>
    <w:p w14:paraId="12932D6A" w14:textId="261EF9F3" w:rsidR="00572071" w:rsidRPr="0089171B" w:rsidRDefault="00197AE2" w:rsidP="006546AB">
      <w:pPr>
        <w:rPr>
          <w:b/>
        </w:rPr>
      </w:pPr>
      <w:r w:rsidRPr="0089171B">
        <w:rPr>
          <w:b/>
          <w:noProof/>
        </w:rPr>
        <w:drawing>
          <wp:inline distT="0" distB="0" distL="0" distR="0" wp14:anchorId="09AE743A" wp14:editId="2DBF7CAE">
            <wp:extent cx="5938520" cy="7016750"/>
            <wp:effectExtent l="0" t="0" r="5080" b="0"/>
            <wp:docPr id="10" name="Picture 10"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benchmarking/results/Figures/connectivity.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8520" cy="7016750"/>
                    </a:xfrm>
                    <a:prstGeom prst="rect">
                      <a:avLst/>
                    </a:prstGeom>
                    <a:noFill/>
                    <a:ln>
                      <a:noFill/>
                    </a:ln>
                  </pic:spPr>
                </pic:pic>
              </a:graphicData>
            </a:graphic>
          </wp:inline>
        </w:drawing>
      </w:r>
    </w:p>
    <w:p w14:paraId="092759E8" w14:textId="0ABDE72E" w:rsidR="00EC2F76" w:rsidRPr="0089171B" w:rsidRDefault="00EC2F76" w:rsidP="006546AB">
      <w:r w:rsidRPr="0089171B">
        <w:rPr>
          <w:b/>
        </w:rPr>
        <w:t>Figure 3. Benchmarking integrative methods using cancer datasets</w:t>
      </w:r>
      <w:r w:rsidR="00023477" w:rsidRPr="0089171B">
        <w:rPr>
          <w:b/>
        </w:rPr>
        <w:t>.</w:t>
      </w:r>
      <w:r w:rsidR="00023477" w:rsidRPr="0089171B">
        <w:t xml:space="preserve"> A) Overlap between multi-</w:t>
      </w:r>
      <w:proofErr w:type="spellStart"/>
      <w:r w:rsidR="00023477" w:rsidRPr="0089171B">
        <w:t>omic</w:t>
      </w:r>
      <w:proofErr w:type="spellEnd"/>
      <w:r w:rsidR="00023477" w:rsidRPr="0089171B">
        <w:t xml:space="preserve"> biomarker panels using both supervised (green) and unsupervised approaches (purple).</w:t>
      </w:r>
      <w:r w:rsidR="00DD58D3" w:rsidRPr="0089171B">
        <w:t xml:space="preserve"> A strong overlap was observed between the supervised approaches wi</w:t>
      </w:r>
      <w:r w:rsidR="00BD0988" w:rsidRPr="0089171B">
        <w:t xml:space="preserve">th the exception of </w:t>
      </w:r>
      <w:proofErr w:type="spellStart"/>
      <w:r w:rsidR="00BD0988" w:rsidRPr="0089171B">
        <w:t>DIABLO_full</w:t>
      </w:r>
      <w:proofErr w:type="spellEnd"/>
      <w:r w:rsidR="00BD0988" w:rsidRPr="0089171B">
        <w:t xml:space="preserve"> (blue bars) which showed more similarity to unsupervised methods (dark </w:t>
      </w:r>
      <w:r w:rsidR="00BD0988" w:rsidRPr="0089171B">
        <w:lastRenderedPageBreak/>
        <w:t>orange bars).</w:t>
      </w:r>
      <w:r w:rsidR="00023477" w:rsidRPr="0089171B">
        <w:t xml:space="preserve"> </w:t>
      </w:r>
      <w:r w:rsidR="00DD58D3" w:rsidRPr="0089171B">
        <w:t>B) Number of edges identified in the multi-</w:t>
      </w:r>
      <w:proofErr w:type="spellStart"/>
      <w:r w:rsidR="00DD58D3" w:rsidRPr="0089171B">
        <w:t>omic</w:t>
      </w:r>
      <w:proofErr w:type="spellEnd"/>
      <w:r w:rsidR="00DD58D3" w:rsidRPr="0089171B">
        <w:t xml:space="preserve"> biomarker panel networks at various </w:t>
      </w:r>
      <w:r w:rsidR="003D2C96" w:rsidRPr="0089171B">
        <w:t xml:space="preserve">correlation (Pearson) cut-offs. The networks identified using unsupervised approaches are more connected than those identified using supervised approaches. </w:t>
      </w:r>
      <w:proofErr w:type="spellStart"/>
      <w:r w:rsidR="003D2C96" w:rsidRPr="0089171B">
        <w:t>DIABLO_full</w:t>
      </w:r>
      <w:proofErr w:type="spellEnd"/>
      <w:r w:rsidR="003D2C96" w:rsidRPr="0089171B">
        <w:t xml:space="preserve"> is a supervised approach but provides the connectivity similar to that of unsupervised approaches. C</w:t>
      </w:r>
      <w:r w:rsidR="004C2BF4" w:rsidRPr="0089171B">
        <w:t>1</w:t>
      </w:r>
      <w:r w:rsidR="003D2C96" w:rsidRPr="0089171B">
        <w:t>) Modularity of multi-</w:t>
      </w:r>
      <w:proofErr w:type="spellStart"/>
      <w:r w:rsidR="003D2C96" w:rsidRPr="0089171B">
        <w:t>omic</w:t>
      </w:r>
      <w:proofErr w:type="spellEnd"/>
      <w:r w:rsidR="003D2C96" w:rsidRPr="0089171B">
        <w:t xml:space="preserve"> biomarker panel networks. The unsupervised approaches as well as </w:t>
      </w:r>
      <w:proofErr w:type="spellStart"/>
      <w:r w:rsidR="003D2C96" w:rsidRPr="0089171B">
        <w:t>DIABLO_full</w:t>
      </w:r>
      <w:proofErr w:type="spellEnd"/>
      <w:r w:rsidR="003D2C96" w:rsidRPr="0089171B">
        <w:t xml:space="preserve"> identify networks which consist of a few groups of highly connected features, whereas the networks identified using supervised approaches have many groups of features due to sparsely connected features.</w:t>
      </w:r>
    </w:p>
    <w:p w14:paraId="40520CAF" w14:textId="77777777" w:rsidR="00EC2F76" w:rsidRPr="0089171B" w:rsidRDefault="00EC2F76" w:rsidP="00F21B8F">
      <w:pPr>
        <w:spacing w:line="480" w:lineRule="auto"/>
        <w:rPr>
          <w:b/>
        </w:rPr>
      </w:pPr>
    </w:p>
    <w:p w14:paraId="595F48BC" w14:textId="3B561817" w:rsidR="00EC2F76" w:rsidRPr="0089171B" w:rsidRDefault="00EC2F76" w:rsidP="00EC2F76">
      <w:pPr>
        <w:spacing w:line="480" w:lineRule="auto"/>
        <w:ind w:firstLine="720"/>
      </w:pPr>
      <w:r w:rsidRPr="0089171B">
        <w:t>The connectivity of each multi-</w:t>
      </w:r>
      <w:proofErr w:type="spellStart"/>
      <w:r w:rsidRPr="0089171B">
        <w:t>omic</w:t>
      </w:r>
      <w:proofErr w:type="spellEnd"/>
      <w:r w:rsidRPr="0089171B">
        <w:t xml:space="preserve"> panel was determined by generating a network at various correlation coefficient (Pearson) cut-offs (</w:t>
      </w:r>
      <w:r w:rsidRPr="0089171B">
        <w:rPr>
          <w:b/>
        </w:rPr>
        <w:t>Figure 3B</w:t>
      </w:r>
      <w:r w:rsidRPr="0089171B">
        <w:t xml:space="preserve">). Regardless of the cut-off used the networks identified using the unsupervised approaches has greater number of edges (connected nodes) as compared to the supervised approaches, with the exception of </w:t>
      </w:r>
      <w:proofErr w:type="spellStart"/>
      <w:r w:rsidRPr="0089171B">
        <w:t>DIABLO_full</w:t>
      </w:r>
      <w:proofErr w:type="spellEnd"/>
      <w:r w:rsidRPr="0089171B">
        <w:t xml:space="preserve">. Although a supervised method, </w:t>
      </w:r>
      <w:proofErr w:type="spellStart"/>
      <w:r w:rsidRPr="0089171B">
        <w:t>DIABLO_full</w:t>
      </w:r>
      <w:proofErr w:type="spellEnd"/>
      <w:r w:rsidRPr="0089171B">
        <w:t xml:space="preserve"> displayed similar properties with respect to the number of connections as the unsupervised approaches across all cancer datasets. Similarly, </w:t>
      </w:r>
      <w:proofErr w:type="spellStart"/>
      <w:r w:rsidRPr="0089171B">
        <w:t>DIABLO_full</w:t>
      </w:r>
      <w:proofErr w:type="spellEnd"/>
      <w:r w:rsidRPr="0089171B">
        <w:t xml:space="preserve"> was consistent with the networks based on the unsupervised approaches with respect to various other network attributes (</w:t>
      </w:r>
      <w:r w:rsidR="00C14577" w:rsidRPr="0089171B">
        <w:rPr>
          <w:b/>
        </w:rPr>
        <w:t xml:space="preserve">Supplementary </w:t>
      </w:r>
      <w:r w:rsidRPr="0089171B">
        <w:rPr>
          <w:b/>
        </w:rPr>
        <w:t xml:space="preserve">Figure </w:t>
      </w:r>
      <w:r w:rsidR="00C14577" w:rsidRPr="0089171B">
        <w:rPr>
          <w:b/>
        </w:rPr>
        <w:t>3</w:t>
      </w:r>
      <w:r w:rsidRPr="0089171B">
        <w:t>) such as graph density, number of communities</w:t>
      </w:r>
      <w:r w:rsidR="00BC76F9" w:rsidRPr="0089171B">
        <w:t xml:space="preserve"> (clusters of </w:t>
      </w:r>
      <w:proofErr w:type="spellStart"/>
      <w:r w:rsidR="00BC76F9" w:rsidRPr="0089171B">
        <w:t>omic</w:t>
      </w:r>
      <w:proofErr w:type="spellEnd"/>
      <w:r w:rsidR="00BC76F9" w:rsidRPr="0089171B">
        <w:t xml:space="preserve"> variables)</w:t>
      </w:r>
      <w:r w:rsidRPr="0089171B">
        <w:t xml:space="preserve"> a</w:t>
      </w:r>
      <w:r w:rsidR="00BC76F9" w:rsidRPr="0089171B">
        <w:t>nd triads</w:t>
      </w:r>
      <w:r w:rsidRPr="0089171B">
        <w:t xml:space="preserve">. </w:t>
      </w:r>
      <w:r w:rsidR="00BC76F9" w:rsidRPr="0089171B">
        <w:t xml:space="preserve">Unsupervised methods and </w:t>
      </w:r>
      <w:proofErr w:type="spellStart"/>
      <w:r w:rsidR="00BC76F9" w:rsidRPr="0089171B">
        <w:t>DIABLO_full</w:t>
      </w:r>
      <w:proofErr w:type="spellEnd"/>
      <w:r w:rsidR="00BC76F9" w:rsidRPr="0089171B">
        <w:t xml:space="preserve"> had higher graph density, lower number of communities and greater numbers of triads as compared to the supervised approaches. </w:t>
      </w:r>
      <w:r w:rsidRPr="0089171B">
        <w:rPr>
          <w:b/>
        </w:rPr>
        <w:t>Figure 3</w:t>
      </w:r>
      <w:r w:rsidR="00BC76F9" w:rsidRPr="0089171B">
        <w:rPr>
          <w:b/>
        </w:rPr>
        <w:t>C1</w:t>
      </w:r>
      <w:r w:rsidR="00BC76F9" w:rsidRPr="0089171B">
        <w:t xml:space="preserve"> depicts the networks of all </w:t>
      </w:r>
      <w:r w:rsidRPr="0089171B">
        <w:t>multi-</w:t>
      </w:r>
      <w:proofErr w:type="spellStart"/>
      <w:r w:rsidRPr="0089171B">
        <w:t>omic</w:t>
      </w:r>
      <w:proofErr w:type="spellEnd"/>
      <w:r w:rsidRPr="0089171B">
        <w:t xml:space="preserve"> panels for the colon</w:t>
      </w:r>
      <w:r w:rsidR="00BC76F9" w:rsidRPr="0089171B">
        <w:t xml:space="preserve"> cancer</w:t>
      </w:r>
      <w:r w:rsidRPr="0089171B">
        <w:t xml:space="preserve"> dataset, </w:t>
      </w:r>
      <w:r w:rsidR="00BC76F9" w:rsidRPr="0089171B">
        <w:t>which show</w:t>
      </w:r>
      <w:r w:rsidRPr="0089171B">
        <w:t xml:space="preserve"> </w:t>
      </w:r>
      <w:r w:rsidR="00BC76F9" w:rsidRPr="0089171B">
        <w:t xml:space="preserve">highly connected clusters of different </w:t>
      </w:r>
      <w:proofErr w:type="spellStart"/>
      <w:r w:rsidR="00BC76F9" w:rsidRPr="0089171B">
        <w:t>omic</w:t>
      </w:r>
      <w:proofErr w:type="spellEnd"/>
      <w:r w:rsidR="00BC76F9" w:rsidRPr="0089171B">
        <w:t xml:space="preserve"> variables</w:t>
      </w:r>
      <w:r w:rsidRPr="0089171B">
        <w:t xml:space="preserve"> for the unsupervised approaches and </w:t>
      </w:r>
      <w:proofErr w:type="spellStart"/>
      <w:r w:rsidRPr="0089171B">
        <w:t>DIABLO_full</w:t>
      </w:r>
      <w:proofErr w:type="spellEnd"/>
      <w:r w:rsidRPr="0089171B">
        <w:t xml:space="preserve"> as compared to the supervised approaches. The corresponding component plots of the multi-</w:t>
      </w:r>
      <w:proofErr w:type="spellStart"/>
      <w:r w:rsidRPr="0089171B">
        <w:t>omic</w:t>
      </w:r>
      <w:proofErr w:type="spellEnd"/>
      <w:r w:rsidRPr="0089171B">
        <w:t xml:space="preserve"> panels showed a clear separation between the high and low survival groups for the supervised approaches as compared to the un</w:t>
      </w:r>
      <w:r w:rsidR="004C2BF4" w:rsidRPr="0089171B">
        <w:t>supervised approaches (</w:t>
      </w:r>
      <w:r w:rsidR="004C2BF4" w:rsidRPr="0089171B">
        <w:rPr>
          <w:b/>
        </w:rPr>
        <w:t>Figure 3C2</w:t>
      </w:r>
      <w:r w:rsidR="00BC76F9" w:rsidRPr="0089171B">
        <w:t xml:space="preserve">, see </w:t>
      </w:r>
      <w:r w:rsidR="00C14577" w:rsidRPr="0089171B">
        <w:rPr>
          <w:b/>
        </w:rPr>
        <w:t>Supplementary Figures 4 and 5</w:t>
      </w:r>
      <w:r w:rsidR="00BC76F9" w:rsidRPr="0089171B">
        <w:t xml:space="preserve"> for networks and component plots for all other cancer datasets</w:t>
      </w:r>
      <w:r w:rsidRPr="0089171B">
        <w:t>).</w:t>
      </w:r>
    </w:p>
    <w:p w14:paraId="3E3FF256" w14:textId="77777777" w:rsidR="00EC2F76" w:rsidRPr="0089171B" w:rsidRDefault="00EC2F76" w:rsidP="00F21B8F">
      <w:pPr>
        <w:spacing w:line="480" w:lineRule="auto"/>
        <w:rPr>
          <w:b/>
        </w:rPr>
      </w:pPr>
    </w:p>
    <w:p w14:paraId="0C2802CC" w14:textId="74C59944" w:rsidR="00F72F55" w:rsidRPr="0089171B" w:rsidRDefault="00C4642D" w:rsidP="00F70316">
      <w:pPr>
        <w:rPr>
          <w:b/>
        </w:rPr>
      </w:pPr>
      <w:r w:rsidRPr="0089171B">
        <w:rPr>
          <w:b/>
        </w:rPr>
        <w:lastRenderedPageBreak/>
        <w:t xml:space="preserve">Table 2. Number of significant </w:t>
      </w:r>
      <w:r w:rsidR="0048323F" w:rsidRPr="0089171B">
        <w:rPr>
          <w:b/>
        </w:rPr>
        <w:t>gene sets</w:t>
      </w:r>
      <w:r w:rsidR="00052A61" w:rsidRPr="0089171B">
        <w:rPr>
          <w:b/>
        </w:rPr>
        <w:t xml:space="preserve"> at an FDR=5%</w:t>
      </w:r>
      <w:r w:rsidR="0048323F" w:rsidRPr="0089171B">
        <w:rPr>
          <w:b/>
        </w:rPr>
        <w:t xml:space="preserve"> for each integrative method and benchmarking cancer dataset</w:t>
      </w:r>
      <w:r w:rsidR="00F70316" w:rsidRPr="0089171B">
        <w:rPr>
          <w:b/>
        </w:rPr>
        <w:t>.</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89171B"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89171B" w:rsidRDefault="00F72F55">
            <w:pPr>
              <w:rPr>
                <w:rFonts w:eastAsia="Times New Roman"/>
                <w:b/>
                <w:color w:val="000000"/>
              </w:rPr>
            </w:pPr>
            <w:r w:rsidRPr="0089171B">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89171B" w:rsidRDefault="00F72F55">
            <w:pPr>
              <w:rPr>
                <w:rFonts w:eastAsia="Times New Roman"/>
                <w:b/>
                <w:color w:val="000000"/>
              </w:rPr>
            </w:pPr>
            <w:r w:rsidRPr="0089171B">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89171B" w:rsidRDefault="00F72F55">
            <w:pPr>
              <w:rPr>
                <w:rFonts w:eastAsia="Times New Roman"/>
                <w:b/>
                <w:color w:val="000000"/>
              </w:rPr>
            </w:pPr>
            <w:r w:rsidRPr="0089171B">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89171B" w:rsidRDefault="00F72F55">
            <w:pPr>
              <w:rPr>
                <w:rFonts w:eastAsia="Times New Roman"/>
                <w:b/>
                <w:color w:val="000000"/>
              </w:rPr>
            </w:pPr>
            <w:r w:rsidRPr="0089171B">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89171B" w:rsidRDefault="00F72F55">
            <w:pPr>
              <w:rPr>
                <w:rFonts w:eastAsia="Times New Roman"/>
                <w:b/>
                <w:color w:val="000000"/>
              </w:rPr>
            </w:pPr>
            <w:r w:rsidRPr="0089171B">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89171B" w:rsidRDefault="00F72F55">
            <w:pPr>
              <w:rPr>
                <w:rFonts w:eastAsia="Times New Roman"/>
                <w:b/>
                <w:color w:val="000000"/>
              </w:rPr>
            </w:pPr>
            <w:r w:rsidRPr="0089171B">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89171B" w:rsidRDefault="00F72F55">
            <w:pPr>
              <w:rPr>
                <w:rFonts w:eastAsia="Times New Roman"/>
                <w:b/>
                <w:color w:val="000000"/>
              </w:rPr>
            </w:pPr>
            <w:r w:rsidRPr="0089171B">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89171B" w:rsidRDefault="00F72F55">
            <w:pPr>
              <w:rPr>
                <w:rFonts w:eastAsia="Times New Roman"/>
                <w:b/>
                <w:color w:val="000000"/>
              </w:rPr>
            </w:pPr>
            <w:r w:rsidRPr="0089171B">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89171B" w:rsidRDefault="00F72F55">
            <w:pPr>
              <w:rPr>
                <w:rFonts w:eastAsia="Times New Roman"/>
                <w:b/>
                <w:color w:val="000000"/>
              </w:rPr>
            </w:pPr>
            <w:r w:rsidRPr="0089171B">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89171B" w:rsidRDefault="00F72F55">
            <w:pPr>
              <w:rPr>
                <w:rFonts w:eastAsia="Times New Roman"/>
                <w:b/>
                <w:color w:val="000000"/>
              </w:rPr>
            </w:pPr>
            <w:r w:rsidRPr="0089171B">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89171B" w:rsidRDefault="00F72F55">
            <w:pPr>
              <w:rPr>
                <w:rFonts w:eastAsia="Times New Roman"/>
                <w:b/>
                <w:color w:val="000000"/>
              </w:rPr>
            </w:pPr>
            <w:r w:rsidRPr="0089171B">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89171B" w:rsidRDefault="00F72F55">
            <w:pPr>
              <w:rPr>
                <w:rFonts w:eastAsia="Times New Roman"/>
                <w:b/>
                <w:color w:val="000000"/>
              </w:rPr>
            </w:pPr>
            <w:r w:rsidRPr="0089171B">
              <w:rPr>
                <w:rFonts w:eastAsia="Times New Roman"/>
                <w:b/>
                <w:color w:val="000000"/>
              </w:rPr>
              <w:t>TISSUES</w:t>
            </w:r>
          </w:p>
        </w:tc>
      </w:tr>
      <w:tr w:rsidR="008E0259" w:rsidRPr="0089171B"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89171B" w:rsidRDefault="008E0259" w:rsidP="00F72F55">
            <w:pPr>
              <w:rPr>
                <w:rFonts w:eastAsia="Times New Roman"/>
                <w:b/>
                <w:color w:val="000000"/>
              </w:rPr>
            </w:pPr>
            <w:r w:rsidRPr="0089171B">
              <w:rPr>
                <w:rFonts w:eastAsia="Times New Roman"/>
                <w:b/>
                <w:color w:val="000000"/>
              </w:rPr>
              <w:t>Colon</w:t>
            </w:r>
          </w:p>
          <w:p w14:paraId="0A754BD7" w14:textId="77777777" w:rsidR="008E0259" w:rsidRPr="0089171B" w:rsidRDefault="008E0259" w:rsidP="00F72F55">
            <w:pPr>
              <w:rPr>
                <w:rFonts w:eastAsia="Times New Roman"/>
                <w:b/>
                <w:color w:val="000000"/>
              </w:rPr>
            </w:pPr>
          </w:p>
          <w:p w14:paraId="64EA8C7A" w14:textId="77777777" w:rsidR="008E0259" w:rsidRPr="0089171B" w:rsidRDefault="008E0259" w:rsidP="00F72F55">
            <w:pPr>
              <w:rPr>
                <w:rFonts w:eastAsia="Times New Roman"/>
                <w:b/>
                <w:color w:val="000000"/>
              </w:rPr>
            </w:pPr>
          </w:p>
          <w:p w14:paraId="4FB85617" w14:textId="77777777" w:rsidR="008E0259" w:rsidRPr="0089171B" w:rsidRDefault="008E0259" w:rsidP="00F72F55">
            <w:pPr>
              <w:rPr>
                <w:rFonts w:eastAsia="Times New Roman"/>
                <w:b/>
                <w:color w:val="000000"/>
              </w:rPr>
            </w:pPr>
          </w:p>
          <w:p w14:paraId="2320A125" w14:textId="7963E0B5"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89171B" w:rsidRDefault="008E0259">
            <w:pPr>
              <w:jc w:val="right"/>
              <w:rPr>
                <w:rFonts w:eastAsia="Times New Roman"/>
                <w:color w:val="000000"/>
              </w:rPr>
            </w:pPr>
            <w:r w:rsidRPr="0089171B">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89171B" w:rsidRDefault="008E0259">
            <w:pPr>
              <w:jc w:val="right"/>
              <w:rPr>
                <w:rFonts w:eastAsia="Times New Roman"/>
                <w:color w:val="000000"/>
              </w:rPr>
            </w:pPr>
            <w:r w:rsidRPr="0089171B">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89171B" w:rsidRDefault="008E0259">
            <w:pPr>
              <w:jc w:val="right"/>
              <w:rPr>
                <w:rFonts w:eastAsia="Times New Roman"/>
                <w:color w:val="000000"/>
              </w:rPr>
            </w:pPr>
            <w:r w:rsidRPr="0089171B">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89171B" w:rsidRDefault="008E0259">
            <w:pPr>
              <w:jc w:val="right"/>
              <w:rPr>
                <w:rFonts w:eastAsia="Times New Roman"/>
                <w:color w:val="000000"/>
              </w:rPr>
            </w:pPr>
            <w:r w:rsidRPr="0089171B">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89171B" w:rsidRDefault="008E0259">
            <w:pPr>
              <w:jc w:val="right"/>
              <w:rPr>
                <w:rFonts w:eastAsia="Times New Roman"/>
                <w:color w:val="000000"/>
              </w:rPr>
            </w:pPr>
            <w:r w:rsidRPr="0089171B">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45E5371" w14:textId="77777777" w:rsidTr="008E0259">
        <w:trPr>
          <w:trHeight w:val="320"/>
        </w:trPr>
        <w:tc>
          <w:tcPr>
            <w:tcW w:w="956" w:type="dxa"/>
            <w:vMerge/>
            <w:shd w:val="clear" w:color="auto" w:fill="auto"/>
            <w:noWrap/>
            <w:vAlign w:val="bottom"/>
            <w:hideMark/>
          </w:tcPr>
          <w:p w14:paraId="04176357" w14:textId="583F22D0"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1A8CD697" w14:textId="0ED62AF8" w:rsidR="008E0259" w:rsidRPr="0089171B" w:rsidRDefault="008E0259">
            <w:pPr>
              <w:jc w:val="right"/>
              <w:rPr>
                <w:rFonts w:eastAsia="Times New Roman"/>
                <w:b/>
                <w:color w:val="000000"/>
              </w:rPr>
            </w:pPr>
            <w:r w:rsidRPr="0089171B">
              <w:rPr>
                <w:rFonts w:eastAsia="Times New Roman"/>
                <w:b/>
                <w:color w:val="000000"/>
              </w:rPr>
              <w:t>23</w:t>
            </w:r>
          </w:p>
        </w:tc>
        <w:tc>
          <w:tcPr>
            <w:tcW w:w="567" w:type="dxa"/>
            <w:shd w:val="clear" w:color="auto" w:fill="FFFFFF" w:themeFill="background1"/>
            <w:noWrap/>
            <w:vAlign w:val="bottom"/>
            <w:hideMark/>
          </w:tcPr>
          <w:p w14:paraId="28112B6F" w14:textId="7A9068B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89171B" w:rsidRDefault="008E0259">
            <w:pPr>
              <w:jc w:val="right"/>
              <w:rPr>
                <w:rFonts w:eastAsia="Times New Roman"/>
                <w:b/>
                <w:color w:val="000000"/>
              </w:rPr>
            </w:pPr>
            <w:r w:rsidRPr="0089171B">
              <w:rPr>
                <w:rFonts w:eastAsia="Times New Roman"/>
                <w:b/>
                <w:color w:val="000000"/>
              </w:rPr>
              <w:t>113</w:t>
            </w:r>
          </w:p>
        </w:tc>
        <w:tc>
          <w:tcPr>
            <w:tcW w:w="567" w:type="dxa"/>
            <w:shd w:val="clear" w:color="auto" w:fill="auto"/>
            <w:noWrap/>
            <w:vAlign w:val="bottom"/>
            <w:hideMark/>
          </w:tcPr>
          <w:p w14:paraId="0A5443FD" w14:textId="6557CFDA"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89171B" w:rsidRDefault="008E0259">
            <w:pPr>
              <w:jc w:val="right"/>
              <w:rPr>
                <w:rFonts w:eastAsia="Times New Roman"/>
                <w:b/>
                <w:color w:val="000000"/>
              </w:rPr>
            </w:pPr>
            <w:r w:rsidRPr="0089171B">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89171B" w:rsidRDefault="008E0259">
            <w:pPr>
              <w:jc w:val="right"/>
              <w:rPr>
                <w:rFonts w:eastAsia="Times New Roman"/>
                <w:b/>
                <w:color w:val="000000"/>
              </w:rPr>
            </w:pPr>
            <w:r w:rsidRPr="0089171B">
              <w:rPr>
                <w:rFonts w:eastAsia="Times New Roman"/>
                <w:b/>
                <w:color w:val="000000"/>
              </w:rPr>
              <w:t>216</w:t>
            </w:r>
          </w:p>
        </w:tc>
        <w:tc>
          <w:tcPr>
            <w:tcW w:w="466" w:type="dxa"/>
            <w:shd w:val="clear" w:color="auto" w:fill="auto"/>
            <w:noWrap/>
            <w:vAlign w:val="bottom"/>
            <w:hideMark/>
          </w:tcPr>
          <w:p w14:paraId="4737E75B" w14:textId="3CDE43ED"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89171B" w:rsidRDefault="008E0259">
            <w:pPr>
              <w:jc w:val="right"/>
              <w:rPr>
                <w:rFonts w:eastAsia="Times New Roman"/>
                <w:b/>
                <w:color w:val="000000"/>
              </w:rPr>
            </w:pPr>
            <w:r w:rsidRPr="0089171B">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89171B" w:rsidRDefault="008E0259">
            <w:pPr>
              <w:jc w:val="right"/>
              <w:rPr>
                <w:rFonts w:eastAsia="Times New Roman"/>
                <w:b/>
                <w:color w:val="000000"/>
              </w:rPr>
            </w:pPr>
            <w:r w:rsidRPr="0089171B">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89171B" w:rsidRDefault="008E0259">
            <w:pPr>
              <w:jc w:val="right"/>
              <w:rPr>
                <w:rFonts w:eastAsia="Times New Roman"/>
                <w:b/>
                <w:color w:val="000000"/>
              </w:rPr>
            </w:pPr>
            <w:r w:rsidRPr="0089171B">
              <w:rPr>
                <w:rFonts w:eastAsia="Times New Roman"/>
                <w:b/>
                <w:color w:val="000000"/>
              </w:rPr>
              <w:t>16</w:t>
            </w:r>
          </w:p>
        </w:tc>
      </w:tr>
      <w:tr w:rsidR="008E0259" w:rsidRPr="0089171B" w14:paraId="32A7B221" w14:textId="77777777" w:rsidTr="008E0259">
        <w:trPr>
          <w:trHeight w:val="320"/>
        </w:trPr>
        <w:tc>
          <w:tcPr>
            <w:tcW w:w="956" w:type="dxa"/>
            <w:vMerge/>
            <w:shd w:val="clear" w:color="auto" w:fill="auto"/>
            <w:noWrap/>
            <w:vAlign w:val="bottom"/>
            <w:hideMark/>
          </w:tcPr>
          <w:p w14:paraId="71B3F7C1" w14:textId="74C628F4" w:rsidR="008E0259" w:rsidRPr="0089171B"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1E34A97D" w14:textId="2DA7698B"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556D036" w14:textId="3DFAFD9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4E7EA379" w14:textId="7CF679A4" w:rsidR="008E0259" w:rsidRPr="0089171B" w:rsidRDefault="008E0259">
            <w:pPr>
              <w:jc w:val="right"/>
              <w:rPr>
                <w:rFonts w:eastAsia="Times New Roman"/>
                <w:color w:val="000000"/>
              </w:rPr>
            </w:pPr>
            <w:r w:rsidRPr="0089171B">
              <w:rPr>
                <w:rFonts w:eastAsia="Times New Roman"/>
                <w:color w:val="000000"/>
              </w:rPr>
              <w:t>21</w:t>
            </w:r>
          </w:p>
        </w:tc>
        <w:tc>
          <w:tcPr>
            <w:tcW w:w="567" w:type="dxa"/>
            <w:shd w:val="clear" w:color="auto" w:fill="auto"/>
            <w:noWrap/>
            <w:vAlign w:val="bottom"/>
            <w:hideMark/>
          </w:tcPr>
          <w:p w14:paraId="6B523C76" w14:textId="667D5DFC" w:rsidR="008E0259" w:rsidRPr="0089171B" w:rsidRDefault="008E0259">
            <w:pPr>
              <w:jc w:val="right"/>
              <w:rPr>
                <w:rFonts w:eastAsia="Times New Roman"/>
                <w:color w:val="000000"/>
              </w:rPr>
            </w:pPr>
            <w:r w:rsidRPr="0089171B">
              <w:rPr>
                <w:rFonts w:eastAsia="Times New Roman"/>
                <w:color w:val="000000"/>
              </w:rPr>
              <w:t>6</w:t>
            </w:r>
          </w:p>
        </w:tc>
        <w:tc>
          <w:tcPr>
            <w:tcW w:w="581" w:type="dxa"/>
            <w:shd w:val="clear" w:color="auto" w:fill="auto"/>
            <w:noWrap/>
            <w:vAlign w:val="bottom"/>
            <w:hideMark/>
          </w:tcPr>
          <w:p w14:paraId="4CE65D19" w14:textId="6E22193D"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3C8E6704" w14:textId="06B5C22D"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3E12E39D" w14:textId="06033A1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75B2CBBC" w14:textId="0D17ADE5" w:rsidR="008E0259" w:rsidRPr="0089171B" w:rsidRDefault="008E0259">
            <w:pPr>
              <w:jc w:val="right"/>
              <w:rPr>
                <w:rFonts w:eastAsia="Times New Roman"/>
                <w:color w:val="000000"/>
              </w:rPr>
            </w:pPr>
            <w:r w:rsidRPr="0089171B">
              <w:rPr>
                <w:rFonts w:eastAsia="Times New Roman"/>
                <w:color w:val="000000"/>
              </w:rPr>
              <w:t>62</w:t>
            </w:r>
          </w:p>
        </w:tc>
        <w:tc>
          <w:tcPr>
            <w:tcW w:w="460" w:type="dxa"/>
            <w:shd w:val="clear" w:color="auto" w:fill="auto"/>
            <w:noWrap/>
            <w:vAlign w:val="bottom"/>
            <w:hideMark/>
          </w:tcPr>
          <w:p w14:paraId="673ED2FF" w14:textId="4C958A1C"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70316975" w14:textId="7712921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D926AF1" w14:textId="77777777" w:rsidTr="008E0259">
        <w:trPr>
          <w:trHeight w:val="320"/>
        </w:trPr>
        <w:tc>
          <w:tcPr>
            <w:tcW w:w="956" w:type="dxa"/>
            <w:vMerge/>
            <w:shd w:val="clear" w:color="auto" w:fill="auto"/>
            <w:noWrap/>
            <w:vAlign w:val="bottom"/>
            <w:hideMark/>
          </w:tcPr>
          <w:p w14:paraId="666962F1" w14:textId="0291EEB1" w:rsidR="008E0259" w:rsidRPr="0089171B"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1A7B57E2" w14:textId="06F2773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8E735B9" w14:textId="7D7E448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904ABA9" w14:textId="47212280" w:rsidR="008E0259" w:rsidRPr="0089171B" w:rsidRDefault="008E0259">
            <w:pPr>
              <w:jc w:val="right"/>
              <w:rPr>
                <w:rFonts w:eastAsia="Times New Roman"/>
                <w:color w:val="000000"/>
              </w:rPr>
            </w:pPr>
            <w:r w:rsidRPr="0089171B">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89171B" w:rsidRDefault="008E0259">
            <w:pPr>
              <w:jc w:val="right"/>
              <w:rPr>
                <w:rFonts w:eastAsia="Times New Roman"/>
                <w:color w:val="000000"/>
              </w:rPr>
            </w:pPr>
            <w:r w:rsidRPr="0089171B">
              <w:rPr>
                <w:rFonts w:eastAsia="Times New Roman"/>
                <w:color w:val="000000"/>
              </w:rPr>
              <w:t>2</w:t>
            </w:r>
          </w:p>
        </w:tc>
        <w:tc>
          <w:tcPr>
            <w:tcW w:w="581" w:type="dxa"/>
            <w:shd w:val="clear" w:color="auto" w:fill="auto"/>
            <w:noWrap/>
            <w:vAlign w:val="bottom"/>
            <w:hideMark/>
          </w:tcPr>
          <w:p w14:paraId="5DDEF33A" w14:textId="3CCADB3F" w:rsidR="008E0259" w:rsidRPr="0089171B" w:rsidRDefault="008E0259">
            <w:pPr>
              <w:jc w:val="right"/>
              <w:rPr>
                <w:rFonts w:eastAsia="Times New Roman"/>
                <w:color w:val="000000"/>
              </w:rPr>
            </w:pPr>
            <w:r w:rsidRPr="0089171B">
              <w:rPr>
                <w:rFonts w:eastAsia="Times New Roman"/>
                <w:color w:val="000000"/>
              </w:rPr>
              <w:t>2</w:t>
            </w:r>
          </w:p>
        </w:tc>
        <w:tc>
          <w:tcPr>
            <w:tcW w:w="606" w:type="dxa"/>
            <w:shd w:val="clear" w:color="auto" w:fill="auto"/>
            <w:noWrap/>
            <w:vAlign w:val="bottom"/>
            <w:hideMark/>
          </w:tcPr>
          <w:p w14:paraId="4D25E28B" w14:textId="2224A96C"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4170CC9B" w14:textId="35F0951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F66358B" w14:textId="706407A5"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F20EA2B" w14:textId="6187B4A7"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CC430D7" w14:textId="29AF3D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E314CE7" w14:textId="77777777" w:rsidTr="008E0259">
        <w:trPr>
          <w:trHeight w:val="320"/>
        </w:trPr>
        <w:tc>
          <w:tcPr>
            <w:tcW w:w="956" w:type="dxa"/>
            <w:vMerge/>
            <w:shd w:val="clear" w:color="auto" w:fill="auto"/>
            <w:noWrap/>
            <w:vAlign w:val="bottom"/>
            <w:hideMark/>
          </w:tcPr>
          <w:p w14:paraId="651D7A49" w14:textId="2A1AF92E" w:rsidR="008E0259" w:rsidRPr="0089171B"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2D80A714" w14:textId="633EEA4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B967CFD" w14:textId="0DCF3E72"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698DE975" w14:textId="66A5881E" w:rsidR="008E0259" w:rsidRPr="0089171B" w:rsidRDefault="008E0259">
            <w:pPr>
              <w:jc w:val="right"/>
              <w:rPr>
                <w:rFonts w:eastAsia="Times New Roman"/>
                <w:b/>
                <w:color w:val="000000"/>
              </w:rPr>
            </w:pPr>
            <w:r w:rsidRPr="0089171B">
              <w:rPr>
                <w:rFonts w:eastAsia="Times New Roman"/>
                <w:color w:val="000000"/>
              </w:rPr>
              <w:t>8</w:t>
            </w:r>
          </w:p>
        </w:tc>
        <w:tc>
          <w:tcPr>
            <w:tcW w:w="581" w:type="dxa"/>
            <w:shd w:val="clear" w:color="auto" w:fill="auto"/>
            <w:noWrap/>
            <w:vAlign w:val="bottom"/>
            <w:hideMark/>
          </w:tcPr>
          <w:p w14:paraId="044224DE" w14:textId="4B3609B1"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788D19AF" w14:textId="78E3310F" w:rsidR="008E0259" w:rsidRPr="0089171B" w:rsidRDefault="008E0259">
            <w:pPr>
              <w:jc w:val="right"/>
              <w:rPr>
                <w:rFonts w:eastAsia="Times New Roman"/>
                <w:color w:val="000000"/>
              </w:rPr>
            </w:pPr>
            <w:r w:rsidRPr="0089171B">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422F9049" w14:textId="6C95805D" w:rsidR="008E0259" w:rsidRPr="0089171B" w:rsidRDefault="008E0259">
            <w:pPr>
              <w:jc w:val="right"/>
              <w:rPr>
                <w:rFonts w:eastAsia="Times New Roman"/>
                <w:color w:val="000000"/>
              </w:rPr>
            </w:pPr>
            <w:r w:rsidRPr="0089171B">
              <w:rPr>
                <w:rFonts w:eastAsia="Times New Roman"/>
                <w:color w:val="000000"/>
              </w:rPr>
              <w:t>1</w:t>
            </w:r>
          </w:p>
        </w:tc>
        <w:tc>
          <w:tcPr>
            <w:tcW w:w="460" w:type="dxa"/>
            <w:shd w:val="clear" w:color="auto" w:fill="auto"/>
            <w:noWrap/>
            <w:vAlign w:val="bottom"/>
            <w:hideMark/>
          </w:tcPr>
          <w:p w14:paraId="35BF0CCC" w14:textId="116E901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7D5AC480" w14:textId="0910EF07" w:rsidR="008E0259" w:rsidRPr="0089171B" w:rsidRDefault="008E0259">
            <w:pPr>
              <w:jc w:val="right"/>
              <w:rPr>
                <w:rFonts w:eastAsia="Times New Roman"/>
                <w:color w:val="000000"/>
              </w:rPr>
            </w:pPr>
            <w:r w:rsidRPr="0089171B">
              <w:rPr>
                <w:rFonts w:eastAsia="Times New Roman"/>
                <w:color w:val="000000"/>
              </w:rPr>
              <w:t>2</w:t>
            </w:r>
          </w:p>
        </w:tc>
      </w:tr>
      <w:tr w:rsidR="008E0259" w:rsidRPr="0089171B" w14:paraId="5CE1718F" w14:textId="77777777" w:rsidTr="008E0259">
        <w:trPr>
          <w:trHeight w:val="320"/>
        </w:trPr>
        <w:tc>
          <w:tcPr>
            <w:tcW w:w="956" w:type="dxa"/>
            <w:vMerge/>
            <w:shd w:val="clear" w:color="auto" w:fill="auto"/>
            <w:noWrap/>
            <w:vAlign w:val="bottom"/>
            <w:hideMark/>
          </w:tcPr>
          <w:p w14:paraId="645FEAB2" w14:textId="1719F6F6" w:rsidR="008E0259" w:rsidRPr="0089171B"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0CDD9E1D" w14:textId="6BA3BD75" w:rsidR="008E0259" w:rsidRPr="0089171B" w:rsidRDefault="008E0259">
            <w:pPr>
              <w:jc w:val="right"/>
              <w:rPr>
                <w:rFonts w:eastAsia="Times New Roman"/>
                <w:color w:val="000000"/>
              </w:rPr>
            </w:pPr>
            <w:r w:rsidRPr="0089171B">
              <w:rPr>
                <w:rFonts w:eastAsia="Times New Roman"/>
                <w:color w:val="000000"/>
              </w:rPr>
              <w:t>4</w:t>
            </w:r>
          </w:p>
        </w:tc>
        <w:tc>
          <w:tcPr>
            <w:tcW w:w="567" w:type="dxa"/>
            <w:shd w:val="clear" w:color="auto" w:fill="auto"/>
            <w:noWrap/>
            <w:vAlign w:val="bottom"/>
            <w:hideMark/>
          </w:tcPr>
          <w:p w14:paraId="2D077F46" w14:textId="63DE7D3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FFFFFF" w:themeFill="background1"/>
            <w:noWrap/>
            <w:vAlign w:val="bottom"/>
            <w:hideMark/>
          </w:tcPr>
          <w:p w14:paraId="13AA77E0" w14:textId="12612FDD" w:rsidR="008E0259" w:rsidRPr="0089171B" w:rsidRDefault="008E0259">
            <w:pPr>
              <w:jc w:val="right"/>
              <w:rPr>
                <w:rFonts w:eastAsia="Times New Roman"/>
                <w:b/>
                <w:color w:val="000000"/>
              </w:rPr>
            </w:pPr>
            <w:r w:rsidRPr="0089171B">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89171B" w:rsidRDefault="008E0259">
            <w:pPr>
              <w:jc w:val="right"/>
              <w:rPr>
                <w:rFonts w:eastAsia="Times New Roman"/>
                <w:color w:val="000000"/>
              </w:rPr>
            </w:pPr>
            <w:r w:rsidRPr="0089171B">
              <w:rPr>
                <w:rFonts w:eastAsia="Times New Roman"/>
                <w:color w:val="000000"/>
              </w:rPr>
              <w:t>5</w:t>
            </w:r>
          </w:p>
        </w:tc>
        <w:tc>
          <w:tcPr>
            <w:tcW w:w="581" w:type="dxa"/>
            <w:shd w:val="clear" w:color="auto" w:fill="auto"/>
            <w:noWrap/>
            <w:vAlign w:val="bottom"/>
            <w:hideMark/>
          </w:tcPr>
          <w:p w14:paraId="6CA1418C" w14:textId="5E3985C9"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015C8077" w14:textId="0A8690FB" w:rsidR="008E0259" w:rsidRPr="0089171B" w:rsidRDefault="008E0259">
            <w:pPr>
              <w:jc w:val="right"/>
              <w:rPr>
                <w:rFonts w:eastAsia="Times New Roman"/>
                <w:color w:val="000000"/>
              </w:rPr>
            </w:pPr>
            <w:r w:rsidRPr="0089171B">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89171B" w:rsidRDefault="008E0259">
            <w:pPr>
              <w:jc w:val="right"/>
              <w:rPr>
                <w:rFonts w:eastAsia="Times New Roman"/>
                <w:b/>
                <w:color w:val="000000"/>
              </w:rPr>
            </w:pPr>
            <w:r w:rsidRPr="0089171B">
              <w:rPr>
                <w:rFonts w:eastAsia="Times New Roman"/>
                <w:color w:val="000000"/>
              </w:rPr>
              <w:t>0</w:t>
            </w:r>
          </w:p>
        </w:tc>
        <w:tc>
          <w:tcPr>
            <w:tcW w:w="708" w:type="dxa"/>
            <w:shd w:val="clear" w:color="auto" w:fill="auto"/>
            <w:noWrap/>
            <w:vAlign w:val="bottom"/>
            <w:hideMark/>
          </w:tcPr>
          <w:p w14:paraId="571775E1" w14:textId="6095BF41" w:rsidR="008E0259" w:rsidRPr="0089171B" w:rsidRDefault="008E0259">
            <w:pPr>
              <w:jc w:val="right"/>
              <w:rPr>
                <w:rFonts w:eastAsia="Times New Roman"/>
                <w:color w:val="000000"/>
              </w:rPr>
            </w:pPr>
            <w:r w:rsidRPr="0089171B">
              <w:rPr>
                <w:rFonts w:eastAsia="Times New Roman"/>
                <w:color w:val="000000"/>
              </w:rPr>
              <w:t>87</w:t>
            </w:r>
          </w:p>
        </w:tc>
        <w:tc>
          <w:tcPr>
            <w:tcW w:w="460" w:type="dxa"/>
            <w:shd w:val="clear" w:color="auto" w:fill="auto"/>
            <w:noWrap/>
            <w:vAlign w:val="bottom"/>
            <w:hideMark/>
          </w:tcPr>
          <w:p w14:paraId="3A120F82" w14:textId="311F4824"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61E9AEBD" w14:textId="07491C38"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01F320DC" w14:textId="2AF64E15"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89171B" w:rsidRDefault="008E0259">
            <w:pPr>
              <w:jc w:val="right"/>
              <w:rPr>
                <w:rFonts w:eastAsia="Times New Roman"/>
                <w:color w:val="000000"/>
              </w:rPr>
            </w:pPr>
            <w:r w:rsidRPr="0089171B">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89171B" w:rsidRDefault="008E0259">
            <w:pPr>
              <w:jc w:val="right"/>
              <w:rPr>
                <w:rFonts w:eastAsia="Times New Roman"/>
                <w:color w:val="000000"/>
              </w:rPr>
            </w:pPr>
            <w:r w:rsidRPr="0089171B">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89171B" w:rsidRDefault="00971279" w:rsidP="00911C42">
            <w:pPr>
              <w:rPr>
                <w:rFonts w:eastAsia="Times New Roman"/>
                <w:b/>
                <w:color w:val="000000"/>
              </w:rPr>
            </w:pPr>
            <w:proofErr w:type="spellStart"/>
            <w:r w:rsidRPr="0089171B">
              <w:rPr>
                <w:rFonts w:eastAsia="Times New Roman"/>
                <w:b/>
                <w:color w:val="000000"/>
              </w:rPr>
              <w:t>G</w:t>
            </w:r>
            <w:r w:rsidR="008E0259" w:rsidRPr="0089171B">
              <w:rPr>
                <w:rFonts w:eastAsia="Times New Roman"/>
                <w:b/>
                <w:color w:val="000000"/>
              </w:rPr>
              <w:t>bm</w:t>
            </w:r>
            <w:proofErr w:type="spellEnd"/>
          </w:p>
          <w:p w14:paraId="45C473E3" w14:textId="77777777" w:rsidR="00971279" w:rsidRPr="0089171B" w:rsidRDefault="00971279" w:rsidP="00911C42">
            <w:pPr>
              <w:rPr>
                <w:rFonts w:eastAsia="Times New Roman"/>
                <w:b/>
                <w:color w:val="000000"/>
              </w:rPr>
            </w:pPr>
          </w:p>
          <w:p w14:paraId="1905C2F7" w14:textId="77777777" w:rsidR="00971279" w:rsidRPr="0089171B" w:rsidRDefault="00971279" w:rsidP="00911C42">
            <w:pPr>
              <w:rPr>
                <w:rFonts w:eastAsia="Times New Roman"/>
                <w:b/>
                <w:color w:val="000000"/>
              </w:rPr>
            </w:pPr>
          </w:p>
          <w:p w14:paraId="3C9B0833" w14:textId="77777777" w:rsidR="00971279" w:rsidRPr="0089171B" w:rsidRDefault="00971279" w:rsidP="00911C42">
            <w:pPr>
              <w:rPr>
                <w:rFonts w:eastAsia="Times New Roman"/>
                <w:b/>
                <w:color w:val="000000"/>
              </w:rPr>
            </w:pPr>
          </w:p>
          <w:p w14:paraId="6132F32D" w14:textId="0D16F9D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89171B" w:rsidRDefault="008E0259">
            <w:pPr>
              <w:jc w:val="right"/>
              <w:rPr>
                <w:rFonts w:eastAsia="Times New Roman"/>
                <w:color w:val="000000"/>
              </w:rPr>
            </w:pPr>
            <w:r w:rsidRPr="0089171B">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89171B" w:rsidRDefault="008E0259">
            <w:pPr>
              <w:jc w:val="right"/>
              <w:rPr>
                <w:rFonts w:eastAsia="Times New Roman"/>
                <w:color w:val="000000"/>
              </w:rPr>
            </w:pPr>
            <w:r w:rsidRPr="0089171B">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89171B" w:rsidRDefault="008E0259">
            <w:pPr>
              <w:jc w:val="right"/>
              <w:rPr>
                <w:rFonts w:eastAsia="Times New Roman"/>
                <w:color w:val="000000"/>
              </w:rPr>
            </w:pPr>
            <w:r w:rsidRPr="0089171B">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89171B" w:rsidRDefault="008E0259">
            <w:pPr>
              <w:jc w:val="right"/>
              <w:rPr>
                <w:rFonts w:eastAsia="Times New Roman"/>
                <w:b/>
                <w:color w:val="000000"/>
              </w:rPr>
            </w:pPr>
            <w:r w:rsidRPr="0089171B">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89171B" w:rsidRDefault="008E0259">
            <w:pPr>
              <w:jc w:val="right"/>
              <w:rPr>
                <w:rFonts w:eastAsia="Times New Roman"/>
                <w:color w:val="000000"/>
              </w:rPr>
            </w:pPr>
            <w:r w:rsidRPr="0089171B">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89171B" w:rsidRDefault="008E0259">
            <w:pPr>
              <w:jc w:val="right"/>
              <w:rPr>
                <w:rFonts w:eastAsia="Times New Roman"/>
                <w:color w:val="000000"/>
              </w:rPr>
            </w:pPr>
            <w:r w:rsidRPr="0089171B">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89171B" w:rsidRDefault="008E0259">
            <w:pPr>
              <w:jc w:val="right"/>
              <w:rPr>
                <w:rFonts w:eastAsia="Times New Roman"/>
                <w:color w:val="000000"/>
              </w:rPr>
            </w:pPr>
            <w:r w:rsidRPr="0089171B">
              <w:rPr>
                <w:rFonts w:eastAsia="Times New Roman"/>
                <w:color w:val="000000"/>
              </w:rPr>
              <w:t>10</w:t>
            </w:r>
          </w:p>
        </w:tc>
      </w:tr>
      <w:tr w:rsidR="008E0259" w:rsidRPr="0089171B" w14:paraId="13988C1D" w14:textId="77777777" w:rsidTr="00B205BB">
        <w:trPr>
          <w:trHeight w:val="320"/>
        </w:trPr>
        <w:tc>
          <w:tcPr>
            <w:tcW w:w="956" w:type="dxa"/>
            <w:vMerge/>
            <w:shd w:val="clear" w:color="auto" w:fill="auto"/>
            <w:noWrap/>
            <w:vAlign w:val="bottom"/>
            <w:hideMark/>
          </w:tcPr>
          <w:p w14:paraId="57DD2B5D" w14:textId="109D8F52"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4A26BC42" w14:textId="29F16BCB" w:rsidR="008E0259" w:rsidRPr="0089171B" w:rsidRDefault="008E0259">
            <w:pPr>
              <w:jc w:val="right"/>
              <w:rPr>
                <w:rFonts w:eastAsia="Times New Roman"/>
                <w:b/>
                <w:color w:val="000000"/>
              </w:rPr>
            </w:pPr>
            <w:r w:rsidRPr="0089171B">
              <w:rPr>
                <w:rFonts w:eastAsia="Times New Roman"/>
                <w:b/>
                <w:color w:val="000000"/>
              </w:rPr>
              <w:t>30</w:t>
            </w:r>
          </w:p>
        </w:tc>
        <w:tc>
          <w:tcPr>
            <w:tcW w:w="567" w:type="dxa"/>
            <w:shd w:val="clear" w:color="auto" w:fill="auto"/>
            <w:noWrap/>
            <w:vAlign w:val="bottom"/>
            <w:hideMark/>
          </w:tcPr>
          <w:p w14:paraId="4B111A99" w14:textId="60B778F0"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89171B" w:rsidRDefault="008E0259">
            <w:pPr>
              <w:jc w:val="right"/>
              <w:rPr>
                <w:rFonts w:eastAsia="Times New Roman"/>
                <w:b/>
                <w:color w:val="000000"/>
              </w:rPr>
            </w:pPr>
            <w:r w:rsidRPr="0089171B">
              <w:rPr>
                <w:rFonts w:eastAsia="Times New Roman"/>
                <w:b/>
                <w:color w:val="000000"/>
              </w:rPr>
              <w:t>426</w:t>
            </w:r>
          </w:p>
        </w:tc>
        <w:tc>
          <w:tcPr>
            <w:tcW w:w="567" w:type="dxa"/>
            <w:shd w:val="clear" w:color="auto" w:fill="auto"/>
            <w:noWrap/>
            <w:vAlign w:val="bottom"/>
            <w:hideMark/>
          </w:tcPr>
          <w:p w14:paraId="4000367B" w14:textId="5CA31FD0" w:rsidR="008E0259" w:rsidRPr="0089171B" w:rsidRDefault="008E0259">
            <w:pPr>
              <w:jc w:val="right"/>
              <w:rPr>
                <w:rFonts w:eastAsia="Times New Roman"/>
                <w:color w:val="000000"/>
              </w:rPr>
            </w:pPr>
            <w:r w:rsidRPr="0089171B">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89171B" w:rsidRDefault="008E0259">
            <w:pPr>
              <w:jc w:val="right"/>
              <w:rPr>
                <w:rFonts w:eastAsia="Times New Roman"/>
                <w:b/>
                <w:color w:val="000000"/>
              </w:rPr>
            </w:pPr>
            <w:r w:rsidRPr="0089171B">
              <w:rPr>
                <w:rFonts w:eastAsia="Times New Roman"/>
                <w:b/>
                <w:color w:val="000000"/>
              </w:rPr>
              <w:t>125</w:t>
            </w:r>
          </w:p>
        </w:tc>
        <w:tc>
          <w:tcPr>
            <w:tcW w:w="606" w:type="dxa"/>
            <w:shd w:val="clear" w:color="auto" w:fill="auto"/>
            <w:noWrap/>
            <w:vAlign w:val="bottom"/>
            <w:hideMark/>
          </w:tcPr>
          <w:p w14:paraId="4B8CDBFB" w14:textId="66989FDC" w:rsidR="008E0259" w:rsidRPr="0089171B" w:rsidRDefault="008E0259">
            <w:pPr>
              <w:jc w:val="right"/>
              <w:rPr>
                <w:rFonts w:eastAsia="Times New Roman"/>
                <w:color w:val="000000"/>
              </w:rPr>
            </w:pPr>
            <w:r w:rsidRPr="0089171B">
              <w:rPr>
                <w:rFonts w:eastAsia="Times New Roman"/>
                <w:color w:val="000000"/>
              </w:rPr>
              <w:t>693</w:t>
            </w:r>
          </w:p>
        </w:tc>
        <w:tc>
          <w:tcPr>
            <w:tcW w:w="466" w:type="dxa"/>
            <w:shd w:val="clear" w:color="auto" w:fill="auto"/>
            <w:noWrap/>
            <w:vAlign w:val="bottom"/>
            <w:hideMark/>
          </w:tcPr>
          <w:p w14:paraId="75E01288" w14:textId="25D2FA15" w:rsidR="008E0259" w:rsidRPr="0089171B" w:rsidRDefault="008E0259">
            <w:pPr>
              <w:jc w:val="right"/>
              <w:rPr>
                <w:rFonts w:eastAsia="Times New Roman"/>
                <w:color w:val="000000"/>
              </w:rPr>
            </w:pPr>
            <w:r w:rsidRPr="0089171B">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89171B" w:rsidRDefault="008E0259">
            <w:pPr>
              <w:jc w:val="right"/>
              <w:rPr>
                <w:rFonts w:eastAsia="Times New Roman"/>
                <w:b/>
                <w:color w:val="000000"/>
              </w:rPr>
            </w:pPr>
            <w:r w:rsidRPr="0089171B">
              <w:rPr>
                <w:rFonts w:eastAsia="Times New Roman"/>
                <w:b/>
                <w:color w:val="000000"/>
              </w:rPr>
              <w:t>869</w:t>
            </w:r>
          </w:p>
        </w:tc>
        <w:tc>
          <w:tcPr>
            <w:tcW w:w="460" w:type="dxa"/>
            <w:shd w:val="clear" w:color="auto" w:fill="auto"/>
            <w:noWrap/>
            <w:vAlign w:val="bottom"/>
            <w:hideMark/>
          </w:tcPr>
          <w:p w14:paraId="5394C966" w14:textId="12912CC1" w:rsidR="008E0259" w:rsidRPr="0089171B" w:rsidRDefault="008E0259">
            <w:pPr>
              <w:jc w:val="right"/>
              <w:rPr>
                <w:rFonts w:eastAsia="Times New Roman"/>
                <w:color w:val="000000"/>
              </w:rPr>
            </w:pPr>
            <w:r w:rsidRPr="0089171B">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89171B" w:rsidRDefault="008E0259">
            <w:pPr>
              <w:jc w:val="right"/>
              <w:rPr>
                <w:rFonts w:eastAsia="Times New Roman"/>
                <w:b/>
                <w:color w:val="000000"/>
              </w:rPr>
            </w:pPr>
            <w:r w:rsidRPr="0089171B">
              <w:rPr>
                <w:rFonts w:eastAsia="Times New Roman"/>
                <w:b/>
                <w:color w:val="000000"/>
              </w:rPr>
              <w:t>44</w:t>
            </w:r>
          </w:p>
        </w:tc>
      </w:tr>
      <w:tr w:rsidR="008E0259" w:rsidRPr="0089171B" w14:paraId="2150ED39" w14:textId="77777777" w:rsidTr="00B205BB">
        <w:trPr>
          <w:trHeight w:val="320"/>
        </w:trPr>
        <w:tc>
          <w:tcPr>
            <w:tcW w:w="956" w:type="dxa"/>
            <w:vMerge/>
            <w:shd w:val="clear" w:color="auto" w:fill="auto"/>
            <w:noWrap/>
            <w:vAlign w:val="bottom"/>
            <w:hideMark/>
          </w:tcPr>
          <w:p w14:paraId="5E43E623" w14:textId="1D7BEA46" w:rsidR="008E0259" w:rsidRPr="0089171B"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5FCC96F6" w14:textId="65D8F301" w:rsidR="008E0259" w:rsidRPr="0089171B" w:rsidRDefault="008E0259">
            <w:pPr>
              <w:jc w:val="right"/>
              <w:rPr>
                <w:rFonts w:eastAsia="Times New Roman"/>
                <w:color w:val="000000"/>
              </w:rPr>
            </w:pPr>
            <w:r w:rsidRPr="0089171B">
              <w:rPr>
                <w:rFonts w:eastAsia="Times New Roman"/>
                <w:color w:val="000000"/>
              </w:rPr>
              <w:t>10</w:t>
            </w:r>
          </w:p>
        </w:tc>
        <w:tc>
          <w:tcPr>
            <w:tcW w:w="567" w:type="dxa"/>
            <w:shd w:val="clear" w:color="auto" w:fill="auto"/>
            <w:noWrap/>
            <w:vAlign w:val="bottom"/>
            <w:hideMark/>
          </w:tcPr>
          <w:p w14:paraId="46C84697" w14:textId="4EE14CA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C48E5ED" w14:textId="1E5769CB" w:rsidR="008E0259" w:rsidRPr="0089171B" w:rsidRDefault="008E0259">
            <w:pPr>
              <w:jc w:val="right"/>
              <w:rPr>
                <w:rFonts w:eastAsia="Times New Roman"/>
                <w:color w:val="000000"/>
              </w:rPr>
            </w:pPr>
            <w:r w:rsidRPr="0089171B">
              <w:rPr>
                <w:rFonts w:eastAsia="Times New Roman"/>
                <w:color w:val="000000"/>
              </w:rPr>
              <w:t>312</w:t>
            </w:r>
          </w:p>
        </w:tc>
        <w:tc>
          <w:tcPr>
            <w:tcW w:w="567" w:type="dxa"/>
            <w:shd w:val="clear" w:color="auto" w:fill="auto"/>
            <w:noWrap/>
            <w:vAlign w:val="bottom"/>
            <w:hideMark/>
          </w:tcPr>
          <w:p w14:paraId="63A96B1E" w14:textId="15996CB0"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757F5CAD" w14:textId="154690AE" w:rsidR="008E0259" w:rsidRPr="0089171B" w:rsidRDefault="008E0259">
            <w:pPr>
              <w:jc w:val="right"/>
              <w:rPr>
                <w:rFonts w:eastAsia="Times New Roman"/>
                <w:color w:val="000000"/>
              </w:rPr>
            </w:pPr>
            <w:r w:rsidRPr="0089171B">
              <w:rPr>
                <w:rFonts w:eastAsia="Times New Roman"/>
                <w:color w:val="000000"/>
              </w:rPr>
              <w:t>62</w:t>
            </w:r>
          </w:p>
        </w:tc>
        <w:tc>
          <w:tcPr>
            <w:tcW w:w="606" w:type="dxa"/>
            <w:shd w:val="clear" w:color="auto" w:fill="auto"/>
            <w:noWrap/>
            <w:vAlign w:val="bottom"/>
            <w:hideMark/>
          </w:tcPr>
          <w:p w14:paraId="32133F93" w14:textId="780D1BF3" w:rsidR="008E0259" w:rsidRPr="0089171B" w:rsidRDefault="008E0259">
            <w:pPr>
              <w:jc w:val="right"/>
              <w:rPr>
                <w:rFonts w:eastAsia="Times New Roman"/>
                <w:color w:val="000000"/>
              </w:rPr>
            </w:pPr>
            <w:r w:rsidRPr="0089171B">
              <w:rPr>
                <w:rFonts w:eastAsia="Times New Roman"/>
                <w:color w:val="000000"/>
              </w:rPr>
              <w:t>776</w:t>
            </w:r>
          </w:p>
        </w:tc>
        <w:tc>
          <w:tcPr>
            <w:tcW w:w="466" w:type="dxa"/>
            <w:shd w:val="clear" w:color="auto" w:fill="auto"/>
            <w:noWrap/>
            <w:vAlign w:val="bottom"/>
            <w:hideMark/>
          </w:tcPr>
          <w:p w14:paraId="277AC571" w14:textId="6413CBEE"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2BF54E21" w14:textId="59AD599C" w:rsidR="008E0259" w:rsidRPr="0089171B" w:rsidRDefault="008E0259">
            <w:pPr>
              <w:jc w:val="right"/>
              <w:rPr>
                <w:rFonts w:eastAsia="Times New Roman"/>
                <w:color w:val="000000"/>
              </w:rPr>
            </w:pPr>
            <w:r w:rsidRPr="0089171B">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89171B" w:rsidRDefault="008E0259">
            <w:pPr>
              <w:jc w:val="right"/>
              <w:rPr>
                <w:rFonts w:eastAsia="Times New Roman"/>
                <w:color w:val="000000"/>
              </w:rPr>
            </w:pPr>
            <w:r w:rsidRPr="0089171B">
              <w:rPr>
                <w:rFonts w:eastAsia="Times New Roman"/>
                <w:color w:val="000000"/>
              </w:rPr>
              <w:t>20</w:t>
            </w:r>
          </w:p>
        </w:tc>
        <w:tc>
          <w:tcPr>
            <w:tcW w:w="1134" w:type="dxa"/>
            <w:shd w:val="clear" w:color="auto" w:fill="auto"/>
            <w:noWrap/>
            <w:vAlign w:val="bottom"/>
            <w:hideMark/>
          </w:tcPr>
          <w:p w14:paraId="60C2840E" w14:textId="2DCD1108" w:rsidR="008E0259" w:rsidRPr="0089171B" w:rsidRDefault="008E0259">
            <w:pPr>
              <w:jc w:val="right"/>
              <w:rPr>
                <w:rFonts w:eastAsia="Times New Roman"/>
                <w:color w:val="000000"/>
              </w:rPr>
            </w:pPr>
            <w:r w:rsidRPr="0089171B">
              <w:rPr>
                <w:rFonts w:eastAsia="Times New Roman"/>
                <w:color w:val="000000"/>
              </w:rPr>
              <w:t>14</w:t>
            </w:r>
          </w:p>
        </w:tc>
      </w:tr>
      <w:tr w:rsidR="008E0259" w:rsidRPr="0089171B" w14:paraId="6F45C744" w14:textId="77777777" w:rsidTr="00B205BB">
        <w:trPr>
          <w:trHeight w:val="320"/>
        </w:trPr>
        <w:tc>
          <w:tcPr>
            <w:tcW w:w="956" w:type="dxa"/>
            <w:vMerge/>
            <w:shd w:val="clear" w:color="auto" w:fill="auto"/>
            <w:noWrap/>
            <w:vAlign w:val="bottom"/>
            <w:hideMark/>
          </w:tcPr>
          <w:p w14:paraId="38A958E8" w14:textId="0E0DF95D" w:rsidR="008E0259" w:rsidRPr="0089171B"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89171B" w:rsidRDefault="008E0259" w:rsidP="00ED7B2F">
            <w:pPr>
              <w:rPr>
                <w:rFonts w:eastAsia="Times New Roman"/>
                <w:color w:val="000000"/>
              </w:rPr>
            </w:pPr>
            <w:r w:rsidRPr="0089171B">
              <w:rPr>
                <w:rFonts w:eastAsia="Times New Roman"/>
                <w:color w:val="000000"/>
              </w:rPr>
              <w:t>Ensemble</w:t>
            </w:r>
          </w:p>
        </w:tc>
        <w:tc>
          <w:tcPr>
            <w:tcW w:w="850" w:type="dxa"/>
            <w:shd w:val="clear" w:color="auto" w:fill="auto"/>
            <w:noWrap/>
            <w:vAlign w:val="bottom"/>
            <w:hideMark/>
          </w:tcPr>
          <w:p w14:paraId="378C3743" w14:textId="0DFA58D0" w:rsidR="008E0259" w:rsidRPr="0089171B" w:rsidRDefault="008E0259">
            <w:pPr>
              <w:jc w:val="right"/>
              <w:rPr>
                <w:rFonts w:eastAsia="Times New Roman"/>
                <w:color w:val="000000"/>
              </w:rPr>
            </w:pPr>
            <w:r w:rsidRPr="0089171B">
              <w:rPr>
                <w:rFonts w:eastAsia="Times New Roman"/>
                <w:color w:val="000000"/>
              </w:rPr>
              <w:t>9</w:t>
            </w:r>
          </w:p>
        </w:tc>
        <w:tc>
          <w:tcPr>
            <w:tcW w:w="567" w:type="dxa"/>
            <w:shd w:val="clear" w:color="auto" w:fill="auto"/>
            <w:noWrap/>
            <w:vAlign w:val="bottom"/>
            <w:hideMark/>
          </w:tcPr>
          <w:p w14:paraId="1930DC2F" w14:textId="74DE26E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27BBE8F" w14:textId="4D76C98B" w:rsidR="008E0259" w:rsidRPr="0089171B" w:rsidRDefault="008E0259">
            <w:pPr>
              <w:jc w:val="right"/>
              <w:rPr>
                <w:rFonts w:eastAsia="Times New Roman"/>
                <w:color w:val="000000"/>
              </w:rPr>
            </w:pPr>
            <w:r w:rsidRPr="0089171B">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197AFF65" w14:textId="2402CCBE" w:rsidR="008E0259" w:rsidRPr="0089171B" w:rsidRDefault="008E0259">
            <w:pPr>
              <w:jc w:val="right"/>
              <w:rPr>
                <w:rFonts w:eastAsia="Times New Roman"/>
                <w:color w:val="000000"/>
              </w:rPr>
            </w:pPr>
            <w:r w:rsidRPr="0089171B">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89171B" w:rsidRDefault="008E0259">
            <w:pPr>
              <w:jc w:val="right"/>
              <w:rPr>
                <w:rFonts w:eastAsia="Times New Roman"/>
                <w:color w:val="000000"/>
              </w:rPr>
            </w:pPr>
            <w:r w:rsidRPr="0089171B">
              <w:rPr>
                <w:rFonts w:eastAsia="Times New Roman"/>
                <w:color w:val="000000"/>
              </w:rPr>
              <w:t>669</w:t>
            </w:r>
          </w:p>
        </w:tc>
        <w:tc>
          <w:tcPr>
            <w:tcW w:w="466" w:type="dxa"/>
            <w:shd w:val="clear" w:color="auto" w:fill="auto"/>
            <w:noWrap/>
            <w:vAlign w:val="bottom"/>
            <w:hideMark/>
          </w:tcPr>
          <w:p w14:paraId="263C5EA2" w14:textId="4F6EDE15"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750729FD" w14:textId="29FCDB4B" w:rsidR="008E0259" w:rsidRPr="0089171B" w:rsidRDefault="008E0259">
            <w:pPr>
              <w:jc w:val="right"/>
              <w:rPr>
                <w:rFonts w:eastAsia="Times New Roman"/>
                <w:color w:val="000000"/>
              </w:rPr>
            </w:pPr>
            <w:r w:rsidRPr="0089171B">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89171B" w:rsidRDefault="008E0259">
            <w:pPr>
              <w:jc w:val="right"/>
              <w:rPr>
                <w:rFonts w:eastAsia="Times New Roman"/>
                <w:color w:val="000000"/>
              </w:rPr>
            </w:pPr>
            <w:r w:rsidRPr="0089171B">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5F4B9E52" w14:textId="77777777" w:rsidTr="00B205BB">
        <w:trPr>
          <w:trHeight w:val="320"/>
        </w:trPr>
        <w:tc>
          <w:tcPr>
            <w:tcW w:w="956" w:type="dxa"/>
            <w:vMerge/>
            <w:shd w:val="clear" w:color="auto" w:fill="auto"/>
            <w:noWrap/>
            <w:vAlign w:val="bottom"/>
            <w:hideMark/>
          </w:tcPr>
          <w:p w14:paraId="62FA6FC4" w14:textId="0B76A893" w:rsidR="008E0259" w:rsidRPr="0089171B"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89171B" w:rsidRDefault="008E0259" w:rsidP="00ED7B2F">
            <w:pPr>
              <w:rPr>
                <w:rFonts w:eastAsia="Times New Roman"/>
                <w:color w:val="000000"/>
              </w:rPr>
            </w:pPr>
            <w:r w:rsidRPr="0089171B">
              <w:rPr>
                <w:rFonts w:eastAsia="Times New Roman"/>
                <w:color w:val="000000"/>
              </w:rPr>
              <w:t>JIVE</w:t>
            </w:r>
          </w:p>
        </w:tc>
        <w:tc>
          <w:tcPr>
            <w:tcW w:w="850" w:type="dxa"/>
            <w:shd w:val="clear" w:color="auto" w:fill="auto"/>
            <w:noWrap/>
            <w:vAlign w:val="bottom"/>
            <w:hideMark/>
          </w:tcPr>
          <w:p w14:paraId="2B85FB9D" w14:textId="2AF45435"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E12902C" w14:textId="4AA9564B"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3931D588" w14:textId="55286D98" w:rsidR="008E0259" w:rsidRPr="0089171B" w:rsidRDefault="008E0259">
            <w:pPr>
              <w:jc w:val="right"/>
              <w:rPr>
                <w:rFonts w:eastAsia="Times New Roman"/>
                <w:color w:val="000000"/>
              </w:rPr>
            </w:pPr>
            <w:r w:rsidRPr="0089171B">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89171B" w:rsidRDefault="008E0259">
            <w:pPr>
              <w:jc w:val="right"/>
              <w:rPr>
                <w:rFonts w:eastAsia="Times New Roman"/>
                <w:color w:val="000000"/>
              </w:rPr>
            </w:pPr>
            <w:r w:rsidRPr="0089171B">
              <w:rPr>
                <w:rFonts w:eastAsia="Times New Roman"/>
                <w:color w:val="000000"/>
              </w:rPr>
              <w:t>94</w:t>
            </w:r>
          </w:p>
        </w:tc>
        <w:tc>
          <w:tcPr>
            <w:tcW w:w="581" w:type="dxa"/>
            <w:shd w:val="clear" w:color="auto" w:fill="auto"/>
            <w:noWrap/>
            <w:vAlign w:val="bottom"/>
            <w:hideMark/>
          </w:tcPr>
          <w:p w14:paraId="7FC24BC8" w14:textId="4DB56206" w:rsidR="008E0259" w:rsidRPr="0089171B" w:rsidRDefault="008E0259">
            <w:pPr>
              <w:jc w:val="right"/>
              <w:rPr>
                <w:rFonts w:eastAsia="Times New Roman"/>
                <w:color w:val="000000"/>
              </w:rPr>
            </w:pPr>
            <w:r w:rsidRPr="0089171B">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89171B" w:rsidRDefault="008E0259">
            <w:pPr>
              <w:jc w:val="right"/>
              <w:rPr>
                <w:rFonts w:eastAsia="Times New Roman"/>
                <w:color w:val="000000"/>
              </w:rPr>
            </w:pPr>
            <w:r w:rsidRPr="0089171B">
              <w:rPr>
                <w:rFonts w:eastAsia="Times New Roman"/>
                <w:color w:val="000000"/>
              </w:rPr>
              <w:t>825</w:t>
            </w:r>
          </w:p>
        </w:tc>
        <w:tc>
          <w:tcPr>
            <w:tcW w:w="466" w:type="dxa"/>
            <w:shd w:val="clear" w:color="auto" w:fill="auto"/>
            <w:noWrap/>
            <w:vAlign w:val="bottom"/>
            <w:hideMark/>
          </w:tcPr>
          <w:p w14:paraId="120CB315" w14:textId="54745F2C" w:rsidR="008E0259" w:rsidRPr="0089171B" w:rsidRDefault="008E0259">
            <w:pPr>
              <w:jc w:val="right"/>
              <w:rPr>
                <w:rFonts w:eastAsia="Times New Roman"/>
                <w:color w:val="000000"/>
              </w:rPr>
            </w:pPr>
            <w:r w:rsidRPr="0089171B">
              <w:rPr>
                <w:rFonts w:eastAsia="Times New Roman"/>
                <w:color w:val="000000"/>
              </w:rPr>
              <w:t>22</w:t>
            </w:r>
          </w:p>
        </w:tc>
        <w:tc>
          <w:tcPr>
            <w:tcW w:w="708" w:type="dxa"/>
            <w:shd w:val="clear" w:color="auto" w:fill="auto"/>
            <w:noWrap/>
            <w:vAlign w:val="bottom"/>
            <w:hideMark/>
          </w:tcPr>
          <w:p w14:paraId="0C3EF59D" w14:textId="7263C7B4" w:rsidR="008E0259" w:rsidRPr="0089171B" w:rsidRDefault="008E0259">
            <w:pPr>
              <w:jc w:val="right"/>
              <w:rPr>
                <w:rFonts w:eastAsia="Times New Roman"/>
                <w:color w:val="000000"/>
              </w:rPr>
            </w:pPr>
            <w:r w:rsidRPr="0089171B">
              <w:rPr>
                <w:rFonts w:eastAsia="Times New Roman"/>
                <w:color w:val="000000"/>
              </w:rPr>
              <w:t>460</w:t>
            </w:r>
          </w:p>
        </w:tc>
        <w:tc>
          <w:tcPr>
            <w:tcW w:w="460" w:type="dxa"/>
            <w:shd w:val="clear" w:color="auto" w:fill="auto"/>
            <w:noWrap/>
            <w:vAlign w:val="bottom"/>
            <w:hideMark/>
          </w:tcPr>
          <w:p w14:paraId="6661385D" w14:textId="5A76F1D3" w:rsidR="008E0259" w:rsidRPr="0089171B" w:rsidRDefault="008E0259">
            <w:pPr>
              <w:jc w:val="right"/>
              <w:rPr>
                <w:rFonts w:eastAsia="Times New Roman"/>
                <w:color w:val="000000"/>
              </w:rPr>
            </w:pPr>
            <w:r w:rsidRPr="0089171B">
              <w:rPr>
                <w:rFonts w:eastAsia="Times New Roman"/>
                <w:color w:val="000000"/>
              </w:rPr>
              <w:t>12</w:t>
            </w:r>
          </w:p>
        </w:tc>
        <w:tc>
          <w:tcPr>
            <w:tcW w:w="1134" w:type="dxa"/>
            <w:shd w:val="clear" w:color="auto" w:fill="auto"/>
            <w:noWrap/>
            <w:vAlign w:val="bottom"/>
            <w:hideMark/>
          </w:tcPr>
          <w:p w14:paraId="3ABC27B2" w14:textId="3C4A6EB8" w:rsidR="008E0259" w:rsidRPr="0089171B" w:rsidRDefault="008E0259">
            <w:pPr>
              <w:jc w:val="right"/>
              <w:rPr>
                <w:rFonts w:eastAsia="Times New Roman"/>
                <w:b/>
                <w:color w:val="000000"/>
              </w:rPr>
            </w:pPr>
            <w:r w:rsidRPr="0089171B">
              <w:rPr>
                <w:rFonts w:eastAsia="Times New Roman"/>
                <w:color w:val="000000"/>
              </w:rPr>
              <w:t>18</w:t>
            </w:r>
          </w:p>
        </w:tc>
      </w:tr>
      <w:tr w:rsidR="008E0259" w:rsidRPr="0089171B" w14:paraId="27AF7DCA" w14:textId="77777777" w:rsidTr="00B205BB">
        <w:trPr>
          <w:trHeight w:val="320"/>
        </w:trPr>
        <w:tc>
          <w:tcPr>
            <w:tcW w:w="956" w:type="dxa"/>
            <w:vMerge/>
            <w:shd w:val="clear" w:color="auto" w:fill="auto"/>
            <w:noWrap/>
            <w:vAlign w:val="bottom"/>
            <w:hideMark/>
          </w:tcPr>
          <w:p w14:paraId="730594A4" w14:textId="55CF668C" w:rsidR="008E0259" w:rsidRPr="0089171B"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62574749" w14:textId="542E6920"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56A16C" w14:textId="43317AE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1B7B8746" w14:textId="0633FDD4" w:rsidR="008E0259" w:rsidRPr="0089171B" w:rsidRDefault="008E0259">
            <w:pPr>
              <w:jc w:val="right"/>
              <w:rPr>
                <w:rFonts w:eastAsia="Times New Roman"/>
                <w:color w:val="000000"/>
              </w:rPr>
            </w:pPr>
            <w:r w:rsidRPr="0089171B">
              <w:rPr>
                <w:rFonts w:eastAsia="Times New Roman"/>
                <w:color w:val="000000"/>
              </w:rPr>
              <w:t>337</w:t>
            </w:r>
          </w:p>
        </w:tc>
        <w:tc>
          <w:tcPr>
            <w:tcW w:w="567" w:type="dxa"/>
            <w:shd w:val="clear" w:color="auto" w:fill="auto"/>
            <w:noWrap/>
            <w:vAlign w:val="bottom"/>
            <w:hideMark/>
          </w:tcPr>
          <w:p w14:paraId="6D015681" w14:textId="16140312" w:rsidR="008E0259" w:rsidRPr="0089171B" w:rsidRDefault="008E0259">
            <w:pPr>
              <w:jc w:val="right"/>
              <w:rPr>
                <w:rFonts w:eastAsia="Times New Roman"/>
                <w:b/>
                <w:color w:val="000000"/>
              </w:rPr>
            </w:pPr>
            <w:r w:rsidRPr="0089171B">
              <w:rPr>
                <w:rFonts w:eastAsia="Times New Roman"/>
                <w:color w:val="000000"/>
              </w:rPr>
              <w:t>64</w:t>
            </w:r>
          </w:p>
        </w:tc>
        <w:tc>
          <w:tcPr>
            <w:tcW w:w="581" w:type="dxa"/>
            <w:shd w:val="clear" w:color="auto" w:fill="auto"/>
            <w:noWrap/>
            <w:vAlign w:val="bottom"/>
            <w:hideMark/>
          </w:tcPr>
          <w:p w14:paraId="6760770A" w14:textId="145775DE" w:rsidR="008E0259" w:rsidRPr="0089171B" w:rsidRDefault="008E0259">
            <w:pPr>
              <w:jc w:val="right"/>
              <w:rPr>
                <w:rFonts w:eastAsia="Times New Roman"/>
                <w:color w:val="000000"/>
              </w:rPr>
            </w:pPr>
            <w:r w:rsidRPr="0089171B">
              <w:rPr>
                <w:rFonts w:eastAsia="Times New Roman"/>
                <w:color w:val="000000"/>
              </w:rPr>
              <w:t>43</w:t>
            </w:r>
          </w:p>
        </w:tc>
        <w:tc>
          <w:tcPr>
            <w:tcW w:w="606" w:type="dxa"/>
            <w:shd w:val="clear" w:color="auto" w:fill="auto"/>
            <w:noWrap/>
            <w:vAlign w:val="bottom"/>
            <w:hideMark/>
          </w:tcPr>
          <w:p w14:paraId="7AC3B54A" w14:textId="21C61C21" w:rsidR="008E0259" w:rsidRPr="0089171B" w:rsidRDefault="008E0259">
            <w:pPr>
              <w:jc w:val="right"/>
              <w:rPr>
                <w:rFonts w:eastAsia="Times New Roman"/>
                <w:color w:val="000000"/>
              </w:rPr>
            </w:pPr>
            <w:r w:rsidRPr="0089171B">
              <w:rPr>
                <w:rFonts w:eastAsia="Times New Roman"/>
                <w:color w:val="000000"/>
              </w:rPr>
              <w:t>708</w:t>
            </w:r>
          </w:p>
        </w:tc>
        <w:tc>
          <w:tcPr>
            <w:tcW w:w="466" w:type="dxa"/>
            <w:shd w:val="clear" w:color="auto" w:fill="auto"/>
            <w:noWrap/>
            <w:vAlign w:val="bottom"/>
            <w:hideMark/>
          </w:tcPr>
          <w:p w14:paraId="410EBEFC" w14:textId="3B23898F" w:rsidR="008E0259" w:rsidRPr="0089171B" w:rsidRDefault="008E0259">
            <w:pPr>
              <w:jc w:val="right"/>
              <w:rPr>
                <w:rFonts w:eastAsia="Times New Roman"/>
                <w:color w:val="000000"/>
              </w:rPr>
            </w:pPr>
            <w:r w:rsidRPr="0089171B">
              <w:rPr>
                <w:rFonts w:eastAsia="Times New Roman"/>
                <w:color w:val="000000"/>
              </w:rPr>
              <w:t>25</w:t>
            </w:r>
          </w:p>
        </w:tc>
        <w:tc>
          <w:tcPr>
            <w:tcW w:w="708" w:type="dxa"/>
            <w:shd w:val="clear" w:color="auto" w:fill="auto"/>
            <w:noWrap/>
            <w:vAlign w:val="bottom"/>
            <w:hideMark/>
          </w:tcPr>
          <w:p w14:paraId="6DC1A0FC" w14:textId="6BB95B25" w:rsidR="008E0259" w:rsidRPr="0089171B" w:rsidRDefault="008E0259">
            <w:pPr>
              <w:jc w:val="right"/>
              <w:rPr>
                <w:rFonts w:eastAsia="Times New Roman"/>
                <w:color w:val="000000"/>
              </w:rPr>
            </w:pPr>
            <w:r w:rsidRPr="0089171B">
              <w:rPr>
                <w:rFonts w:eastAsia="Times New Roman"/>
                <w:color w:val="000000"/>
              </w:rPr>
              <w:t>82</w:t>
            </w:r>
          </w:p>
        </w:tc>
        <w:tc>
          <w:tcPr>
            <w:tcW w:w="460" w:type="dxa"/>
            <w:shd w:val="clear" w:color="auto" w:fill="auto"/>
            <w:noWrap/>
            <w:vAlign w:val="bottom"/>
            <w:hideMark/>
          </w:tcPr>
          <w:p w14:paraId="3849E2C7" w14:textId="7F252CC2"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058DB042" w14:textId="5356890E" w:rsidR="008E0259" w:rsidRPr="0089171B" w:rsidRDefault="008E0259">
            <w:pPr>
              <w:jc w:val="right"/>
              <w:rPr>
                <w:rFonts w:eastAsia="Times New Roman"/>
                <w:color w:val="000000"/>
              </w:rPr>
            </w:pPr>
            <w:r w:rsidRPr="0089171B">
              <w:rPr>
                <w:rFonts w:eastAsia="Times New Roman"/>
                <w:color w:val="000000"/>
              </w:rPr>
              <w:t>29</w:t>
            </w:r>
          </w:p>
        </w:tc>
      </w:tr>
      <w:tr w:rsidR="008E0259" w:rsidRPr="0089171B" w14:paraId="52B53E37" w14:textId="77777777" w:rsidTr="00BB6916">
        <w:trPr>
          <w:trHeight w:val="320"/>
        </w:trPr>
        <w:tc>
          <w:tcPr>
            <w:tcW w:w="956" w:type="dxa"/>
            <w:vMerge/>
            <w:shd w:val="clear" w:color="auto" w:fill="auto"/>
            <w:noWrap/>
            <w:vAlign w:val="bottom"/>
            <w:hideMark/>
          </w:tcPr>
          <w:p w14:paraId="12796F80" w14:textId="7E04DFB9" w:rsidR="008E0259" w:rsidRPr="0089171B" w:rsidRDefault="008E0259">
            <w:pPr>
              <w:rPr>
                <w:rFonts w:eastAsia="Times New Roman"/>
                <w:color w:val="000000"/>
              </w:rPr>
            </w:pPr>
          </w:p>
        </w:tc>
        <w:tc>
          <w:tcPr>
            <w:tcW w:w="2180" w:type="dxa"/>
            <w:shd w:val="clear" w:color="auto" w:fill="auto"/>
            <w:noWrap/>
            <w:vAlign w:val="bottom"/>
            <w:hideMark/>
          </w:tcPr>
          <w:p w14:paraId="57B72F0E" w14:textId="3B548F12"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shd w:val="clear" w:color="auto" w:fill="auto"/>
            <w:noWrap/>
            <w:vAlign w:val="bottom"/>
            <w:hideMark/>
          </w:tcPr>
          <w:p w14:paraId="299516B6" w14:textId="330AD4F7" w:rsidR="008E0259" w:rsidRPr="0089171B" w:rsidRDefault="008E0259">
            <w:pPr>
              <w:jc w:val="right"/>
              <w:rPr>
                <w:rFonts w:eastAsia="Times New Roman"/>
                <w:color w:val="000000"/>
              </w:rPr>
            </w:pPr>
            <w:r w:rsidRPr="0089171B">
              <w:rPr>
                <w:rFonts w:eastAsia="Times New Roman"/>
                <w:color w:val="000000"/>
              </w:rPr>
              <w:t>19</w:t>
            </w:r>
          </w:p>
        </w:tc>
        <w:tc>
          <w:tcPr>
            <w:tcW w:w="567" w:type="dxa"/>
            <w:shd w:val="clear" w:color="auto" w:fill="auto"/>
            <w:noWrap/>
            <w:vAlign w:val="bottom"/>
            <w:hideMark/>
          </w:tcPr>
          <w:p w14:paraId="579509CD" w14:textId="207456D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BA5D478" w14:textId="1C54784D" w:rsidR="008E0259" w:rsidRPr="0089171B" w:rsidRDefault="008E0259">
            <w:pPr>
              <w:jc w:val="right"/>
              <w:rPr>
                <w:rFonts w:eastAsia="Times New Roman"/>
                <w:color w:val="000000"/>
              </w:rPr>
            </w:pPr>
            <w:r w:rsidRPr="0089171B">
              <w:rPr>
                <w:rFonts w:eastAsia="Times New Roman"/>
                <w:color w:val="000000"/>
              </w:rPr>
              <w:t>193</w:t>
            </w:r>
          </w:p>
        </w:tc>
        <w:tc>
          <w:tcPr>
            <w:tcW w:w="567" w:type="dxa"/>
            <w:shd w:val="clear" w:color="auto" w:fill="auto"/>
            <w:noWrap/>
            <w:vAlign w:val="bottom"/>
            <w:hideMark/>
          </w:tcPr>
          <w:p w14:paraId="73D4AEA5" w14:textId="32CFA151" w:rsidR="008E0259" w:rsidRPr="0089171B" w:rsidRDefault="008E0259">
            <w:pPr>
              <w:jc w:val="right"/>
              <w:rPr>
                <w:rFonts w:eastAsia="Times New Roman"/>
                <w:color w:val="000000"/>
              </w:rPr>
            </w:pPr>
            <w:r w:rsidRPr="0089171B">
              <w:rPr>
                <w:rFonts w:eastAsia="Times New Roman"/>
                <w:color w:val="000000"/>
              </w:rPr>
              <w:t>37</w:t>
            </w:r>
          </w:p>
        </w:tc>
        <w:tc>
          <w:tcPr>
            <w:tcW w:w="581" w:type="dxa"/>
            <w:shd w:val="clear" w:color="auto" w:fill="auto"/>
            <w:noWrap/>
            <w:vAlign w:val="bottom"/>
            <w:hideMark/>
          </w:tcPr>
          <w:p w14:paraId="413CF2D7" w14:textId="73BB757B" w:rsidR="008E0259" w:rsidRPr="0089171B" w:rsidRDefault="008E0259">
            <w:pPr>
              <w:jc w:val="right"/>
              <w:rPr>
                <w:rFonts w:eastAsia="Times New Roman"/>
                <w:color w:val="000000"/>
              </w:rPr>
            </w:pPr>
            <w:r w:rsidRPr="0089171B">
              <w:rPr>
                <w:rFonts w:eastAsia="Times New Roman"/>
                <w:color w:val="000000"/>
              </w:rPr>
              <w:t>68</w:t>
            </w:r>
          </w:p>
        </w:tc>
        <w:tc>
          <w:tcPr>
            <w:tcW w:w="606" w:type="dxa"/>
            <w:shd w:val="clear" w:color="auto" w:fill="auto"/>
            <w:noWrap/>
            <w:vAlign w:val="bottom"/>
            <w:hideMark/>
          </w:tcPr>
          <w:p w14:paraId="5A3D0888" w14:textId="2B8C8B19" w:rsidR="008E0259" w:rsidRPr="0089171B" w:rsidRDefault="008E0259">
            <w:pPr>
              <w:jc w:val="right"/>
              <w:rPr>
                <w:rFonts w:eastAsia="Times New Roman"/>
                <w:color w:val="000000"/>
              </w:rPr>
            </w:pPr>
            <w:r w:rsidRPr="0089171B">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89171B" w:rsidRDefault="008E0259">
            <w:pPr>
              <w:jc w:val="right"/>
              <w:rPr>
                <w:rFonts w:eastAsia="Times New Roman"/>
                <w:color w:val="000000"/>
              </w:rPr>
            </w:pPr>
            <w:r w:rsidRPr="0089171B">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89171B" w:rsidRDefault="008E0259">
            <w:pPr>
              <w:jc w:val="right"/>
              <w:rPr>
                <w:rFonts w:eastAsia="Times New Roman"/>
                <w:color w:val="000000"/>
              </w:rPr>
            </w:pPr>
            <w:r w:rsidRPr="0089171B">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564C9321" w14:textId="26532D16" w:rsidR="008E0259" w:rsidRPr="0089171B" w:rsidRDefault="008E0259">
            <w:pPr>
              <w:jc w:val="right"/>
              <w:rPr>
                <w:rFonts w:eastAsia="Times New Roman"/>
                <w:color w:val="000000"/>
              </w:rPr>
            </w:pPr>
            <w:r w:rsidRPr="0089171B">
              <w:rPr>
                <w:rFonts w:eastAsia="Times New Roman"/>
                <w:color w:val="000000"/>
              </w:rPr>
              <w:t>21</w:t>
            </w:r>
          </w:p>
        </w:tc>
      </w:tr>
      <w:tr w:rsidR="008E0259" w:rsidRPr="0089171B"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89171B" w:rsidRDefault="008E0259" w:rsidP="009365C6">
            <w:pPr>
              <w:rPr>
                <w:rFonts w:eastAsia="Times New Roman"/>
                <w:b/>
                <w:color w:val="000000"/>
              </w:rPr>
            </w:pPr>
            <w:r w:rsidRPr="0089171B">
              <w:rPr>
                <w:rFonts w:eastAsia="Times New Roman"/>
                <w:b/>
                <w:color w:val="000000"/>
              </w:rPr>
              <w:t>Kidney</w:t>
            </w:r>
          </w:p>
          <w:p w14:paraId="5DF3E7D8" w14:textId="77777777" w:rsidR="008E0259" w:rsidRPr="0089171B" w:rsidRDefault="008E0259" w:rsidP="009365C6">
            <w:pPr>
              <w:rPr>
                <w:rFonts w:eastAsia="Times New Roman"/>
                <w:b/>
                <w:color w:val="000000"/>
              </w:rPr>
            </w:pPr>
          </w:p>
          <w:p w14:paraId="0A64BA22" w14:textId="77777777" w:rsidR="008E0259" w:rsidRPr="0089171B" w:rsidRDefault="008E0259" w:rsidP="009365C6">
            <w:pPr>
              <w:rPr>
                <w:rFonts w:eastAsia="Times New Roman"/>
                <w:b/>
                <w:color w:val="000000"/>
              </w:rPr>
            </w:pPr>
          </w:p>
          <w:p w14:paraId="7BCECE42" w14:textId="77777777" w:rsidR="008E0259" w:rsidRPr="0089171B" w:rsidRDefault="008E0259" w:rsidP="009365C6">
            <w:pPr>
              <w:rPr>
                <w:rFonts w:eastAsia="Times New Roman"/>
                <w:b/>
                <w:color w:val="000000"/>
              </w:rPr>
            </w:pPr>
          </w:p>
          <w:p w14:paraId="0E20AD09" w14:textId="33D6DAC7"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89171B" w:rsidRDefault="008E0259" w:rsidP="00ED7B2F">
            <w:pPr>
              <w:rPr>
                <w:rFonts w:eastAsia="Times New Roman"/>
                <w:color w:val="000000"/>
              </w:rPr>
            </w:pPr>
            <w:r w:rsidRPr="0089171B">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89171B" w:rsidRDefault="008E0259">
            <w:pPr>
              <w:jc w:val="right"/>
              <w:rPr>
                <w:rFonts w:eastAsia="Times New Roman"/>
                <w:color w:val="000000"/>
              </w:rPr>
            </w:pPr>
            <w:r w:rsidRPr="0089171B">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89171B" w:rsidRDefault="008E0259">
            <w:pPr>
              <w:jc w:val="right"/>
              <w:rPr>
                <w:rFonts w:eastAsia="Times New Roman"/>
                <w:color w:val="000000"/>
              </w:rPr>
            </w:pPr>
            <w:r w:rsidRPr="0089171B">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89171B" w:rsidRDefault="008E0259">
            <w:pPr>
              <w:jc w:val="right"/>
              <w:rPr>
                <w:rFonts w:eastAsia="Times New Roman"/>
                <w:color w:val="000000"/>
              </w:rPr>
            </w:pPr>
            <w:r w:rsidRPr="0089171B">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89171B" w:rsidRDefault="008E0259">
            <w:pPr>
              <w:jc w:val="right"/>
              <w:rPr>
                <w:rFonts w:eastAsia="Times New Roman"/>
                <w:color w:val="000000"/>
              </w:rPr>
            </w:pPr>
            <w:r w:rsidRPr="0089171B">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89171B" w:rsidRDefault="008E0259">
            <w:pPr>
              <w:jc w:val="right"/>
              <w:rPr>
                <w:rFonts w:eastAsia="Times New Roman"/>
                <w:color w:val="000000"/>
              </w:rPr>
            </w:pPr>
            <w:r w:rsidRPr="0089171B">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BDBD9B6" w14:textId="77777777" w:rsidTr="00B205BB">
        <w:trPr>
          <w:trHeight w:val="320"/>
        </w:trPr>
        <w:tc>
          <w:tcPr>
            <w:tcW w:w="956" w:type="dxa"/>
            <w:vMerge/>
            <w:shd w:val="clear" w:color="auto" w:fill="auto"/>
            <w:noWrap/>
            <w:vAlign w:val="bottom"/>
            <w:hideMark/>
          </w:tcPr>
          <w:p w14:paraId="326A73F4" w14:textId="789D5BA0" w:rsidR="008E0259" w:rsidRPr="0089171B"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89171B" w:rsidRDefault="008E0259" w:rsidP="00ED7B2F">
            <w:pPr>
              <w:rPr>
                <w:rFonts w:eastAsia="Times New Roman"/>
                <w:color w:val="000000"/>
              </w:rPr>
            </w:pPr>
            <w:proofErr w:type="spellStart"/>
            <w:r w:rsidRPr="0089171B">
              <w:rPr>
                <w:rFonts w:eastAsia="Times New Roman"/>
                <w:color w:val="000000"/>
              </w:rPr>
              <w:t>DIABLO_full</w:t>
            </w:r>
            <w:proofErr w:type="spellEnd"/>
            <w:r w:rsidRPr="0089171B">
              <w:rPr>
                <w:rFonts w:eastAsia="Times New Roman"/>
                <w:color w:val="000000"/>
              </w:rPr>
              <w:t xml:space="preserve"> </w:t>
            </w:r>
          </w:p>
        </w:tc>
        <w:tc>
          <w:tcPr>
            <w:tcW w:w="850" w:type="dxa"/>
            <w:shd w:val="clear" w:color="auto" w:fill="FFFFFF" w:themeFill="background1"/>
            <w:noWrap/>
            <w:vAlign w:val="bottom"/>
            <w:hideMark/>
          </w:tcPr>
          <w:p w14:paraId="4C0AA4B1" w14:textId="72488583" w:rsidR="008E0259" w:rsidRPr="0089171B" w:rsidRDefault="008E0259">
            <w:pPr>
              <w:jc w:val="right"/>
              <w:rPr>
                <w:rFonts w:eastAsia="Times New Roman"/>
                <w:b/>
                <w:color w:val="000000"/>
              </w:rPr>
            </w:pPr>
            <w:r w:rsidRPr="0089171B">
              <w:rPr>
                <w:rFonts w:eastAsia="Times New Roman"/>
                <w:color w:val="000000"/>
              </w:rPr>
              <w:t>0</w:t>
            </w:r>
          </w:p>
        </w:tc>
        <w:tc>
          <w:tcPr>
            <w:tcW w:w="567" w:type="dxa"/>
            <w:shd w:val="clear" w:color="auto" w:fill="auto"/>
            <w:noWrap/>
            <w:vAlign w:val="bottom"/>
            <w:hideMark/>
          </w:tcPr>
          <w:p w14:paraId="4F5CEC1F" w14:textId="4A80D05C"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3ADB4897" w14:textId="3152FB62"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097C8ED8" w14:textId="4AE80FDF"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0A809A9C" w14:textId="2E9A0983" w:rsidR="008E0259" w:rsidRPr="0089171B" w:rsidRDefault="008E0259">
            <w:pPr>
              <w:jc w:val="right"/>
              <w:rPr>
                <w:rFonts w:eastAsia="Times New Roman"/>
                <w:b/>
                <w:color w:val="000000"/>
              </w:rPr>
            </w:pPr>
            <w:r w:rsidRPr="0089171B">
              <w:rPr>
                <w:rFonts w:eastAsia="Times New Roman"/>
                <w:color w:val="000000"/>
              </w:rPr>
              <w:t>0</w:t>
            </w:r>
          </w:p>
        </w:tc>
        <w:tc>
          <w:tcPr>
            <w:tcW w:w="606" w:type="dxa"/>
            <w:shd w:val="clear" w:color="auto" w:fill="auto"/>
            <w:noWrap/>
            <w:vAlign w:val="bottom"/>
            <w:hideMark/>
          </w:tcPr>
          <w:p w14:paraId="02B8179C" w14:textId="4F20E95D" w:rsidR="008E0259" w:rsidRPr="0089171B" w:rsidRDefault="008E0259">
            <w:pPr>
              <w:jc w:val="right"/>
              <w:rPr>
                <w:rFonts w:eastAsia="Times New Roman"/>
                <w:b/>
                <w:color w:val="000000"/>
              </w:rPr>
            </w:pPr>
            <w:r w:rsidRPr="0089171B">
              <w:rPr>
                <w:rFonts w:eastAsia="Times New Roman"/>
                <w:color w:val="000000"/>
              </w:rPr>
              <w:t>0</w:t>
            </w:r>
          </w:p>
        </w:tc>
        <w:tc>
          <w:tcPr>
            <w:tcW w:w="466" w:type="dxa"/>
            <w:shd w:val="clear" w:color="auto" w:fill="auto"/>
            <w:noWrap/>
            <w:vAlign w:val="bottom"/>
            <w:hideMark/>
          </w:tcPr>
          <w:p w14:paraId="6B6E7357" w14:textId="341E4471"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074BCF3E" w14:textId="5E6082C0" w:rsidR="008E0259" w:rsidRPr="0089171B" w:rsidRDefault="008E0259">
            <w:pPr>
              <w:jc w:val="right"/>
              <w:rPr>
                <w:rFonts w:eastAsia="Times New Roman"/>
                <w:b/>
                <w:color w:val="000000"/>
              </w:rPr>
            </w:pPr>
            <w:r w:rsidRPr="0089171B">
              <w:rPr>
                <w:rFonts w:eastAsia="Times New Roman"/>
                <w:color w:val="000000"/>
              </w:rPr>
              <w:t>18</w:t>
            </w:r>
          </w:p>
        </w:tc>
        <w:tc>
          <w:tcPr>
            <w:tcW w:w="460" w:type="dxa"/>
            <w:shd w:val="clear" w:color="auto" w:fill="auto"/>
            <w:noWrap/>
            <w:vAlign w:val="bottom"/>
            <w:hideMark/>
          </w:tcPr>
          <w:p w14:paraId="025A20AB" w14:textId="032E32E5" w:rsidR="008E0259" w:rsidRPr="0089171B" w:rsidRDefault="008E0259">
            <w:pPr>
              <w:jc w:val="right"/>
              <w:rPr>
                <w:rFonts w:eastAsia="Times New Roman"/>
                <w:b/>
                <w:color w:val="000000"/>
              </w:rPr>
            </w:pPr>
            <w:r w:rsidRPr="0089171B">
              <w:rPr>
                <w:rFonts w:eastAsia="Times New Roman"/>
                <w:color w:val="000000"/>
              </w:rPr>
              <w:t>0</w:t>
            </w:r>
          </w:p>
        </w:tc>
        <w:tc>
          <w:tcPr>
            <w:tcW w:w="1134" w:type="dxa"/>
            <w:shd w:val="clear" w:color="auto" w:fill="auto"/>
            <w:noWrap/>
            <w:vAlign w:val="bottom"/>
            <w:hideMark/>
          </w:tcPr>
          <w:p w14:paraId="56A3FADD" w14:textId="5F8BF613" w:rsidR="008E0259" w:rsidRPr="0089171B" w:rsidRDefault="008E0259">
            <w:pPr>
              <w:jc w:val="right"/>
              <w:rPr>
                <w:rFonts w:eastAsia="Times New Roman"/>
                <w:b/>
                <w:color w:val="000000"/>
              </w:rPr>
            </w:pPr>
            <w:r w:rsidRPr="0089171B">
              <w:rPr>
                <w:rFonts w:eastAsia="Times New Roman"/>
                <w:color w:val="000000"/>
              </w:rPr>
              <w:t>0</w:t>
            </w:r>
          </w:p>
        </w:tc>
      </w:tr>
      <w:tr w:rsidR="008E0259" w:rsidRPr="0089171B" w14:paraId="29BF3649" w14:textId="77777777" w:rsidTr="008E0259">
        <w:trPr>
          <w:trHeight w:val="320"/>
        </w:trPr>
        <w:tc>
          <w:tcPr>
            <w:tcW w:w="956" w:type="dxa"/>
            <w:vMerge/>
            <w:shd w:val="clear" w:color="auto" w:fill="auto"/>
            <w:noWrap/>
            <w:vAlign w:val="bottom"/>
            <w:hideMark/>
          </w:tcPr>
          <w:p w14:paraId="6C3BFB66" w14:textId="323EB9EA" w:rsidR="008E0259" w:rsidRPr="0089171B"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p>
        </w:tc>
        <w:tc>
          <w:tcPr>
            <w:tcW w:w="850" w:type="dxa"/>
            <w:shd w:val="clear" w:color="auto" w:fill="auto"/>
            <w:noWrap/>
            <w:vAlign w:val="bottom"/>
            <w:hideMark/>
          </w:tcPr>
          <w:p w14:paraId="2C3634C8" w14:textId="2CCD210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693A796" w14:textId="2BEBB9B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5990F18B" w14:textId="29FF8D2D"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288F4959" w14:textId="314772B2" w:rsidR="008E0259" w:rsidRPr="0089171B" w:rsidRDefault="008E0259">
            <w:pPr>
              <w:jc w:val="right"/>
              <w:rPr>
                <w:rFonts w:eastAsia="Times New Roman"/>
                <w:color w:val="000000"/>
              </w:rPr>
            </w:pPr>
            <w:r w:rsidRPr="0089171B">
              <w:rPr>
                <w:rFonts w:eastAsia="Times New Roman"/>
                <w:color w:val="000000"/>
              </w:rPr>
              <w:t>23</w:t>
            </w:r>
          </w:p>
        </w:tc>
        <w:tc>
          <w:tcPr>
            <w:tcW w:w="581" w:type="dxa"/>
            <w:shd w:val="clear" w:color="auto" w:fill="auto"/>
            <w:noWrap/>
            <w:vAlign w:val="bottom"/>
            <w:hideMark/>
          </w:tcPr>
          <w:p w14:paraId="1BFDABBC" w14:textId="556B8D7B" w:rsidR="008E0259" w:rsidRPr="0089171B" w:rsidRDefault="008E0259">
            <w:pPr>
              <w:jc w:val="right"/>
              <w:rPr>
                <w:rFonts w:eastAsia="Times New Roman"/>
                <w:color w:val="000000"/>
              </w:rPr>
            </w:pPr>
            <w:r w:rsidRPr="0089171B">
              <w:rPr>
                <w:rFonts w:eastAsia="Times New Roman"/>
                <w:color w:val="000000"/>
              </w:rPr>
              <w:t>3</w:t>
            </w:r>
          </w:p>
        </w:tc>
        <w:tc>
          <w:tcPr>
            <w:tcW w:w="606" w:type="dxa"/>
            <w:shd w:val="clear" w:color="auto" w:fill="auto"/>
            <w:noWrap/>
            <w:vAlign w:val="bottom"/>
            <w:hideMark/>
          </w:tcPr>
          <w:p w14:paraId="6DB1FAF3" w14:textId="486AA450" w:rsidR="008E0259" w:rsidRPr="0089171B" w:rsidRDefault="008E0259">
            <w:pPr>
              <w:jc w:val="right"/>
              <w:rPr>
                <w:rFonts w:eastAsia="Times New Roman"/>
                <w:color w:val="000000"/>
              </w:rPr>
            </w:pPr>
            <w:r w:rsidRPr="0089171B">
              <w:rPr>
                <w:rFonts w:eastAsia="Times New Roman"/>
                <w:color w:val="000000"/>
              </w:rPr>
              <w:t>46</w:t>
            </w:r>
          </w:p>
        </w:tc>
        <w:tc>
          <w:tcPr>
            <w:tcW w:w="466" w:type="dxa"/>
            <w:shd w:val="clear" w:color="auto" w:fill="auto"/>
            <w:noWrap/>
            <w:vAlign w:val="bottom"/>
            <w:hideMark/>
          </w:tcPr>
          <w:p w14:paraId="5FF52A32" w14:textId="16F8A3E2"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5B60ABFC" w14:textId="1E97FF9C"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6B2CB00" w14:textId="4F3044F1" w:rsidR="008E0259" w:rsidRPr="0089171B" w:rsidRDefault="008E0259">
            <w:pPr>
              <w:jc w:val="right"/>
              <w:rPr>
                <w:rFonts w:eastAsia="Times New Roman"/>
                <w:color w:val="000000"/>
              </w:rPr>
            </w:pPr>
            <w:r w:rsidRPr="0089171B">
              <w:rPr>
                <w:rFonts w:eastAsia="Times New Roman"/>
                <w:color w:val="000000"/>
              </w:rPr>
              <w:t>1</w:t>
            </w:r>
          </w:p>
        </w:tc>
        <w:tc>
          <w:tcPr>
            <w:tcW w:w="1134" w:type="dxa"/>
            <w:shd w:val="clear" w:color="auto" w:fill="auto"/>
            <w:noWrap/>
            <w:vAlign w:val="bottom"/>
            <w:hideMark/>
          </w:tcPr>
          <w:p w14:paraId="34227A6B" w14:textId="4DB9D5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74C6759" w14:textId="77777777" w:rsidTr="00B205BB">
        <w:trPr>
          <w:trHeight w:val="320"/>
        </w:trPr>
        <w:tc>
          <w:tcPr>
            <w:tcW w:w="956" w:type="dxa"/>
            <w:vMerge/>
            <w:shd w:val="clear" w:color="auto" w:fill="auto"/>
            <w:noWrap/>
            <w:vAlign w:val="bottom"/>
            <w:hideMark/>
          </w:tcPr>
          <w:p w14:paraId="27925913" w14:textId="1182B010" w:rsidR="008E0259" w:rsidRPr="0089171B"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89171B" w:rsidRDefault="008E0259" w:rsidP="00ED7B2F">
            <w:pPr>
              <w:rPr>
                <w:rFonts w:eastAsia="Times New Roman"/>
                <w:color w:val="000000"/>
              </w:rPr>
            </w:pPr>
            <w:r w:rsidRPr="0089171B">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0953C09" w14:textId="59CD275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89171B" w:rsidRDefault="008E0259">
            <w:pPr>
              <w:jc w:val="right"/>
              <w:rPr>
                <w:rFonts w:eastAsia="Times New Roman"/>
                <w:color w:val="000000"/>
              </w:rPr>
            </w:pPr>
            <w:r w:rsidRPr="0089171B">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89171B" w:rsidRDefault="008E0259">
            <w:pPr>
              <w:jc w:val="right"/>
              <w:rPr>
                <w:rFonts w:eastAsia="Times New Roman"/>
                <w:color w:val="000000"/>
              </w:rPr>
            </w:pPr>
            <w:r w:rsidRPr="0089171B">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89171B" w:rsidRDefault="008E0259">
            <w:pPr>
              <w:jc w:val="right"/>
              <w:rPr>
                <w:rFonts w:eastAsia="Times New Roman"/>
                <w:color w:val="000000"/>
              </w:rPr>
            </w:pPr>
            <w:r w:rsidRPr="0089171B">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85EF89E" w14:textId="3DC48234" w:rsidR="008E0259" w:rsidRPr="0089171B" w:rsidRDefault="008E0259">
            <w:pPr>
              <w:jc w:val="right"/>
              <w:rPr>
                <w:rFonts w:eastAsia="Times New Roman"/>
                <w:color w:val="000000"/>
              </w:rPr>
            </w:pPr>
            <w:r w:rsidRPr="0089171B">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FA79BD9" w14:textId="77777777" w:rsidTr="00B205BB">
        <w:trPr>
          <w:trHeight w:val="320"/>
        </w:trPr>
        <w:tc>
          <w:tcPr>
            <w:tcW w:w="956" w:type="dxa"/>
            <w:vMerge/>
            <w:shd w:val="clear" w:color="auto" w:fill="auto"/>
            <w:noWrap/>
            <w:vAlign w:val="bottom"/>
            <w:hideMark/>
          </w:tcPr>
          <w:p w14:paraId="59258969" w14:textId="188D3104"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89171B" w:rsidRDefault="008E0259" w:rsidP="00ED7B2F">
            <w:pPr>
              <w:rPr>
                <w:rFonts w:eastAsia="Times New Roman"/>
                <w:b/>
                <w:color w:val="000000"/>
              </w:rPr>
            </w:pPr>
            <w:r w:rsidRPr="0089171B">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89171B" w:rsidRDefault="008E0259">
            <w:pPr>
              <w:jc w:val="right"/>
              <w:rPr>
                <w:rFonts w:eastAsia="Times New Roman"/>
                <w:b/>
                <w:color w:val="000000"/>
              </w:rPr>
            </w:pPr>
            <w:r w:rsidRPr="0089171B">
              <w:rPr>
                <w:rFonts w:eastAsia="Times New Roman"/>
                <w:b/>
                <w:color w:val="000000"/>
              </w:rPr>
              <w:t>1</w:t>
            </w:r>
          </w:p>
        </w:tc>
        <w:tc>
          <w:tcPr>
            <w:tcW w:w="567" w:type="dxa"/>
            <w:shd w:val="clear" w:color="auto" w:fill="auto"/>
            <w:noWrap/>
            <w:vAlign w:val="bottom"/>
            <w:hideMark/>
          </w:tcPr>
          <w:p w14:paraId="5CC16367" w14:textId="2F1EABD7"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89171B" w:rsidRDefault="008E0259">
            <w:pPr>
              <w:jc w:val="right"/>
              <w:rPr>
                <w:rFonts w:eastAsia="Times New Roman"/>
                <w:b/>
                <w:color w:val="000000"/>
              </w:rPr>
            </w:pPr>
            <w:r w:rsidRPr="0089171B">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89171B" w:rsidRDefault="008E0259">
            <w:pPr>
              <w:jc w:val="right"/>
              <w:rPr>
                <w:rFonts w:eastAsia="Times New Roman"/>
                <w:color w:val="000000"/>
              </w:rPr>
            </w:pPr>
            <w:r w:rsidRPr="0089171B">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89171B" w:rsidRDefault="008E0259">
            <w:pPr>
              <w:jc w:val="right"/>
              <w:rPr>
                <w:rFonts w:eastAsia="Times New Roman"/>
                <w:b/>
                <w:color w:val="000000"/>
              </w:rPr>
            </w:pPr>
            <w:r w:rsidRPr="0089171B">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89171B" w:rsidRDefault="008E0259">
            <w:pPr>
              <w:jc w:val="right"/>
              <w:rPr>
                <w:rFonts w:eastAsia="Times New Roman"/>
                <w:b/>
                <w:color w:val="000000"/>
              </w:rPr>
            </w:pPr>
            <w:r w:rsidRPr="0089171B">
              <w:rPr>
                <w:rFonts w:eastAsia="Times New Roman"/>
                <w:b/>
                <w:color w:val="000000"/>
              </w:rPr>
              <w:t>157</w:t>
            </w:r>
          </w:p>
        </w:tc>
        <w:tc>
          <w:tcPr>
            <w:tcW w:w="466" w:type="dxa"/>
            <w:shd w:val="clear" w:color="auto" w:fill="auto"/>
            <w:noWrap/>
            <w:vAlign w:val="bottom"/>
            <w:hideMark/>
          </w:tcPr>
          <w:p w14:paraId="755C354E" w14:textId="7AFAE72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D75E8EB" w14:textId="39D3EED0" w:rsidR="008E0259" w:rsidRPr="0089171B" w:rsidRDefault="008E0259">
            <w:pPr>
              <w:jc w:val="right"/>
              <w:rPr>
                <w:rFonts w:eastAsia="Times New Roman"/>
                <w:color w:val="000000"/>
              </w:rPr>
            </w:pPr>
            <w:r w:rsidRPr="0089171B">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89171B" w:rsidRDefault="008E0259">
            <w:pPr>
              <w:jc w:val="right"/>
              <w:rPr>
                <w:rFonts w:eastAsia="Times New Roman"/>
                <w:b/>
                <w:color w:val="000000"/>
              </w:rPr>
            </w:pPr>
            <w:r w:rsidRPr="0089171B">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89171B" w:rsidRDefault="008E0259">
            <w:pPr>
              <w:jc w:val="right"/>
              <w:rPr>
                <w:rFonts w:eastAsia="Times New Roman"/>
                <w:b/>
                <w:color w:val="000000"/>
              </w:rPr>
            </w:pPr>
            <w:r w:rsidRPr="0089171B">
              <w:rPr>
                <w:rFonts w:eastAsia="Times New Roman"/>
                <w:b/>
                <w:color w:val="000000"/>
              </w:rPr>
              <w:t>2</w:t>
            </w:r>
          </w:p>
        </w:tc>
      </w:tr>
      <w:tr w:rsidR="008E0259" w:rsidRPr="0089171B" w14:paraId="69A87D73" w14:textId="77777777" w:rsidTr="00B205BB">
        <w:trPr>
          <w:trHeight w:val="320"/>
        </w:trPr>
        <w:tc>
          <w:tcPr>
            <w:tcW w:w="956" w:type="dxa"/>
            <w:vMerge/>
            <w:shd w:val="clear" w:color="auto" w:fill="auto"/>
            <w:noWrap/>
            <w:vAlign w:val="bottom"/>
            <w:hideMark/>
          </w:tcPr>
          <w:p w14:paraId="4C12B0D1" w14:textId="2307D933" w:rsidR="008E0259" w:rsidRPr="0089171B"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89171B" w:rsidRDefault="008E0259" w:rsidP="00ED7B2F">
            <w:pPr>
              <w:rPr>
                <w:rFonts w:eastAsia="Times New Roman"/>
                <w:color w:val="000000"/>
              </w:rPr>
            </w:pPr>
            <w:r w:rsidRPr="0089171B">
              <w:rPr>
                <w:rFonts w:eastAsia="Times New Roman"/>
                <w:color w:val="000000"/>
              </w:rPr>
              <w:t>MOFA</w:t>
            </w:r>
          </w:p>
        </w:tc>
        <w:tc>
          <w:tcPr>
            <w:tcW w:w="850" w:type="dxa"/>
            <w:shd w:val="clear" w:color="auto" w:fill="auto"/>
            <w:noWrap/>
            <w:vAlign w:val="bottom"/>
            <w:hideMark/>
          </w:tcPr>
          <w:p w14:paraId="61984454" w14:textId="1C751F11"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2982287A" w14:textId="28881CC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157A19F" w14:textId="2259F4CF" w:rsidR="008E0259" w:rsidRPr="0089171B" w:rsidRDefault="008E0259">
            <w:pPr>
              <w:jc w:val="right"/>
              <w:rPr>
                <w:rFonts w:eastAsia="Times New Roman"/>
                <w:color w:val="000000"/>
              </w:rPr>
            </w:pPr>
            <w:r w:rsidRPr="0089171B">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89171B" w:rsidRDefault="008E0259">
            <w:pPr>
              <w:jc w:val="right"/>
              <w:rPr>
                <w:rFonts w:eastAsia="Times New Roman"/>
                <w:color w:val="000000"/>
              </w:rPr>
            </w:pPr>
            <w:r w:rsidRPr="0089171B">
              <w:rPr>
                <w:rFonts w:eastAsia="Times New Roman"/>
                <w:color w:val="000000"/>
              </w:rPr>
              <w:t>80</w:t>
            </w:r>
          </w:p>
        </w:tc>
        <w:tc>
          <w:tcPr>
            <w:tcW w:w="581" w:type="dxa"/>
            <w:shd w:val="clear" w:color="auto" w:fill="auto"/>
            <w:noWrap/>
            <w:vAlign w:val="bottom"/>
            <w:hideMark/>
          </w:tcPr>
          <w:p w14:paraId="42854488" w14:textId="3B7F1445" w:rsidR="008E0259" w:rsidRPr="0089171B" w:rsidRDefault="008E0259">
            <w:pPr>
              <w:jc w:val="right"/>
              <w:rPr>
                <w:rFonts w:eastAsia="Times New Roman"/>
                <w:color w:val="000000"/>
              </w:rPr>
            </w:pPr>
            <w:r w:rsidRPr="0089171B">
              <w:rPr>
                <w:rFonts w:eastAsia="Times New Roman"/>
                <w:color w:val="000000"/>
              </w:rPr>
              <w:t>6</w:t>
            </w:r>
          </w:p>
        </w:tc>
        <w:tc>
          <w:tcPr>
            <w:tcW w:w="606" w:type="dxa"/>
            <w:shd w:val="clear" w:color="auto" w:fill="auto"/>
            <w:noWrap/>
            <w:vAlign w:val="bottom"/>
            <w:hideMark/>
          </w:tcPr>
          <w:p w14:paraId="0DA2EACA" w14:textId="58B3F50A" w:rsidR="008E0259" w:rsidRPr="0089171B" w:rsidRDefault="008E0259">
            <w:pPr>
              <w:jc w:val="right"/>
              <w:rPr>
                <w:rFonts w:eastAsia="Times New Roman"/>
                <w:color w:val="000000"/>
              </w:rPr>
            </w:pPr>
            <w:r w:rsidRPr="0089171B">
              <w:rPr>
                <w:rFonts w:eastAsia="Times New Roman"/>
                <w:color w:val="000000"/>
              </w:rPr>
              <w:t>110</w:t>
            </w:r>
          </w:p>
        </w:tc>
        <w:tc>
          <w:tcPr>
            <w:tcW w:w="466" w:type="dxa"/>
            <w:shd w:val="clear" w:color="auto" w:fill="auto"/>
            <w:noWrap/>
            <w:vAlign w:val="bottom"/>
            <w:hideMark/>
          </w:tcPr>
          <w:p w14:paraId="3E160D37" w14:textId="5C2DABD6"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F05DBE8" w14:textId="52457E3B" w:rsidR="008E0259" w:rsidRPr="0089171B" w:rsidRDefault="008E0259">
            <w:pPr>
              <w:jc w:val="right"/>
              <w:rPr>
                <w:rFonts w:eastAsia="Times New Roman"/>
                <w:color w:val="000000"/>
              </w:rPr>
            </w:pPr>
            <w:r w:rsidRPr="0089171B">
              <w:rPr>
                <w:rFonts w:eastAsia="Times New Roman"/>
                <w:color w:val="000000"/>
              </w:rPr>
              <w:t>74</w:t>
            </w:r>
          </w:p>
        </w:tc>
        <w:tc>
          <w:tcPr>
            <w:tcW w:w="460" w:type="dxa"/>
            <w:shd w:val="clear" w:color="auto" w:fill="auto"/>
            <w:noWrap/>
            <w:vAlign w:val="bottom"/>
            <w:hideMark/>
          </w:tcPr>
          <w:p w14:paraId="4ED246D2" w14:textId="130E0785" w:rsidR="008E0259" w:rsidRPr="0089171B" w:rsidRDefault="008E0259">
            <w:pPr>
              <w:jc w:val="right"/>
              <w:rPr>
                <w:rFonts w:eastAsia="Times New Roman"/>
                <w:color w:val="000000"/>
              </w:rPr>
            </w:pPr>
            <w:r w:rsidRPr="0089171B">
              <w:rPr>
                <w:rFonts w:eastAsia="Times New Roman"/>
                <w:color w:val="000000"/>
              </w:rPr>
              <w:t>3</w:t>
            </w:r>
          </w:p>
        </w:tc>
        <w:tc>
          <w:tcPr>
            <w:tcW w:w="1134" w:type="dxa"/>
            <w:shd w:val="clear" w:color="auto" w:fill="auto"/>
            <w:noWrap/>
            <w:vAlign w:val="bottom"/>
            <w:hideMark/>
          </w:tcPr>
          <w:p w14:paraId="73F3C3B9" w14:textId="572E8406"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23F6A649" w14:textId="3F5B02F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89171B" w:rsidRDefault="008E0259">
            <w:pPr>
              <w:jc w:val="right"/>
              <w:rPr>
                <w:rFonts w:eastAsia="Times New Roman"/>
                <w:color w:val="000000"/>
              </w:rPr>
            </w:pPr>
            <w:r w:rsidRPr="0089171B">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89171B" w:rsidRDefault="008E0259">
            <w:pPr>
              <w:jc w:val="right"/>
              <w:rPr>
                <w:rFonts w:eastAsia="Times New Roman"/>
                <w:color w:val="000000"/>
              </w:rPr>
            </w:pPr>
            <w:r w:rsidRPr="0089171B">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89171B" w:rsidRDefault="008E0259">
            <w:pPr>
              <w:jc w:val="right"/>
              <w:rPr>
                <w:rFonts w:eastAsia="Times New Roman"/>
                <w:color w:val="000000"/>
              </w:rPr>
            </w:pPr>
            <w:r w:rsidRPr="0089171B">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89171B" w:rsidRDefault="008E0259" w:rsidP="009365C6">
            <w:pPr>
              <w:rPr>
                <w:rFonts w:eastAsia="Times New Roman"/>
                <w:b/>
                <w:color w:val="000000"/>
              </w:rPr>
            </w:pPr>
            <w:r w:rsidRPr="0089171B">
              <w:rPr>
                <w:rFonts w:eastAsia="Times New Roman"/>
                <w:b/>
                <w:color w:val="000000"/>
              </w:rPr>
              <w:t>Lung</w:t>
            </w:r>
          </w:p>
          <w:p w14:paraId="135659E5" w14:textId="77777777" w:rsidR="008E0259" w:rsidRPr="0089171B" w:rsidRDefault="008E0259" w:rsidP="009365C6">
            <w:pPr>
              <w:rPr>
                <w:rFonts w:eastAsia="Times New Roman"/>
                <w:b/>
                <w:color w:val="000000"/>
              </w:rPr>
            </w:pPr>
          </w:p>
          <w:p w14:paraId="5FC460B3" w14:textId="77777777" w:rsidR="008E0259" w:rsidRPr="0089171B" w:rsidRDefault="008E0259" w:rsidP="009365C6">
            <w:pPr>
              <w:rPr>
                <w:rFonts w:eastAsia="Times New Roman"/>
                <w:b/>
                <w:color w:val="000000"/>
              </w:rPr>
            </w:pPr>
          </w:p>
          <w:p w14:paraId="416AC2D1" w14:textId="77777777" w:rsidR="008E0259" w:rsidRPr="0089171B" w:rsidRDefault="008E0259" w:rsidP="009365C6">
            <w:pPr>
              <w:rPr>
                <w:rFonts w:eastAsia="Times New Roman"/>
                <w:b/>
                <w:color w:val="000000"/>
              </w:rPr>
            </w:pPr>
          </w:p>
          <w:p w14:paraId="47762162" w14:textId="77777777" w:rsidR="008E0259" w:rsidRPr="0089171B" w:rsidRDefault="008E0259" w:rsidP="009365C6">
            <w:pPr>
              <w:rPr>
                <w:rFonts w:eastAsia="Times New Roman"/>
                <w:b/>
                <w:color w:val="000000"/>
              </w:rPr>
            </w:pPr>
          </w:p>
          <w:p w14:paraId="6AAC5D2E" w14:textId="3FFF174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89171B" w:rsidRDefault="008E0259">
            <w:pPr>
              <w:jc w:val="right"/>
              <w:rPr>
                <w:rFonts w:eastAsia="Times New Roman"/>
                <w:color w:val="000000"/>
              </w:rPr>
            </w:pPr>
            <w:r w:rsidRPr="0089171B">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89171B" w:rsidRDefault="008E0259">
            <w:pPr>
              <w:jc w:val="right"/>
              <w:rPr>
                <w:rFonts w:eastAsia="Times New Roman"/>
                <w:color w:val="000000"/>
              </w:rPr>
            </w:pPr>
            <w:r w:rsidRPr="0089171B">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89171B" w:rsidRDefault="008E0259">
            <w:pPr>
              <w:jc w:val="right"/>
              <w:rPr>
                <w:rFonts w:eastAsia="Times New Roman"/>
                <w:color w:val="000000"/>
              </w:rPr>
            </w:pPr>
            <w:r w:rsidRPr="0089171B">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89171B" w:rsidRDefault="008E0259">
            <w:pPr>
              <w:jc w:val="right"/>
              <w:rPr>
                <w:rFonts w:eastAsia="Times New Roman"/>
                <w:color w:val="000000"/>
              </w:rPr>
            </w:pPr>
            <w:r w:rsidRPr="0089171B">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89171B" w:rsidRDefault="008E0259">
            <w:pPr>
              <w:jc w:val="right"/>
              <w:rPr>
                <w:rFonts w:eastAsia="Times New Roman"/>
                <w:color w:val="000000"/>
              </w:rPr>
            </w:pPr>
            <w:r w:rsidRPr="0089171B">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89171B" w:rsidRDefault="008E0259">
            <w:pPr>
              <w:jc w:val="right"/>
              <w:rPr>
                <w:rFonts w:eastAsia="Times New Roman"/>
                <w:color w:val="000000"/>
              </w:rPr>
            </w:pPr>
            <w:r w:rsidRPr="0089171B">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3301690" w14:textId="77777777" w:rsidTr="00B205BB">
        <w:trPr>
          <w:trHeight w:val="320"/>
        </w:trPr>
        <w:tc>
          <w:tcPr>
            <w:tcW w:w="956" w:type="dxa"/>
            <w:vMerge/>
            <w:shd w:val="clear" w:color="auto" w:fill="auto"/>
            <w:noWrap/>
            <w:vAlign w:val="bottom"/>
            <w:hideMark/>
          </w:tcPr>
          <w:p w14:paraId="52566C58" w14:textId="22986280"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tcBorders>
              <w:bottom w:val="single" w:sz="4" w:space="0" w:color="auto"/>
            </w:tcBorders>
            <w:shd w:val="clear" w:color="auto" w:fill="auto"/>
            <w:noWrap/>
            <w:vAlign w:val="bottom"/>
            <w:hideMark/>
          </w:tcPr>
          <w:p w14:paraId="572F37A6" w14:textId="1CBD4086"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76B8BD" w14:textId="5EBA6EA9"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89171B" w:rsidRDefault="008E0259">
            <w:pPr>
              <w:jc w:val="right"/>
              <w:rPr>
                <w:rFonts w:eastAsia="Times New Roman"/>
                <w:b/>
                <w:color w:val="000000"/>
              </w:rPr>
            </w:pPr>
            <w:r w:rsidRPr="0089171B">
              <w:rPr>
                <w:rFonts w:eastAsia="Times New Roman"/>
                <w:b/>
                <w:color w:val="000000"/>
              </w:rPr>
              <w:t>33</w:t>
            </w:r>
          </w:p>
        </w:tc>
        <w:tc>
          <w:tcPr>
            <w:tcW w:w="567" w:type="dxa"/>
            <w:shd w:val="clear" w:color="auto" w:fill="auto"/>
            <w:noWrap/>
            <w:vAlign w:val="bottom"/>
            <w:hideMark/>
          </w:tcPr>
          <w:p w14:paraId="3493F2AD" w14:textId="2565B501" w:rsidR="008E0259" w:rsidRPr="0089171B" w:rsidRDefault="008E0259">
            <w:pPr>
              <w:jc w:val="right"/>
              <w:rPr>
                <w:rFonts w:eastAsia="Times New Roman"/>
                <w:color w:val="000000"/>
              </w:rPr>
            </w:pPr>
            <w:r w:rsidRPr="0089171B">
              <w:rPr>
                <w:rFonts w:eastAsia="Times New Roman"/>
                <w:color w:val="000000"/>
              </w:rPr>
              <w:t>19</w:t>
            </w:r>
          </w:p>
        </w:tc>
        <w:tc>
          <w:tcPr>
            <w:tcW w:w="581" w:type="dxa"/>
            <w:shd w:val="clear" w:color="auto" w:fill="auto"/>
            <w:noWrap/>
            <w:vAlign w:val="bottom"/>
            <w:hideMark/>
          </w:tcPr>
          <w:p w14:paraId="2AD1B70F" w14:textId="5A529BB0" w:rsidR="008E0259" w:rsidRPr="0089171B" w:rsidRDefault="008E0259">
            <w:pPr>
              <w:jc w:val="right"/>
              <w:rPr>
                <w:rFonts w:eastAsia="Times New Roman"/>
                <w:color w:val="000000"/>
              </w:rPr>
            </w:pPr>
            <w:r w:rsidRPr="0089171B">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89171B" w:rsidRDefault="008E0259">
            <w:pPr>
              <w:jc w:val="right"/>
              <w:rPr>
                <w:rFonts w:eastAsia="Times New Roman"/>
                <w:b/>
                <w:color w:val="000000"/>
              </w:rPr>
            </w:pPr>
            <w:r w:rsidRPr="0089171B">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89171B" w:rsidRDefault="008E0259">
            <w:pPr>
              <w:jc w:val="right"/>
              <w:rPr>
                <w:rFonts w:eastAsia="Times New Roman"/>
                <w:b/>
                <w:color w:val="000000"/>
              </w:rPr>
            </w:pPr>
            <w:r w:rsidRPr="0089171B">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89171B" w:rsidRDefault="008E0259">
            <w:pPr>
              <w:jc w:val="right"/>
              <w:rPr>
                <w:rFonts w:eastAsia="Times New Roman"/>
                <w:b/>
                <w:color w:val="000000"/>
              </w:rPr>
            </w:pPr>
            <w:r w:rsidRPr="0089171B">
              <w:rPr>
                <w:rFonts w:eastAsia="Times New Roman"/>
                <w:b/>
                <w:color w:val="000000"/>
              </w:rPr>
              <w:t>100</w:t>
            </w:r>
          </w:p>
        </w:tc>
        <w:tc>
          <w:tcPr>
            <w:tcW w:w="460" w:type="dxa"/>
            <w:shd w:val="clear" w:color="auto" w:fill="auto"/>
            <w:noWrap/>
            <w:vAlign w:val="bottom"/>
            <w:hideMark/>
          </w:tcPr>
          <w:p w14:paraId="1503E0C1" w14:textId="1C5A6A8D"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89171B" w:rsidRDefault="008E0259">
            <w:pPr>
              <w:jc w:val="right"/>
              <w:rPr>
                <w:rFonts w:eastAsia="Times New Roman"/>
                <w:b/>
                <w:color w:val="000000"/>
              </w:rPr>
            </w:pPr>
            <w:r w:rsidRPr="0089171B">
              <w:rPr>
                <w:rFonts w:eastAsia="Times New Roman"/>
                <w:b/>
                <w:color w:val="000000"/>
              </w:rPr>
              <w:t>20</w:t>
            </w:r>
          </w:p>
        </w:tc>
      </w:tr>
      <w:tr w:rsidR="008E0259" w:rsidRPr="0089171B" w14:paraId="347ED69C" w14:textId="77777777" w:rsidTr="00B205BB">
        <w:trPr>
          <w:trHeight w:val="320"/>
        </w:trPr>
        <w:tc>
          <w:tcPr>
            <w:tcW w:w="956" w:type="dxa"/>
            <w:vMerge/>
            <w:shd w:val="clear" w:color="auto" w:fill="auto"/>
            <w:noWrap/>
            <w:vAlign w:val="bottom"/>
            <w:hideMark/>
          </w:tcPr>
          <w:p w14:paraId="06DE6650" w14:textId="777E3C2A" w:rsidR="008E0259" w:rsidRPr="0089171B"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E2EFD9" w:themeFill="accent6" w:themeFillTint="33"/>
            <w:noWrap/>
            <w:vAlign w:val="bottom"/>
            <w:hideMark/>
          </w:tcPr>
          <w:p w14:paraId="4AF4FF06" w14:textId="5C4C85F1" w:rsidR="008E0259" w:rsidRPr="0089171B" w:rsidRDefault="008E0259">
            <w:pPr>
              <w:jc w:val="right"/>
              <w:rPr>
                <w:rFonts w:eastAsia="Times New Roman"/>
                <w:b/>
                <w:color w:val="000000"/>
              </w:rPr>
            </w:pPr>
            <w:r w:rsidRPr="0089171B">
              <w:rPr>
                <w:rFonts w:eastAsia="Times New Roman"/>
                <w:color w:val="000000"/>
              </w:rPr>
              <w:t>2</w:t>
            </w:r>
          </w:p>
        </w:tc>
        <w:tc>
          <w:tcPr>
            <w:tcW w:w="567" w:type="dxa"/>
            <w:shd w:val="clear" w:color="auto" w:fill="auto"/>
            <w:noWrap/>
            <w:vAlign w:val="bottom"/>
            <w:hideMark/>
          </w:tcPr>
          <w:p w14:paraId="33E8608C" w14:textId="7636038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4CCACC1" w14:textId="0111F4B6" w:rsidR="008E0259" w:rsidRPr="0089171B" w:rsidRDefault="008E0259">
            <w:pPr>
              <w:jc w:val="right"/>
              <w:rPr>
                <w:rFonts w:eastAsia="Times New Roman"/>
                <w:color w:val="000000"/>
              </w:rPr>
            </w:pPr>
            <w:r w:rsidRPr="0089171B">
              <w:rPr>
                <w:rFonts w:eastAsia="Times New Roman"/>
                <w:color w:val="000000"/>
              </w:rPr>
              <w:t>1</w:t>
            </w:r>
          </w:p>
        </w:tc>
        <w:tc>
          <w:tcPr>
            <w:tcW w:w="567" w:type="dxa"/>
            <w:shd w:val="clear" w:color="auto" w:fill="auto"/>
            <w:noWrap/>
            <w:vAlign w:val="bottom"/>
            <w:hideMark/>
          </w:tcPr>
          <w:p w14:paraId="6B0C5668" w14:textId="0BEFC0FD" w:rsidR="008E0259" w:rsidRPr="0089171B" w:rsidRDefault="008E0259">
            <w:pPr>
              <w:jc w:val="right"/>
              <w:rPr>
                <w:rFonts w:eastAsia="Times New Roman"/>
                <w:color w:val="000000"/>
              </w:rPr>
            </w:pPr>
            <w:r w:rsidRPr="0089171B">
              <w:rPr>
                <w:rFonts w:eastAsia="Times New Roman"/>
                <w:color w:val="000000"/>
              </w:rPr>
              <w:t>21</w:t>
            </w:r>
          </w:p>
        </w:tc>
        <w:tc>
          <w:tcPr>
            <w:tcW w:w="581" w:type="dxa"/>
            <w:shd w:val="clear" w:color="auto" w:fill="auto"/>
            <w:noWrap/>
            <w:vAlign w:val="bottom"/>
            <w:hideMark/>
          </w:tcPr>
          <w:p w14:paraId="535BBC01" w14:textId="22DF7D24" w:rsidR="008E0259" w:rsidRPr="0089171B" w:rsidRDefault="008E0259">
            <w:pPr>
              <w:jc w:val="right"/>
              <w:rPr>
                <w:rFonts w:eastAsia="Times New Roman"/>
                <w:color w:val="000000"/>
              </w:rPr>
            </w:pPr>
            <w:r w:rsidRPr="0089171B">
              <w:rPr>
                <w:rFonts w:eastAsia="Times New Roman"/>
                <w:color w:val="000000"/>
              </w:rPr>
              <w:t>18</w:t>
            </w:r>
          </w:p>
        </w:tc>
        <w:tc>
          <w:tcPr>
            <w:tcW w:w="606" w:type="dxa"/>
            <w:shd w:val="clear" w:color="auto" w:fill="auto"/>
            <w:noWrap/>
            <w:vAlign w:val="bottom"/>
            <w:hideMark/>
          </w:tcPr>
          <w:p w14:paraId="014865AF" w14:textId="44086631" w:rsidR="008E0259" w:rsidRPr="0089171B" w:rsidRDefault="008E0259">
            <w:pPr>
              <w:jc w:val="right"/>
              <w:rPr>
                <w:rFonts w:eastAsia="Times New Roman"/>
                <w:color w:val="000000"/>
              </w:rPr>
            </w:pPr>
            <w:r w:rsidRPr="0089171B">
              <w:rPr>
                <w:rFonts w:eastAsia="Times New Roman"/>
                <w:color w:val="000000"/>
              </w:rPr>
              <w:t>22</w:t>
            </w:r>
          </w:p>
        </w:tc>
        <w:tc>
          <w:tcPr>
            <w:tcW w:w="466" w:type="dxa"/>
            <w:shd w:val="clear" w:color="auto" w:fill="auto"/>
            <w:noWrap/>
            <w:vAlign w:val="bottom"/>
            <w:hideMark/>
          </w:tcPr>
          <w:p w14:paraId="51718C97" w14:textId="2B2B2B48" w:rsidR="008E0259" w:rsidRPr="0089171B" w:rsidRDefault="008E0259">
            <w:pPr>
              <w:jc w:val="right"/>
              <w:rPr>
                <w:rFonts w:eastAsia="Times New Roman"/>
                <w:color w:val="000000"/>
              </w:rPr>
            </w:pPr>
            <w:r w:rsidRPr="0089171B">
              <w:rPr>
                <w:rFonts w:eastAsia="Times New Roman"/>
                <w:color w:val="000000"/>
              </w:rPr>
              <w:t>5</w:t>
            </w:r>
          </w:p>
        </w:tc>
        <w:tc>
          <w:tcPr>
            <w:tcW w:w="708" w:type="dxa"/>
            <w:shd w:val="clear" w:color="auto" w:fill="auto"/>
            <w:noWrap/>
            <w:vAlign w:val="bottom"/>
            <w:hideMark/>
          </w:tcPr>
          <w:p w14:paraId="0C2B6888" w14:textId="4D31C739" w:rsidR="008E0259" w:rsidRPr="0089171B" w:rsidRDefault="008E0259">
            <w:pPr>
              <w:jc w:val="right"/>
              <w:rPr>
                <w:rFonts w:eastAsia="Times New Roman"/>
                <w:color w:val="000000"/>
              </w:rPr>
            </w:pPr>
            <w:r w:rsidRPr="0089171B">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2D946D3" w14:textId="66F950B5" w:rsidR="008E0259" w:rsidRPr="0089171B" w:rsidRDefault="008E0259">
            <w:pPr>
              <w:jc w:val="right"/>
              <w:rPr>
                <w:rFonts w:eastAsia="Times New Roman"/>
                <w:color w:val="000000"/>
              </w:rPr>
            </w:pPr>
            <w:r w:rsidRPr="0089171B">
              <w:rPr>
                <w:rFonts w:eastAsia="Times New Roman"/>
                <w:color w:val="000000"/>
              </w:rPr>
              <w:t>9</w:t>
            </w:r>
          </w:p>
        </w:tc>
      </w:tr>
      <w:tr w:rsidR="008E0259" w:rsidRPr="0089171B" w14:paraId="3D81CCEE" w14:textId="77777777" w:rsidTr="00B205BB">
        <w:trPr>
          <w:trHeight w:val="320"/>
        </w:trPr>
        <w:tc>
          <w:tcPr>
            <w:tcW w:w="956" w:type="dxa"/>
            <w:vMerge/>
            <w:shd w:val="clear" w:color="auto" w:fill="auto"/>
            <w:noWrap/>
            <w:vAlign w:val="bottom"/>
            <w:hideMark/>
          </w:tcPr>
          <w:p w14:paraId="00FBDCDE" w14:textId="0E4D8E71" w:rsidR="008E0259" w:rsidRPr="0089171B"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2761C114" w14:textId="045D1C2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C38DECD" w14:textId="2EC3F07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9DA1328" w14:textId="41F5283D" w:rsidR="008E0259" w:rsidRPr="0089171B" w:rsidRDefault="008E0259">
            <w:pPr>
              <w:jc w:val="right"/>
              <w:rPr>
                <w:rFonts w:eastAsia="Times New Roman"/>
                <w:color w:val="000000"/>
              </w:rPr>
            </w:pPr>
            <w:r w:rsidRPr="0089171B">
              <w:rPr>
                <w:rFonts w:eastAsia="Times New Roman"/>
                <w:color w:val="000000"/>
              </w:rPr>
              <w:t>26</w:t>
            </w:r>
          </w:p>
        </w:tc>
        <w:tc>
          <w:tcPr>
            <w:tcW w:w="581" w:type="dxa"/>
            <w:shd w:val="clear" w:color="auto" w:fill="auto"/>
            <w:noWrap/>
            <w:vAlign w:val="bottom"/>
            <w:hideMark/>
          </w:tcPr>
          <w:p w14:paraId="0E1D92F1" w14:textId="55890242"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89171B" w:rsidRDefault="008E0259">
            <w:pPr>
              <w:jc w:val="right"/>
              <w:rPr>
                <w:rFonts w:eastAsia="Times New Roman"/>
                <w:color w:val="000000"/>
              </w:rPr>
            </w:pPr>
            <w:r w:rsidRPr="0089171B">
              <w:rPr>
                <w:rFonts w:eastAsia="Times New Roman"/>
                <w:color w:val="000000"/>
              </w:rPr>
              <w:t>25</w:t>
            </w:r>
          </w:p>
        </w:tc>
        <w:tc>
          <w:tcPr>
            <w:tcW w:w="466" w:type="dxa"/>
            <w:shd w:val="clear" w:color="auto" w:fill="auto"/>
            <w:noWrap/>
            <w:vAlign w:val="bottom"/>
            <w:hideMark/>
          </w:tcPr>
          <w:p w14:paraId="133EA84E" w14:textId="034C6949" w:rsidR="008E0259" w:rsidRPr="0089171B" w:rsidRDefault="008E0259">
            <w:pPr>
              <w:jc w:val="right"/>
              <w:rPr>
                <w:rFonts w:eastAsia="Times New Roman"/>
                <w:color w:val="000000"/>
              </w:rPr>
            </w:pPr>
            <w:r w:rsidRPr="0089171B">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89171B" w:rsidRDefault="008E0259">
            <w:pPr>
              <w:jc w:val="right"/>
              <w:rPr>
                <w:rFonts w:eastAsia="Times New Roman"/>
                <w:color w:val="000000"/>
              </w:rPr>
            </w:pPr>
            <w:r w:rsidRPr="0089171B">
              <w:rPr>
                <w:rFonts w:eastAsia="Times New Roman"/>
                <w:color w:val="000000"/>
              </w:rPr>
              <w:t>7</w:t>
            </w:r>
          </w:p>
        </w:tc>
        <w:tc>
          <w:tcPr>
            <w:tcW w:w="460" w:type="dxa"/>
            <w:shd w:val="clear" w:color="auto" w:fill="auto"/>
            <w:noWrap/>
            <w:vAlign w:val="bottom"/>
            <w:hideMark/>
          </w:tcPr>
          <w:p w14:paraId="4769E271" w14:textId="2F969B50" w:rsidR="008E0259" w:rsidRPr="0089171B" w:rsidRDefault="008E0259">
            <w:pPr>
              <w:jc w:val="right"/>
              <w:rPr>
                <w:rFonts w:eastAsia="Times New Roman"/>
                <w:b/>
                <w:color w:val="000000"/>
              </w:rPr>
            </w:pPr>
            <w:r w:rsidRPr="0089171B">
              <w:rPr>
                <w:rFonts w:eastAsia="Times New Roman"/>
                <w:color w:val="000000"/>
              </w:rPr>
              <w:t>1</w:t>
            </w:r>
          </w:p>
        </w:tc>
        <w:tc>
          <w:tcPr>
            <w:tcW w:w="1134" w:type="dxa"/>
            <w:shd w:val="clear" w:color="auto" w:fill="auto"/>
            <w:noWrap/>
            <w:vAlign w:val="bottom"/>
            <w:hideMark/>
          </w:tcPr>
          <w:p w14:paraId="4420E86F" w14:textId="53159E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0121BF0F" w14:textId="77777777" w:rsidTr="00B205BB">
        <w:trPr>
          <w:trHeight w:val="320"/>
        </w:trPr>
        <w:tc>
          <w:tcPr>
            <w:tcW w:w="956" w:type="dxa"/>
            <w:vMerge/>
            <w:shd w:val="clear" w:color="auto" w:fill="auto"/>
            <w:noWrap/>
            <w:vAlign w:val="bottom"/>
            <w:hideMark/>
          </w:tcPr>
          <w:p w14:paraId="379FA1CD" w14:textId="597DD7C2" w:rsidR="008E0259" w:rsidRPr="0089171B"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13758826" w14:textId="1900B2A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1EF4C92A" w14:textId="305CB62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FD612F2" w14:textId="7191332A"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42A19AB7" w14:textId="37B45895" w:rsidR="008E0259" w:rsidRPr="0089171B" w:rsidRDefault="008E0259">
            <w:pPr>
              <w:jc w:val="right"/>
              <w:rPr>
                <w:rFonts w:eastAsia="Times New Roman"/>
                <w:color w:val="000000"/>
              </w:rPr>
            </w:pPr>
            <w:r w:rsidRPr="0089171B">
              <w:rPr>
                <w:rFonts w:eastAsia="Times New Roman"/>
                <w:color w:val="000000"/>
              </w:rPr>
              <w:t>48</w:t>
            </w:r>
          </w:p>
        </w:tc>
        <w:tc>
          <w:tcPr>
            <w:tcW w:w="581" w:type="dxa"/>
            <w:shd w:val="clear" w:color="auto" w:fill="auto"/>
            <w:noWrap/>
            <w:vAlign w:val="bottom"/>
            <w:hideMark/>
          </w:tcPr>
          <w:p w14:paraId="4CB93F4A" w14:textId="37E81BE6" w:rsidR="008E0259" w:rsidRPr="0089171B" w:rsidRDefault="008E0259">
            <w:pPr>
              <w:jc w:val="right"/>
              <w:rPr>
                <w:rFonts w:eastAsia="Times New Roman"/>
                <w:color w:val="000000"/>
              </w:rPr>
            </w:pPr>
            <w:r w:rsidRPr="0089171B">
              <w:rPr>
                <w:rFonts w:eastAsia="Times New Roman"/>
                <w:color w:val="000000"/>
              </w:rPr>
              <w:t>17</w:t>
            </w:r>
          </w:p>
        </w:tc>
        <w:tc>
          <w:tcPr>
            <w:tcW w:w="606" w:type="dxa"/>
            <w:shd w:val="clear" w:color="auto" w:fill="auto"/>
            <w:noWrap/>
            <w:vAlign w:val="bottom"/>
            <w:hideMark/>
          </w:tcPr>
          <w:p w14:paraId="79BDC76E" w14:textId="64F211B8" w:rsidR="008E0259" w:rsidRPr="0089171B" w:rsidRDefault="008E0259">
            <w:pPr>
              <w:jc w:val="right"/>
              <w:rPr>
                <w:rFonts w:eastAsia="Times New Roman"/>
                <w:b/>
                <w:color w:val="000000"/>
              </w:rPr>
            </w:pPr>
            <w:r w:rsidRPr="0089171B">
              <w:rPr>
                <w:rFonts w:eastAsia="Times New Roman"/>
                <w:color w:val="000000"/>
              </w:rPr>
              <w:t>35</w:t>
            </w:r>
          </w:p>
        </w:tc>
        <w:tc>
          <w:tcPr>
            <w:tcW w:w="466" w:type="dxa"/>
            <w:shd w:val="clear" w:color="auto" w:fill="auto"/>
            <w:noWrap/>
            <w:vAlign w:val="bottom"/>
            <w:hideMark/>
          </w:tcPr>
          <w:p w14:paraId="0098C718" w14:textId="229FA78C" w:rsidR="008E0259" w:rsidRPr="0089171B" w:rsidRDefault="008E0259">
            <w:pPr>
              <w:jc w:val="right"/>
              <w:rPr>
                <w:rFonts w:eastAsia="Times New Roman"/>
                <w:color w:val="000000"/>
              </w:rPr>
            </w:pPr>
            <w:r w:rsidRPr="0089171B">
              <w:rPr>
                <w:rFonts w:eastAsia="Times New Roman"/>
                <w:color w:val="000000"/>
              </w:rPr>
              <w:t>1</w:t>
            </w:r>
          </w:p>
        </w:tc>
        <w:tc>
          <w:tcPr>
            <w:tcW w:w="708" w:type="dxa"/>
            <w:shd w:val="clear" w:color="auto" w:fill="auto"/>
            <w:noWrap/>
            <w:vAlign w:val="bottom"/>
            <w:hideMark/>
          </w:tcPr>
          <w:p w14:paraId="001A8837" w14:textId="1F83CAC0" w:rsidR="008E0259" w:rsidRPr="0089171B" w:rsidRDefault="008E0259">
            <w:pPr>
              <w:jc w:val="right"/>
              <w:rPr>
                <w:rFonts w:eastAsia="Times New Roman"/>
                <w:b/>
                <w:color w:val="000000"/>
              </w:rPr>
            </w:pPr>
            <w:r w:rsidRPr="0089171B">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2DA07E80" w14:textId="1091CE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AF9659D" w14:textId="77777777" w:rsidTr="00B205BB">
        <w:trPr>
          <w:trHeight w:val="320"/>
        </w:trPr>
        <w:tc>
          <w:tcPr>
            <w:tcW w:w="956" w:type="dxa"/>
            <w:vMerge/>
            <w:shd w:val="clear" w:color="auto" w:fill="auto"/>
            <w:noWrap/>
            <w:vAlign w:val="bottom"/>
            <w:hideMark/>
          </w:tcPr>
          <w:p w14:paraId="06AB4BAA" w14:textId="2A88DE4C" w:rsidR="008E0259" w:rsidRPr="0089171B"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49EF5D6E" w14:textId="1D91D5E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7EE033A0" w14:textId="7A31823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A298C30" w14:textId="36EF6C30" w:rsidR="008E0259" w:rsidRPr="0089171B" w:rsidRDefault="008E0259">
            <w:pPr>
              <w:jc w:val="right"/>
              <w:rPr>
                <w:rFonts w:eastAsia="Times New Roman"/>
                <w:color w:val="000000"/>
              </w:rPr>
            </w:pPr>
            <w:r w:rsidRPr="0089171B">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89171B" w:rsidRDefault="008E0259">
            <w:pPr>
              <w:jc w:val="right"/>
              <w:rPr>
                <w:rFonts w:eastAsia="Times New Roman"/>
                <w:color w:val="000000"/>
              </w:rPr>
            </w:pPr>
            <w:r w:rsidRPr="0089171B">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0C7EAF84" w14:textId="392D0CF5" w:rsidR="008E0259" w:rsidRPr="0089171B" w:rsidRDefault="008E0259">
            <w:pPr>
              <w:jc w:val="right"/>
              <w:rPr>
                <w:rFonts w:eastAsia="Times New Roman"/>
                <w:color w:val="000000"/>
              </w:rPr>
            </w:pPr>
            <w:r w:rsidRPr="0089171B">
              <w:rPr>
                <w:rFonts w:eastAsia="Times New Roman"/>
                <w:color w:val="000000"/>
              </w:rPr>
              <w:t>127</w:t>
            </w:r>
          </w:p>
        </w:tc>
        <w:tc>
          <w:tcPr>
            <w:tcW w:w="466" w:type="dxa"/>
            <w:shd w:val="clear" w:color="auto" w:fill="auto"/>
            <w:noWrap/>
            <w:vAlign w:val="bottom"/>
            <w:hideMark/>
          </w:tcPr>
          <w:p w14:paraId="732016D1" w14:textId="726CC4C4"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31185526" w14:textId="22EE7787" w:rsidR="008E0259" w:rsidRPr="0089171B" w:rsidRDefault="008E0259">
            <w:pPr>
              <w:jc w:val="right"/>
              <w:rPr>
                <w:rFonts w:eastAsia="Times New Roman"/>
                <w:color w:val="000000"/>
              </w:rPr>
            </w:pPr>
            <w:r w:rsidRPr="0089171B">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1F264A34" w14:textId="4BE7727B"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89171B"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p>
        </w:tc>
        <w:tc>
          <w:tcPr>
            <w:tcW w:w="850" w:type="dxa"/>
            <w:tcBorders>
              <w:bottom w:val="single" w:sz="24" w:space="0" w:color="auto"/>
            </w:tcBorders>
            <w:shd w:val="clear" w:color="auto" w:fill="auto"/>
            <w:noWrap/>
            <w:vAlign w:val="bottom"/>
            <w:hideMark/>
          </w:tcPr>
          <w:p w14:paraId="6CAD7BB4" w14:textId="1E95216D"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89171B" w:rsidRDefault="008E0259">
            <w:pPr>
              <w:jc w:val="right"/>
              <w:rPr>
                <w:rFonts w:eastAsia="Times New Roman"/>
                <w:color w:val="000000"/>
              </w:rPr>
            </w:pPr>
            <w:r w:rsidRPr="0089171B">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89171B" w:rsidRDefault="008E0259">
            <w:pPr>
              <w:jc w:val="right"/>
              <w:rPr>
                <w:rFonts w:eastAsia="Times New Roman"/>
                <w:color w:val="000000"/>
              </w:rPr>
            </w:pPr>
            <w:r w:rsidRPr="0089171B">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89171B" w:rsidRDefault="008E0259">
            <w:pPr>
              <w:jc w:val="right"/>
              <w:rPr>
                <w:rFonts w:eastAsia="Times New Roman"/>
                <w:b/>
                <w:color w:val="000000"/>
              </w:rPr>
            </w:pPr>
            <w:r w:rsidRPr="0089171B">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89171B" w:rsidRDefault="008E0259">
            <w:pPr>
              <w:jc w:val="right"/>
              <w:rPr>
                <w:rFonts w:eastAsia="Times New Roman"/>
                <w:color w:val="000000"/>
              </w:rPr>
            </w:pPr>
            <w:r w:rsidRPr="0089171B">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89171B" w:rsidRDefault="008E0259">
            <w:pPr>
              <w:jc w:val="right"/>
              <w:rPr>
                <w:rFonts w:eastAsia="Times New Roman"/>
                <w:color w:val="000000"/>
              </w:rPr>
            </w:pPr>
            <w:r w:rsidRPr="0089171B">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89171B" w:rsidRDefault="008E0259">
            <w:pPr>
              <w:jc w:val="right"/>
              <w:rPr>
                <w:rFonts w:eastAsia="Times New Roman"/>
                <w:color w:val="000000"/>
              </w:rPr>
            </w:pPr>
            <w:r w:rsidRPr="0089171B">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89171B" w:rsidRDefault="008E0259">
            <w:pPr>
              <w:jc w:val="right"/>
              <w:rPr>
                <w:rFonts w:eastAsia="Times New Roman"/>
                <w:color w:val="000000"/>
              </w:rPr>
            </w:pPr>
            <w:r w:rsidRPr="0089171B">
              <w:rPr>
                <w:rFonts w:eastAsia="Times New Roman"/>
                <w:color w:val="000000"/>
              </w:rPr>
              <w:t>0</w:t>
            </w:r>
          </w:p>
        </w:tc>
      </w:tr>
    </w:tbl>
    <w:p w14:paraId="5E7DF0D1" w14:textId="77777777" w:rsidR="00B867AD" w:rsidRPr="0089171B" w:rsidRDefault="00B867AD" w:rsidP="00F21B8F">
      <w:pPr>
        <w:spacing w:line="480" w:lineRule="auto"/>
      </w:pPr>
    </w:p>
    <w:p w14:paraId="505C743C" w14:textId="352E4563" w:rsidR="00DA55F9" w:rsidRPr="0089171B" w:rsidRDefault="00740B96" w:rsidP="00AB3F00">
      <w:pPr>
        <w:spacing w:line="480" w:lineRule="auto"/>
        <w:ind w:firstLine="720"/>
      </w:pPr>
      <w:r w:rsidRPr="0089171B">
        <w:t>Gene set enrichment analysis was performed for each multi-</w:t>
      </w:r>
      <w:proofErr w:type="spellStart"/>
      <w:r w:rsidRPr="0089171B">
        <w:t>omic</w:t>
      </w:r>
      <w:proofErr w:type="spellEnd"/>
      <w:r w:rsidRPr="0089171B">
        <w:t xml:space="preserve"> panel</w:t>
      </w:r>
      <w:r w:rsidR="00807B69" w:rsidRPr="0089171B">
        <w:t xml:space="preserve"> (using gene symbols of mRNA and CpGs)</w:t>
      </w:r>
      <w:r w:rsidR="00672206" w:rsidRPr="0089171B">
        <w:t xml:space="preserve"> using 10 gene set collections (</w:t>
      </w:r>
      <w:r w:rsidR="00C6724A" w:rsidRPr="0089171B">
        <w:t>see methods for details</w:t>
      </w:r>
      <w:r w:rsidR="00672206" w:rsidRPr="0089171B">
        <w:t>)</w:t>
      </w:r>
      <w:r w:rsidRPr="0089171B">
        <w:t xml:space="preserve"> and the number of significant gene sets at an FDR threshold of 5% were determined (Table </w:t>
      </w:r>
      <w:r w:rsidR="004C2BF4" w:rsidRPr="0089171B">
        <w:t>2</w:t>
      </w:r>
      <w:r w:rsidRPr="0089171B">
        <w:t xml:space="preserve">). </w:t>
      </w:r>
      <w:r w:rsidR="000A6D1A" w:rsidRPr="0089171B">
        <w:t xml:space="preserve">The </w:t>
      </w:r>
      <w:proofErr w:type="spellStart"/>
      <w:r w:rsidR="000A6D1A" w:rsidRPr="0089171B">
        <w:t>DIABLO_full</w:t>
      </w:r>
      <w:proofErr w:type="spellEnd"/>
      <w:r w:rsidR="000A6D1A" w:rsidRPr="0089171B">
        <w:t xml:space="preserve"> model </w:t>
      </w:r>
      <w:r w:rsidR="007A35DB" w:rsidRPr="0089171B">
        <w:t xml:space="preserve">identified the greatest number of significant gene sets across the 10 gene </w:t>
      </w:r>
      <w:r w:rsidR="007A35DB" w:rsidRPr="0089171B">
        <w:lastRenderedPageBreak/>
        <w:t>set collections as compared to the other integrative approac</w:t>
      </w:r>
      <w:r w:rsidR="00C77DAC" w:rsidRPr="0089171B">
        <w:t>hes. DIABLO ranked higher than the other methods</w:t>
      </w:r>
      <w:r w:rsidR="00A02356" w:rsidRPr="0089171B">
        <w:t xml:space="preserve"> in the colon (7/10), </w:t>
      </w:r>
      <w:proofErr w:type="spellStart"/>
      <w:r w:rsidR="00A02356" w:rsidRPr="0089171B">
        <w:t>gbm</w:t>
      </w:r>
      <w:proofErr w:type="spellEnd"/>
      <w:r w:rsidR="00A02356" w:rsidRPr="0089171B">
        <w:t xml:space="preserve"> (5</w:t>
      </w:r>
      <w:r w:rsidR="007A35DB" w:rsidRPr="0089171B">
        <w:t xml:space="preserve">/10) and </w:t>
      </w:r>
      <w:r w:rsidR="00A02356" w:rsidRPr="0089171B">
        <w:t xml:space="preserve">lung (5/10) cancer datasets, </w:t>
      </w:r>
      <w:r w:rsidR="00C77DAC" w:rsidRPr="0089171B">
        <w:t>whereas</w:t>
      </w:r>
      <w:r w:rsidR="00A02356" w:rsidRPr="0089171B">
        <w:t xml:space="preserve"> JIVE outperformed all other methods</w:t>
      </w:r>
      <w:r w:rsidR="00C77DAC" w:rsidRPr="0089171B">
        <w:t xml:space="preserve"> in the kidney cancer datasets</w:t>
      </w:r>
      <w:r w:rsidR="00A02356" w:rsidRPr="0089171B">
        <w:t xml:space="preserve"> (6/10).</w:t>
      </w:r>
    </w:p>
    <w:p w14:paraId="7144EC78" w14:textId="7EAE3130" w:rsidR="00F501C8" w:rsidRPr="0089171B" w:rsidRDefault="00F501C8" w:rsidP="00F21B8F">
      <w:pPr>
        <w:spacing w:line="480" w:lineRule="auto"/>
      </w:pPr>
    </w:p>
    <w:p w14:paraId="3175F60A" w14:textId="34E2C5A0" w:rsidR="0068350C" w:rsidRPr="0089171B" w:rsidRDefault="0068350C" w:rsidP="00F21B8F">
      <w:pPr>
        <w:spacing w:line="480" w:lineRule="auto"/>
        <w:rPr>
          <w:b/>
        </w:rPr>
      </w:pPr>
      <w:r w:rsidRPr="0089171B">
        <w:rPr>
          <w:b/>
        </w:rPr>
        <w:t>Case study 1</w:t>
      </w:r>
      <w:r w:rsidR="005C54D6" w:rsidRPr="0089171B">
        <w:rPr>
          <w:b/>
        </w:rPr>
        <w:t>: DIABLO identified</w:t>
      </w:r>
      <w:r w:rsidRPr="0089171B">
        <w:rPr>
          <w:b/>
        </w:rPr>
        <w:t xml:space="preserve"> </w:t>
      </w:r>
      <w:r w:rsidR="006B40A8" w:rsidRPr="0089171B">
        <w:rPr>
          <w:b/>
        </w:rPr>
        <w:t>known and novel</w:t>
      </w:r>
      <w:r w:rsidR="005F2ED8" w:rsidRPr="0089171B">
        <w:rPr>
          <w:b/>
        </w:rPr>
        <w:t xml:space="preserve"> multi-</w:t>
      </w:r>
      <w:proofErr w:type="spellStart"/>
      <w:r w:rsidR="005F2ED8" w:rsidRPr="0089171B">
        <w:rPr>
          <w:b/>
        </w:rPr>
        <w:t>omic</w:t>
      </w:r>
      <w:proofErr w:type="spellEnd"/>
      <w:r w:rsidR="005F2ED8" w:rsidRPr="0089171B">
        <w:rPr>
          <w:b/>
        </w:rPr>
        <w:t xml:space="preserve"> biomarkers of </w:t>
      </w:r>
      <w:r w:rsidR="006B40A8" w:rsidRPr="0089171B">
        <w:rPr>
          <w:b/>
        </w:rPr>
        <w:t>breast cancer subtypes.</w:t>
      </w:r>
    </w:p>
    <w:p w14:paraId="2FEE0B1D" w14:textId="72A9CBFE" w:rsidR="006B40A8" w:rsidRPr="0089171B" w:rsidRDefault="00675E1F" w:rsidP="00F21B8F">
      <w:pPr>
        <w:spacing w:line="480" w:lineRule="auto"/>
      </w:pPr>
      <w:r w:rsidRPr="0089171B">
        <w:t>Next, a</w:t>
      </w:r>
      <w:r w:rsidR="005C54D6" w:rsidRPr="0089171B">
        <w:t xml:space="preserve"> standard biomarker analysis workflow</w:t>
      </w:r>
      <w:r w:rsidR="0089171B" w:rsidRPr="0089171B">
        <w:t xml:space="preserve"> (</w:t>
      </w:r>
      <w:r w:rsidR="0089171B" w:rsidRPr="0089171B">
        <w:rPr>
          <w:b/>
        </w:rPr>
        <w:t>Supplementary Figure 6</w:t>
      </w:r>
      <w:r w:rsidR="0089171B" w:rsidRPr="0089171B">
        <w:t>)</w:t>
      </w:r>
      <w:r w:rsidR="005C54D6" w:rsidRPr="0089171B">
        <w:t xml:space="preserve"> using DIABLO</w:t>
      </w:r>
      <w:r w:rsidRPr="0089171B">
        <w:t xml:space="preserve"> is described</w:t>
      </w:r>
      <w:r w:rsidR="005C54D6" w:rsidRPr="0089171B">
        <w:t xml:space="preserve"> for the identification of a multi-</w:t>
      </w:r>
      <w:proofErr w:type="spellStart"/>
      <w:r w:rsidR="005C54D6" w:rsidRPr="0089171B">
        <w:t>omic</w:t>
      </w:r>
      <w:proofErr w:type="spellEnd"/>
      <w:r w:rsidR="005C54D6" w:rsidRPr="0089171B">
        <w:t xml:space="preserve"> biomarker panel that is predictive of PAM50 breast cancer subtypes</w:t>
      </w:r>
      <w:r w:rsidR="0089171B" w:rsidRPr="0089171B">
        <w:t xml:space="preserve">. </w:t>
      </w:r>
      <w:r w:rsidR="005A0F7D" w:rsidRPr="0089171B">
        <w:t xml:space="preserve">After data processing </w:t>
      </w:r>
      <w:r w:rsidR="008F55FE" w:rsidRPr="0089171B">
        <w:t xml:space="preserve">and normalization </w:t>
      </w:r>
      <w:r w:rsidR="00B57621">
        <w:t xml:space="preserve">of each </w:t>
      </w:r>
      <w:proofErr w:type="spellStart"/>
      <w:r w:rsidR="00B57621">
        <w:t>omic</w:t>
      </w:r>
      <w:proofErr w:type="spellEnd"/>
      <w:r w:rsidR="00B57621">
        <w:t xml:space="preserve"> type (see M</w:t>
      </w:r>
      <w:r w:rsidR="005F2ED8" w:rsidRPr="0089171B">
        <w:t>ethods), the samples were divided into training and test sets (</w:t>
      </w:r>
      <w:r w:rsidR="005F2ED8" w:rsidRPr="0089171B">
        <w:rPr>
          <w:b/>
        </w:rPr>
        <w:t>Table 1</w:t>
      </w:r>
      <w:r w:rsidR="005F2ED8" w:rsidRPr="0089171B">
        <w:t>).</w:t>
      </w:r>
      <w:r w:rsidR="00734C30" w:rsidRPr="0089171B">
        <w:t xml:space="preserve"> The training data</w:t>
      </w:r>
      <w:r w:rsidR="005F2ED8" w:rsidRPr="0089171B">
        <w:t xml:space="preserve"> consisted of </w:t>
      </w:r>
      <w:r w:rsidR="00D743DC" w:rsidRPr="0089171B">
        <w:t xml:space="preserve">four </w:t>
      </w:r>
      <w:proofErr w:type="spellStart"/>
      <w:r w:rsidR="00734C30" w:rsidRPr="0089171B">
        <w:t>omic</w:t>
      </w:r>
      <w:proofErr w:type="spellEnd"/>
      <w:r w:rsidR="00734C30" w:rsidRPr="0089171B">
        <w:t>-datasets</w:t>
      </w:r>
      <w:r w:rsidR="00D743DC" w:rsidRPr="0089171B">
        <w:t xml:space="preserve"> (mRNA, miRNA, CpGs and proteins)</w:t>
      </w:r>
      <w:r w:rsidR="00734C30" w:rsidRPr="0089171B">
        <w:t xml:space="preserve"> whereas the test data</w:t>
      </w:r>
      <w:r w:rsidR="00A40C54" w:rsidRPr="0089171B">
        <w:t xml:space="preserve"> included all except </w:t>
      </w:r>
      <w:r w:rsidR="00734C30" w:rsidRPr="0089171B">
        <w:t>the protein dataset.</w:t>
      </w:r>
      <w:r w:rsidR="002E6B14" w:rsidRPr="0089171B">
        <w:t xml:space="preserve"> </w:t>
      </w:r>
      <w:r w:rsidR="00620645" w:rsidRPr="0089171B">
        <w:t>The optimal multi-</w:t>
      </w:r>
      <w:proofErr w:type="spellStart"/>
      <w:r w:rsidR="00620645" w:rsidRPr="0089171B">
        <w:t>omic</w:t>
      </w:r>
      <w:proofErr w:type="spellEnd"/>
      <w:r w:rsidR="00620645" w:rsidRPr="0089171B">
        <w:t xml:space="preserve"> biomarker panel was selected using a grid approach, that is, for a given number of variables 5x5-fold cross-validation was used to estimate the out-of-sample balanced error rate. The number of variables that resulted in the minimum balanced error rate were retained and this was performed sequentially for each component, up to 3 components (as previously described</w:t>
      </w:r>
      <w:r w:rsidR="00067D5A" w:rsidRPr="0089171B">
        <w:t xml:space="preserve"> </w:t>
      </w:r>
      <w:r w:rsidR="00620645" w:rsidRPr="0089171B">
        <w:fldChar w:fldCharType="begin"/>
      </w:r>
      <w:ins w:id="554" w:author="Amrit" w:date="2018-02-20T22:43:00Z">
        <w:r w:rsidR="001C7185">
          <w:instrText xml:space="preserve"> ADDIN ZOTERO_ITEM CSL_CITATION {"citationID":"a6e1ha36bh","properties":{"formattedCitation":"[10]","plainCitation":"[1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555" w:author="Amrit" w:date="2018-02-20T22:28:00Z">
        <w:r w:rsidR="00B91D7E" w:rsidRPr="0089171B" w:rsidDel="0001647F">
          <w:delInstrText xml:space="preserve"> ADDIN ZOTERO_ITEM CSL_CITATION {"citationID":"a6e1ha36bh","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620645" w:rsidRPr="0089171B">
        <w:fldChar w:fldCharType="separate"/>
      </w:r>
      <w:ins w:id="556" w:author="Amrit" w:date="2018-02-20T22:43:00Z">
        <w:r w:rsidR="001C7185">
          <w:rPr>
            <w:noProof/>
          </w:rPr>
          <w:t>[10]</w:t>
        </w:r>
      </w:ins>
      <w:del w:id="557" w:author="Amrit" w:date="2018-02-20T22:28:00Z">
        <w:r w:rsidR="00B91D7E" w:rsidRPr="001C7185" w:rsidDel="0001647F">
          <w:rPr>
            <w:noProof/>
          </w:rPr>
          <w:delText>[18]</w:delText>
        </w:r>
      </w:del>
      <w:r w:rsidR="00620645" w:rsidRPr="0089171B">
        <w:fldChar w:fldCharType="end"/>
      </w:r>
      <w:r w:rsidR="00620645" w:rsidRPr="0089171B">
        <w:t>). The</w:t>
      </w:r>
      <w:r w:rsidR="002E6B14" w:rsidRPr="0089171B">
        <w:t xml:space="preserve"> opt</w:t>
      </w:r>
      <w:r w:rsidR="00620645" w:rsidRPr="0089171B">
        <w:t>imal multi-</w:t>
      </w:r>
      <w:proofErr w:type="spellStart"/>
      <w:r w:rsidR="00620645" w:rsidRPr="0089171B">
        <w:t>omic</w:t>
      </w:r>
      <w:proofErr w:type="spellEnd"/>
      <w:r w:rsidR="00620645" w:rsidRPr="0089171B">
        <w:t xml:space="preserve"> panel consisted</w:t>
      </w:r>
      <w:r w:rsidR="002E6B14" w:rsidRPr="0089171B">
        <w:t xml:space="preserve"> of 45 mRNA, 45 miRNAs, 25 CpGs and 55 proteins</w:t>
      </w:r>
      <w:r w:rsidR="00187707" w:rsidRPr="0089171B">
        <w:t xml:space="preserve"> across three components with a balanced error rate of 17.9±</w:t>
      </w:r>
      <w:r w:rsidR="009C5CC5" w:rsidRPr="0089171B">
        <w:t>1.9% (</w:t>
      </w:r>
      <w:r w:rsidR="009C5CC5" w:rsidRPr="0089171B">
        <w:rPr>
          <w:b/>
        </w:rPr>
        <w:t>Supplementary Figure 7</w:t>
      </w:r>
      <w:r w:rsidR="002E6B14" w:rsidRPr="0089171B">
        <w:t>).</w:t>
      </w:r>
      <w:r w:rsidR="004E797F" w:rsidRPr="0089171B">
        <w:t xml:space="preserve"> The multi-</w:t>
      </w:r>
      <w:proofErr w:type="spellStart"/>
      <w:r w:rsidR="004E797F" w:rsidRPr="0089171B">
        <w:t>omic</w:t>
      </w:r>
      <w:proofErr w:type="spellEnd"/>
      <w:r w:rsidR="004E797F" w:rsidRPr="0089171B">
        <w:t xml:space="preserve"> biomarker panel consisting of many variables with previous known associations with breast cancer </w:t>
      </w:r>
      <w:r w:rsidR="00CF24F9" w:rsidRPr="0089171B">
        <w:t>using</w:t>
      </w:r>
      <w:r w:rsidR="004E797F" w:rsidRPr="0089171B">
        <w:t xml:space="preserve"> databases such Molecular Signature database (</w:t>
      </w:r>
      <w:proofErr w:type="spellStart"/>
      <w:r w:rsidR="004E797F" w:rsidRPr="0089171B">
        <w:t>MolSigDB</w:t>
      </w:r>
      <w:proofErr w:type="spellEnd"/>
      <w:r w:rsidR="004E797F" w:rsidRPr="0089171B">
        <w:t>)</w:t>
      </w:r>
      <w:r w:rsidR="00BE407A" w:rsidRPr="0089171B">
        <w:t xml:space="preserve"> </w:t>
      </w:r>
      <w:r w:rsidR="00BE407A" w:rsidRPr="0089171B">
        <w:fldChar w:fldCharType="begin"/>
      </w:r>
      <w:ins w:id="558" w:author="Amrit" w:date="2018-02-21T00:24:00Z">
        <w:r w:rsidR="00642AC5">
          <w:instrText xml:space="preserve"> ADDIN ZOTERO_ITEM CSL_CITATION {"citationID":"a1okj2bi1bs","properties":{"formattedCitation":"[29]","plainCitation":"[29]"},"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ins>
      <w:del w:id="559" w:author="Amrit" w:date="2018-02-20T22:28:00Z">
        <w:r w:rsidR="00B91D7E" w:rsidRPr="0089171B" w:rsidDel="0001647F">
          <w:delInstrText xml:space="preserve"> ADDIN ZOTERO_ITEM CSL_CITATION {"citationID":"a1okj2bi1bs","properties":{"formattedCitation":"[19]","plainCitation":"[19]"},"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delInstrText>
        </w:r>
      </w:del>
      <w:r w:rsidR="00BE407A" w:rsidRPr="0089171B">
        <w:fldChar w:fldCharType="separate"/>
      </w:r>
      <w:ins w:id="560" w:author="Amrit" w:date="2018-02-21T00:24:00Z">
        <w:r w:rsidR="00642AC5">
          <w:rPr>
            <w:noProof/>
          </w:rPr>
          <w:t>[29]</w:t>
        </w:r>
      </w:ins>
      <w:del w:id="561" w:author="Amrit" w:date="2018-02-20T22:28:00Z">
        <w:r w:rsidR="00B91D7E" w:rsidRPr="00642AC5" w:rsidDel="0001647F">
          <w:rPr>
            <w:noProof/>
          </w:rPr>
          <w:delText>[19]</w:delText>
        </w:r>
      </w:del>
      <w:r w:rsidR="00BE407A" w:rsidRPr="0089171B">
        <w:fldChar w:fldCharType="end"/>
      </w:r>
      <w:r w:rsidR="004E797F" w:rsidRPr="0089171B">
        <w:t xml:space="preserve">, </w:t>
      </w:r>
      <w:proofErr w:type="spellStart"/>
      <w:r w:rsidR="004E797F" w:rsidRPr="0089171B">
        <w:t>miRCancer</w:t>
      </w:r>
      <w:proofErr w:type="spellEnd"/>
      <w:r w:rsidR="00BE407A" w:rsidRPr="0089171B">
        <w:t xml:space="preserve"> </w:t>
      </w:r>
      <w:r w:rsidR="00BE407A" w:rsidRPr="0089171B">
        <w:fldChar w:fldCharType="begin"/>
      </w:r>
      <w:ins w:id="562" w:author="Amrit" w:date="2018-02-21T00:24:00Z">
        <w:r w:rsidR="00642AC5">
          <w:instrText xml:space="preserve"> ADDIN ZOTERO_ITEM CSL_CITATION {"citationID":"a1ouqmrtk3j","properties":{"formattedCitation":"[30]","plainCitation":"[3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ins>
      <w:del w:id="563" w:author="Amrit" w:date="2018-02-20T22:28:00Z">
        <w:r w:rsidR="00B91D7E" w:rsidRPr="0089171B" w:rsidDel="0001647F">
          <w:delInstrText xml:space="preserve"> ADDIN ZOTERO_ITEM CSL_CITATION {"citationID":"a1ouqmrtk3j","properties":{"formattedCitation":"[20]","plainCitation":"[2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delInstrText>
        </w:r>
      </w:del>
      <w:r w:rsidR="00BE407A" w:rsidRPr="0089171B">
        <w:fldChar w:fldCharType="separate"/>
      </w:r>
      <w:ins w:id="564" w:author="Amrit" w:date="2018-02-21T00:24:00Z">
        <w:r w:rsidR="00642AC5">
          <w:rPr>
            <w:noProof/>
          </w:rPr>
          <w:t>[30]</w:t>
        </w:r>
      </w:ins>
      <w:del w:id="565" w:author="Amrit" w:date="2018-02-20T22:28:00Z">
        <w:r w:rsidR="00B91D7E" w:rsidRPr="00642AC5" w:rsidDel="0001647F">
          <w:rPr>
            <w:noProof/>
          </w:rPr>
          <w:delText>[20]</w:delText>
        </w:r>
      </w:del>
      <w:r w:rsidR="00BE407A" w:rsidRPr="0089171B">
        <w:fldChar w:fldCharType="end"/>
      </w:r>
      <w:r w:rsidR="004E797F" w:rsidRPr="0089171B">
        <w:t>, O</w:t>
      </w:r>
      <w:r w:rsidR="00330F75" w:rsidRPr="0089171B">
        <w:t>nline Mendelian Inheritance in Man (OMIM)</w:t>
      </w:r>
      <w:r w:rsidR="00BE407A" w:rsidRPr="0089171B">
        <w:t xml:space="preserve"> </w:t>
      </w:r>
      <w:r w:rsidR="00BE407A" w:rsidRPr="0089171B">
        <w:fldChar w:fldCharType="begin"/>
      </w:r>
      <w:ins w:id="566" w:author="Amrit" w:date="2018-02-21T00:24:00Z">
        <w:r w:rsidR="00642AC5">
          <w:instrText xml:space="preserve"> ADDIN ZOTERO_ITEM CSL_CITATION {"citationID":"a2994u1ofid","properties":{"formattedCitation":"[31]","plainCitation":"[31]"},"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ins>
      <w:del w:id="567" w:author="Amrit" w:date="2018-02-20T22:28:00Z">
        <w:r w:rsidR="00B91D7E" w:rsidRPr="0089171B" w:rsidDel="0001647F">
          <w:delInstrText xml:space="preserve"> ADDIN ZOTERO_ITEM CSL_CITATION {"citationID":"a2994u1ofid","properties":{"formattedCitation":"[21]","plainCitation":"[21]"},"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delInstrText>
        </w:r>
      </w:del>
      <w:r w:rsidR="00BE407A" w:rsidRPr="0089171B">
        <w:fldChar w:fldCharType="separate"/>
      </w:r>
      <w:ins w:id="568" w:author="Amrit" w:date="2018-02-21T00:24:00Z">
        <w:r w:rsidR="00642AC5">
          <w:rPr>
            <w:noProof/>
          </w:rPr>
          <w:t>[31]</w:t>
        </w:r>
      </w:ins>
      <w:del w:id="569" w:author="Amrit" w:date="2018-02-20T22:28:00Z">
        <w:r w:rsidR="00B91D7E" w:rsidRPr="00642AC5" w:rsidDel="0001647F">
          <w:rPr>
            <w:noProof/>
          </w:rPr>
          <w:delText>[21]</w:delText>
        </w:r>
      </w:del>
      <w:r w:rsidR="00BE407A" w:rsidRPr="0089171B">
        <w:fldChar w:fldCharType="end"/>
      </w:r>
      <w:r w:rsidR="00330F75" w:rsidRPr="0089171B">
        <w:t xml:space="preserve">, </w:t>
      </w:r>
      <w:r w:rsidR="00F56AB3" w:rsidRPr="0089171B">
        <w:t>and DriverDB</w:t>
      </w:r>
      <w:r w:rsidR="00BE407A" w:rsidRPr="0089171B">
        <w:t xml:space="preserve">v2 </w:t>
      </w:r>
      <w:r w:rsidR="00BE407A" w:rsidRPr="0089171B">
        <w:fldChar w:fldCharType="begin"/>
      </w:r>
      <w:ins w:id="570" w:author="Amrit" w:date="2018-02-21T00:24:00Z">
        <w:r w:rsidR="00642AC5">
          <w:instrText xml:space="preserve"> ADDIN ZOTERO_ITEM CSL_CITATION {"citationID":"a2drq4q17a2","properties":{"formattedCitation":"[32]","plainCitation":"[32]"},"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ins>
      <w:del w:id="571" w:author="Amrit" w:date="2018-02-20T22:28:00Z">
        <w:r w:rsidR="00B91D7E" w:rsidRPr="0089171B" w:rsidDel="0001647F">
          <w:delInstrText xml:space="preserve"> ADDIN ZOTERO_ITEM CSL_CITATION {"citationID":"a2drq4q17a2","properties":{"formattedCitation":"[22]","plainCitation":"[22]"},"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delInstrText>
        </w:r>
      </w:del>
      <w:r w:rsidR="00BE407A" w:rsidRPr="0089171B">
        <w:fldChar w:fldCharType="separate"/>
      </w:r>
      <w:ins w:id="572" w:author="Amrit" w:date="2018-02-21T00:24:00Z">
        <w:r w:rsidR="00642AC5">
          <w:rPr>
            <w:noProof/>
          </w:rPr>
          <w:t>[32]</w:t>
        </w:r>
      </w:ins>
      <w:del w:id="573" w:author="Amrit" w:date="2018-02-20T22:28:00Z">
        <w:r w:rsidR="00B91D7E" w:rsidRPr="00642AC5" w:rsidDel="0001647F">
          <w:rPr>
            <w:noProof/>
          </w:rPr>
          <w:delText>[22]</w:delText>
        </w:r>
      </w:del>
      <w:r w:rsidR="00BE407A" w:rsidRPr="0089171B">
        <w:fldChar w:fldCharType="end"/>
      </w:r>
      <w:r w:rsidR="00BE407A" w:rsidRPr="0089171B">
        <w:t xml:space="preserve"> </w:t>
      </w:r>
      <w:r w:rsidR="004E797F" w:rsidRPr="0089171B">
        <w:t>(</w:t>
      </w:r>
      <w:r w:rsidR="004E797F" w:rsidRPr="0089171B">
        <w:rPr>
          <w:b/>
        </w:rPr>
        <w:t>Figure 5A</w:t>
      </w:r>
      <w:r w:rsidR="004E797F" w:rsidRPr="0089171B">
        <w:t>).</w:t>
      </w:r>
      <w:r w:rsidR="004A5185" w:rsidRPr="0089171B">
        <w:t xml:space="preserve"> </w:t>
      </w:r>
      <w:r w:rsidR="004A5185" w:rsidRPr="0089171B">
        <w:rPr>
          <w:b/>
        </w:rPr>
        <w:t>Figure 5A</w:t>
      </w:r>
      <w:r w:rsidR="004A5185" w:rsidRPr="0089171B">
        <w:t xml:space="preserve"> depicts the variable contributions of each </w:t>
      </w:r>
      <w:proofErr w:type="spellStart"/>
      <w:r w:rsidR="004A5185" w:rsidRPr="0089171B">
        <w:t>omic</w:t>
      </w:r>
      <w:proofErr w:type="spellEnd"/>
      <w:r w:rsidR="004A5185" w:rsidRPr="0089171B">
        <w:t>-type</w:t>
      </w:r>
      <w:r w:rsidR="000F74DB" w:rsidRPr="0089171B">
        <w:t xml:space="preserve"> where the ranking corresponds to the loading weight (importance) of that feature for a given latent component. Variables with no </w:t>
      </w:r>
      <w:r w:rsidR="000F74DB" w:rsidRPr="0089171B">
        <w:lastRenderedPageBreak/>
        <w:t xml:space="preserve">overlap with a given database may represent novel biomarkers of breast cancer, or have not been added to the list of databases used for this analysis. For example, </w:t>
      </w:r>
      <w:r w:rsidR="00CF24F9" w:rsidRPr="0089171B">
        <w:t>C35 (C17orf37) did not overlap with any of the breast-cancer related database searches, however C35 is a known oncogene in breast cancer</w:t>
      </w:r>
      <w:r w:rsidR="00CB10F6" w:rsidRPr="0089171B">
        <w:t xml:space="preserve">. </w:t>
      </w:r>
      <w:r w:rsidR="00B65E6B" w:rsidRPr="0089171B">
        <w:t>The component</w:t>
      </w:r>
      <w:r w:rsidR="00EA439F" w:rsidRPr="0089171B">
        <w:t xml:space="preserve"> plot</w:t>
      </w:r>
      <w:r w:rsidR="00B65E6B" w:rsidRPr="0089171B">
        <w:t>s</w:t>
      </w:r>
      <w:r w:rsidR="00750D28" w:rsidRPr="0089171B">
        <w:t xml:space="preserve"> of the multi-</w:t>
      </w:r>
      <w:proofErr w:type="spellStart"/>
      <w:r w:rsidR="00750D28" w:rsidRPr="0089171B">
        <w:t>omic</w:t>
      </w:r>
      <w:proofErr w:type="spellEnd"/>
      <w:r w:rsidR="00750D28" w:rsidRPr="0089171B">
        <w:t xml:space="preserve"> panel (consensus) as well as the individual </w:t>
      </w:r>
      <w:proofErr w:type="spellStart"/>
      <w:r w:rsidR="00750D28" w:rsidRPr="0089171B">
        <w:t>omic</w:t>
      </w:r>
      <w:proofErr w:type="spellEnd"/>
      <w:r w:rsidR="00750D28" w:rsidRPr="0089171B">
        <w:t xml:space="preserve"> variables </w:t>
      </w:r>
      <w:r w:rsidR="00B65E6B" w:rsidRPr="0089171B">
        <w:t xml:space="preserve">are depicted in </w:t>
      </w:r>
      <w:r w:rsidR="00B65E6B" w:rsidRPr="0089171B">
        <w:rPr>
          <w:b/>
        </w:rPr>
        <w:t>Figure 5B</w:t>
      </w:r>
      <w:r w:rsidR="00750D28" w:rsidRPr="0089171B">
        <w:t xml:space="preserve">. </w:t>
      </w:r>
      <w:r w:rsidR="00E12A83" w:rsidRPr="0089171B">
        <w:t>The ellipses (95% confidence) were generated using the training data and superimposed with the samples from the test data (</w:t>
      </w:r>
      <w:r w:rsidR="00E12A83" w:rsidRPr="0089171B">
        <w:rPr>
          <w:b/>
        </w:rPr>
        <w:t>Table 1</w:t>
      </w:r>
      <w:r w:rsidR="00E12A83" w:rsidRPr="0089171B">
        <w:t xml:space="preserve">). The majority of the points in </w:t>
      </w:r>
      <w:r w:rsidR="00E12A83" w:rsidRPr="0089171B">
        <w:rPr>
          <w:b/>
        </w:rPr>
        <w:t>Figure 5B</w:t>
      </w:r>
      <w:r w:rsidR="00E12A83" w:rsidRPr="0089171B">
        <w:t xml:space="preserve"> are inside the ellipses suggest a reproducible multi-</w:t>
      </w:r>
      <w:proofErr w:type="spellStart"/>
      <w:r w:rsidR="00E12A83" w:rsidRPr="0089171B">
        <w:t>omic</w:t>
      </w:r>
      <w:proofErr w:type="spellEnd"/>
      <w:r w:rsidR="00E12A83" w:rsidRPr="0089171B">
        <w:t xml:space="preserve"> signature that is predictive of the breast cancer subtype (balanced error rate = </w:t>
      </w:r>
      <w:r w:rsidR="00097360" w:rsidRPr="0089171B">
        <w:t>22.9%</w:t>
      </w:r>
      <w:r w:rsidR="00E12A83" w:rsidRPr="0089171B">
        <w:t xml:space="preserve">). </w:t>
      </w:r>
      <w:r w:rsidR="00B65E6B" w:rsidRPr="0089171B">
        <w:t>The consensus plot corresponded strongly with the mRNA</w:t>
      </w:r>
      <w:r w:rsidR="00E12A83" w:rsidRPr="0089171B">
        <w:t xml:space="preserve"> component plot, depicting</w:t>
      </w:r>
      <w:r w:rsidR="00B65E6B" w:rsidRPr="0089171B">
        <w:t xml:space="preserve"> a strong separation of the Basal</w:t>
      </w:r>
      <w:r w:rsidR="00097360" w:rsidRPr="0089171B">
        <w:t xml:space="preserve"> (error rate = 4.9%)</w:t>
      </w:r>
      <w:r w:rsidR="00B65E6B" w:rsidRPr="0089171B">
        <w:t xml:space="preserve"> and Her2</w:t>
      </w:r>
      <w:r w:rsidR="00097360" w:rsidRPr="0089171B">
        <w:t xml:space="preserve"> (error rate = 20%)</w:t>
      </w:r>
      <w:r w:rsidR="00B65E6B" w:rsidRPr="0089171B">
        <w:t xml:space="preserve"> breast cancer subtypes and weaker separation of Lum</w:t>
      </w:r>
      <w:r w:rsidR="0037512A" w:rsidRPr="0089171B">
        <w:t xml:space="preserve">inal </w:t>
      </w:r>
      <w:r w:rsidR="00B65E6B" w:rsidRPr="0089171B">
        <w:t xml:space="preserve">A </w:t>
      </w:r>
      <w:r w:rsidR="00097360" w:rsidRPr="0089171B">
        <w:t>(</w:t>
      </w:r>
      <w:r w:rsidR="0037512A" w:rsidRPr="0089171B">
        <w:t xml:space="preserve">LumA, </w:t>
      </w:r>
      <w:r w:rsidR="00097360" w:rsidRPr="0089171B">
        <w:t xml:space="preserve">error rate = 13.3%) </w:t>
      </w:r>
      <w:r w:rsidR="00B65E6B" w:rsidRPr="0089171B">
        <w:t>and Lum</w:t>
      </w:r>
      <w:r w:rsidR="0037512A" w:rsidRPr="0089171B">
        <w:t xml:space="preserve">inal </w:t>
      </w:r>
      <w:r w:rsidR="00B65E6B" w:rsidRPr="0089171B">
        <w:t xml:space="preserve">B </w:t>
      </w:r>
      <w:r w:rsidR="00097360" w:rsidRPr="0089171B">
        <w:t>(</w:t>
      </w:r>
      <w:r w:rsidR="0037512A" w:rsidRPr="0089171B">
        <w:t xml:space="preserve">LumB, </w:t>
      </w:r>
      <w:r w:rsidR="00097360" w:rsidRPr="0089171B">
        <w:t xml:space="preserve">error rate = 53.3%) </w:t>
      </w:r>
      <w:r w:rsidR="00B65E6B" w:rsidRPr="0089171B">
        <w:t>from each other.</w:t>
      </w:r>
      <w:r w:rsidR="0037512A" w:rsidRPr="0089171B">
        <w:t xml:space="preserve"> Similarly, the </w:t>
      </w:r>
      <w:proofErr w:type="spellStart"/>
      <w:r w:rsidR="0037512A" w:rsidRPr="0089171B">
        <w:t>heatmap</w:t>
      </w:r>
      <w:proofErr w:type="spellEnd"/>
      <w:r w:rsidR="0037512A" w:rsidRPr="0089171B">
        <w:t xml:space="preserve"> showing the scaled expression of all features of the multi-</w:t>
      </w:r>
      <w:proofErr w:type="spellStart"/>
      <w:r w:rsidR="0037512A" w:rsidRPr="0089171B">
        <w:t>omic</w:t>
      </w:r>
      <w:proofErr w:type="spellEnd"/>
      <w:r w:rsidR="0037512A" w:rsidRPr="0089171B">
        <w:t xml:space="preserve"> panel, depicts a strong clustering of the Basal (blue) and Her2 (orange) samples whereas the Luminal A and B (gray and green) are mixed together (</w:t>
      </w:r>
      <w:r w:rsidR="0037512A" w:rsidRPr="0089171B">
        <w:rPr>
          <w:b/>
        </w:rPr>
        <w:t>Figure 5C</w:t>
      </w:r>
      <w:r w:rsidR="0037512A" w:rsidRPr="0089171B">
        <w:t>).</w:t>
      </w:r>
      <w:r w:rsidR="00036706" w:rsidRPr="0089171B">
        <w:t xml:space="preserve"> The</w:t>
      </w:r>
      <w:r w:rsidR="00EE76BE" w:rsidRPr="0089171B">
        <w:t xml:space="preserve"> features of the multi-</w:t>
      </w:r>
      <w:proofErr w:type="spellStart"/>
      <w:r w:rsidR="00EE76BE" w:rsidRPr="0089171B">
        <w:t>omic</w:t>
      </w:r>
      <w:proofErr w:type="spellEnd"/>
      <w:r w:rsidR="00EE76BE" w:rsidRPr="0089171B">
        <w:t xml:space="preserve"> panel form</w:t>
      </w:r>
      <w:r w:rsidR="00933CF7" w:rsidRPr="0089171B">
        <w:t>ed</w:t>
      </w:r>
      <w:r w:rsidR="00EE76BE" w:rsidRPr="0089171B">
        <w:t xml:space="preserve"> a densely connected network comprising of </w:t>
      </w:r>
      <w:r w:rsidR="00933CF7" w:rsidRPr="0089171B">
        <w:t xml:space="preserve">four communities where variables in each community (cluster) are densely connected with themselves and sparsely connected with variables in other clusters </w:t>
      </w:r>
      <w:r w:rsidR="00A52A03" w:rsidRPr="0089171B">
        <w:t>(</w:t>
      </w:r>
      <w:r w:rsidR="00A52A03" w:rsidRPr="0089171B">
        <w:rPr>
          <w:b/>
        </w:rPr>
        <w:t>Figure 5D</w:t>
      </w:r>
      <w:r w:rsidR="00A52A03" w:rsidRPr="0089171B">
        <w:t>)</w:t>
      </w:r>
      <w:r w:rsidR="00EE76BE" w:rsidRPr="0089171B">
        <w:t>.</w:t>
      </w:r>
      <w:r w:rsidR="00A52A03" w:rsidRPr="0089171B">
        <w:t xml:space="preserve"> The largest cl</w:t>
      </w:r>
      <w:r w:rsidR="00537EEC" w:rsidRPr="0089171B">
        <w:t>uster consisted of 72 variables; 20 mRNA</w:t>
      </w:r>
      <w:r w:rsidR="00DB5AE1" w:rsidRPr="0089171B">
        <w:t>s</w:t>
      </w:r>
      <w:r w:rsidR="00537EEC" w:rsidRPr="0089171B">
        <w:t>, 21 miRNA</w:t>
      </w:r>
      <w:r w:rsidR="00DB5AE1" w:rsidRPr="0089171B">
        <w:t>s</w:t>
      </w:r>
      <w:r w:rsidR="00537EEC" w:rsidRPr="0089171B">
        <w:t>, 15 CpGs and 16 proteins.</w:t>
      </w:r>
      <w:r w:rsidR="00B6685E" w:rsidRPr="0089171B">
        <w:t xml:space="preserve"> Gene set enrichment analysis (</w:t>
      </w:r>
      <w:r w:rsidR="00B6685E" w:rsidRPr="0089171B">
        <w:rPr>
          <w:b/>
        </w:rPr>
        <w:t>Figure 5D</w:t>
      </w:r>
      <w:r w:rsidR="00B6685E" w:rsidRPr="0089171B">
        <w:t>) identified many cancer-associated pathways (</w:t>
      </w:r>
      <w:r w:rsidR="00B6685E" w:rsidRPr="0089171B">
        <w:rPr>
          <w:i/>
        </w:rPr>
        <w:t>e.g.</w:t>
      </w:r>
      <w:r w:rsidR="00B6685E" w:rsidRPr="0089171B">
        <w:t xml:space="preserve"> FOXM1 pathway, p53 signaling pathway), DNA damage and repair pathways (</w:t>
      </w:r>
      <w:r w:rsidR="00B6685E" w:rsidRPr="0089171B">
        <w:rPr>
          <w:i/>
        </w:rPr>
        <w:t>e.g.</w:t>
      </w:r>
      <w:r w:rsidR="00B6685E" w:rsidRPr="0089171B">
        <w:t xml:space="preserve"> E2F mediated regulation of DNA replication, G2M DNA damage checkpoint) and various cell-cycle pathways (</w:t>
      </w:r>
      <w:r w:rsidR="00B6685E" w:rsidRPr="0089171B">
        <w:rPr>
          <w:i/>
        </w:rPr>
        <w:t>e.g.</w:t>
      </w:r>
      <w:r w:rsidR="00B6685E" w:rsidRPr="0089171B">
        <w:t xml:space="preserve"> G1S transition, mitotic G1/G1S phases).</w:t>
      </w:r>
    </w:p>
    <w:p w14:paraId="3BEA9A6C" w14:textId="77777777" w:rsidR="006B40A8" w:rsidRPr="0089171B" w:rsidRDefault="006B40A8" w:rsidP="00F21B8F">
      <w:pPr>
        <w:spacing w:line="480" w:lineRule="auto"/>
      </w:pPr>
    </w:p>
    <w:p w14:paraId="6536FB70" w14:textId="287265A1" w:rsidR="00A26E02" w:rsidRPr="0089171B" w:rsidRDefault="003233A5" w:rsidP="00343442">
      <w:r w:rsidRPr="0089171B">
        <w:rPr>
          <w:noProof/>
        </w:rPr>
        <w:lastRenderedPageBreak/>
        <w:drawing>
          <wp:inline distT="0" distB="0" distL="0" distR="0" wp14:anchorId="06E56D3D" wp14:editId="07D8EFC1">
            <wp:extent cx="5938520" cy="5938520"/>
            <wp:effectExtent l="0" t="0" r="5080" b="5080"/>
            <wp:docPr id="1" name="Picture 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brcaResul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56302FDB" w14:textId="10078252" w:rsidR="00A26E02" w:rsidRPr="0089171B" w:rsidRDefault="008F47A4" w:rsidP="00343442">
      <w:r w:rsidRPr="0089171B">
        <w:rPr>
          <w:b/>
        </w:rPr>
        <w:t xml:space="preserve">Figure 4. </w:t>
      </w:r>
      <w:r w:rsidR="006A46AE" w:rsidRPr="0089171B">
        <w:rPr>
          <w:b/>
        </w:rPr>
        <w:t>Identification of a multi-</w:t>
      </w:r>
      <w:proofErr w:type="spellStart"/>
      <w:r w:rsidR="006A46AE" w:rsidRPr="0089171B">
        <w:rPr>
          <w:b/>
        </w:rPr>
        <w:t>omic</w:t>
      </w:r>
      <w:proofErr w:type="spellEnd"/>
      <w:r w:rsidR="006A46AE" w:rsidRPr="0089171B">
        <w:rPr>
          <w:b/>
        </w:rPr>
        <w:t xml:space="preserve"> biomarker panel that is predictive of breast cancer subtypes.</w:t>
      </w:r>
      <w:r w:rsidR="00343442" w:rsidRPr="0089171B">
        <w:t xml:space="preserve"> A) </w:t>
      </w:r>
      <w:r w:rsidR="008F3122" w:rsidRPr="0089171B">
        <w:t xml:space="preserve">Variable contributions plots of each </w:t>
      </w:r>
      <w:proofErr w:type="spellStart"/>
      <w:r w:rsidR="008F3122" w:rsidRPr="0089171B">
        <w:t>omic</w:t>
      </w:r>
      <w:proofErr w:type="spellEnd"/>
      <w:r w:rsidR="008F3122" w:rsidRPr="0089171B">
        <w:t xml:space="preserve">-type depicting the important of each </w:t>
      </w:r>
      <w:proofErr w:type="spellStart"/>
      <w:r w:rsidR="008F3122" w:rsidRPr="0089171B">
        <w:t>omic</w:t>
      </w:r>
      <w:proofErr w:type="spellEnd"/>
      <w:r w:rsidR="008F3122" w:rsidRPr="0089171B">
        <w:t xml:space="preserve"> variable in discrimination breast cancer subtypes. B) </w:t>
      </w:r>
      <w:r w:rsidR="00C647F5" w:rsidRPr="0089171B">
        <w:t xml:space="preserve">Component plots depicting the clustering of </w:t>
      </w:r>
      <w:r w:rsidR="009D62CC" w:rsidRPr="0089171B">
        <w:t>subjects in the test dataset with ellipses based on the multi-</w:t>
      </w:r>
      <w:proofErr w:type="spellStart"/>
      <w:r w:rsidR="009D62CC" w:rsidRPr="0089171B">
        <w:t>omic</w:t>
      </w:r>
      <w:proofErr w:type="spellEnd"/>
      <w:r w:rsidR="009D62CC" w:rsidRPr="0089171B">
        <w:t xml:space="preserve"> biomarker in A). C) </w:t>
      </w:r>
      <w:proofErr w:type="spellStart"/>
      <w:r w:rsidR="009D62CC" w:rsidRPr="0089171B">
        <w:t>Heatmap</w:t>
      </w:r>
      <w:proofErr w:type="spellEnd"/>
      <w:r w:rsidR="009D62CC" w:rsidRPr="0089171B">
        <w:t xml:space="preserve"> of the scaled expression of each </w:t>
      </w:r>
      <w:proofErr w:type="spellStart"/>
      <w:r w:rsidR="009D62CC" w:rsidRPr="0089171B">
        <w:t>omic</w:t>
      </w:r>
      <w:proofErr w:type="spellEnd"/>
      <w:r w:rsidR="009D62CC" w:rsidRPr="0089171B">
        <w:t>-variable part of the multi-</w:t>
      </w:r>
      <w:proofErr w:type="spellStart"/>
      <w:r w:rsidR="009D62CC" w:rsidRPr="0089171B">
        <w:t>omic</w:t>
      </w:r>
      <w:proofErr w:type="spellEnd"/>
      <w:r w:rsidR="009D62CC" w:rsidRPr="0089171B">
        <w:t xml:space="preserve"> biomarker panel. D) Multi-</w:t>
      </w:r>
      <w:proofErr w:type="spellStart"/>
      <w:r w:rsidR="009D62CC" w:rsidRPr="0089171B">
        <w:t>omic</w:t>
      </w:r>
      <w:proofErr w:type="spellEnd"/>
      <w:r w:rsidR="009D62CC" w:rsidRPr="0089171B">
        <w:t xml:space="preserve"> biomarker panel network of high correlated variables (absolute Pearson correlation &gt; 0.4)</w:t>
      </w:r>
      <w:r w:rsidR="00F31004" w:rsidRPr="0089171B">
        <w:t xml:space="preserve">. Four clusters of variables </w:t>
      </w:r>
      <w:r w:rsidR="00933CF7" w:rsidRPr="0089171B">
        <w:t xml:space="preserve">or communities based on clustering the edge </w:t>
      </w:r>
      <w:proofErr w:type="spellStart"/>
      <w:r w:rsidR="00933CF7" w:rsidRPr="0089171B">
        <w:t>betweeness</w:t>
      </w:r>
      <w:proofErr w:type="spellEnd"/>
      <w:r w:rsidR="00933CF7" w:rsidRPr="0089171B">
        <w:t xml:space="preserve"> scores were identified. E) The largest community is D (red cluster) was used to perform gene set enrichment analysis and many cancer related pathways were identified.</w:t>
      </w:r>
    </w:p>
    <w:p w14:paraId="18BA6E59" w14:textId="77777777" w:rsidR="00A26E02" w:rsidRPr="0089171B" w:rsidRDefault="00A26E02" w:rsidP="00F21B8F">
      <w:pPr>
        <w:spacing w:line="480" w:lineRule="auto"/>
      </w:pPr>
    </w:p>
    <w:p w14:paraId="0CED1072" w14:textId="44242808" w:rsidR="001E3F65" w:rsidRPr="0089171B" w:rsidRDefault="001E3F65" w:rsidP="001E3F65">
      <w:pPr>
        <w:spacing w:line="480" w:lineRule="auto"/>
        <w:rPr>
          <w:b/>
        </w:rPr>
      </w:pPr>
      <w:r w:rsidRPr="0089171B">
        <w:rPr>
          <w:b/>
        </w:rPr>
        <w:t xml:space="preserve">Case study </w:t>
      </w:r>
      <w:r w:rsidR="00492FB8" w:rsidRPr="0089171B">
        <w:rPr>
          <w:b/>
        </w:rPr>
        <w:t>2: Cross over studies</w:t>
      </w:r>
      <w:r w:rsidRPr="0089171B">
        <w:rPr>
          <w:b/>
        </w:rPr>
        <w:t xml:space="preserve"> and module-based analyses with DIABO </w:t>
      </w:r>
    </w:p>
    <w:p w14:paraId="53CDE460" w14:textId="77777777" w:rsidR="00C130A2" w:rsidRPr="0089171B" w:rsidRDefault="00C130A2" w:rsidP="00F21B8F">
      <w:pPr>
        <w:spacing w:line="480" w:lineRule="auto"/>
      </w:pPr>
    </w:p>
    <w:p w14:paraId="36319CC8" w14:textId="1EF883EC" w:rsidR="00C130A2" w:rsidRPr="0089171B" w:rsidRDefault="0036209D" w:rsidP="00F21B8F">
      <w:pPr>
        <w:spacing w:line="480" w:lineRule="auto"/>
      </w:pPr>
      <w:r w:rsidRPr="0089171B">
        <w:rPr>
          <w:noProof/>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4C0CA2D4" w:rsidR="00C130A2" w:rsidRPr="0089171B" w:rsidRDefault="00C130A2" w:rsidP="004C0EF9">
      <w:r w:rsidRPr="0089171B">
        <w:rPr>
          <w:b/>
        </w:rPr>
        <w:t xml:space="preserve">Figure 5. </w:t>
      </w:r>
      <w:r w:rsidR="00D93505" w:rsidRPr="0089171B">
        <w:rPr>
          <w:b/>
        </w:rPr>
        <w:t>DIABLO workflow for the identification of a multi-</w:t>
      </w:r>
      <w:proofErr w:type="spellStart"/>
      <w:r w:rsidR="00D93505" w:rsidRPr="0089171B">
        <w:rPr>
          <w:b/>
        </w:rPr>
        <w:t>omic</w:t>
      </w:r>
      <w:proofErr w:type="spellEnd"/>
      <w:r w:rsidR="00D93505" w:rsidRPr="0089171B">
        <w:rPr>
          <w:b/>
        </w:rPr>
        <w:t xml:space="preserve"> biomarker panel in response to allergen inhalation challenge.</w:t>
      </w:r>
      <w:r w:rsidR="00B250B7" w:rsidRPr="0089171B">
        <w:t xml:space="preserve"> A) Diagram depi</w:t>
      </w:r>
      <w:r w:rsidR="007176C5" w:rsidRPr="0089171B">
        <w:t xml:space="preserve">cting the module-based, multilevel approach, </w:t>
      </w:r>
      <w:r w:rsidR="00B250B7" w:rsidRPr="0089171B">
        <w:t>and design</w:t>
      </w:r>
      <w:r w:rsidR="007176C5" w:rsidRPr="0089171B">
        <w:t xml:space="preserve"> matrix</w:t>
      </w:r>
      <w:r w:rsidR="00B250B7" w:rsidRPr="0089171B">
        <w:t xml:space="preserve"> used for the DIABLO analysis. B) </w:t>
      </w:r>
      <w:r w:rsidR="00C0765D" w:rsidRPr="0089171B">
        <w:t>Receiver operating characteristic curves</w:t>
      </w:r>
      <w:r w:rsidR="007176C5" w:rsidRPr="0089171B">
        <w:t xml:space="preserve"> comparing the performance of the standard</w:t>
      </w:r>
      <w:r w:rsidR="00C0765D" w:rsidRPr="0089171B">
        <w:t xml:space="preserve"> </w:t>
      </w:r>
      <w:r w:rsidR="007176C5" w:rsidRPr="0089171B">
        <w:t>DIABLO and multilevel DIABLO model (</w:t>
      </w:r>
      <w:proofErr w:type="spellStart"/>
      <w:r w:rsidR="007176C5" w:rsidRPr="0089171B">
        <w:t>mDIABLO</w:t>
      </w:r>
      <w:proofErr w:type="spellEnd"/>
      <w:r w:rsidR="007176C5" w:rsidRPr="0089171B">
        <w:t xml:space="preserve">) using a leave-one-out cross-validation. C) Component plots depicting the separation of the </w:t>
      </w:r>
      <w:r w:rsidR="00D81FDA" w:rsidRPr="0089171B">
        <w:t>pre</w:t>
      </w:r>
      <w:r w:rsidR="004C0EF9" w:rsidRPr="0089171B">
        <w:t>-</w:t>
      </w:r>
      <w:r w:rsidR="00D81FDA" w:rsidRPr="0089171B">
        <w:t xml:space="preserve"> and </w:t>
      </w:r>
      <w:proofErr w:type="spellStart"/>
      <w:r w:rsidR="00D81FDA" w:rsidRPr="0089171B">
        <w:t>post challenge</w:t>
      </w:r>
      <w:proofErr w:type="spellEnd"/>
      <w:r w:rsidR="00D81FDA" w:rsidRPr="0089171B">
        <w:t xml:space="preserve"> samples based on DIABLO and </w:t>
      </w:r>
      <w:proofErr w:type="spellStart"/>
      <w:r w:rsidR="00C25070" w:rsidRPr="0089171B">
        <w:t>mDIABLO</w:t>
      </w:r>
      <w:proofErr w:type="spellEnd"/>
      <w:r w:rsidR="00D81FDA" w:rsidRPr="0089171B">
        <w:t xml:space="preserve">. </w:t>
      </w:r>
      <w:r w:rsidR="00226B7D" w:rsidRPr="0089171B">
        <w:t xml:space="preserve">D) Intersection plot depicting the number of overlapping features across the different </w:t>
      </w:r>
      <w:proofErr w:type="spellStart"/>
      <w:r w:rsidR="00226B7D" w:rsidRPr="0089171B">
        <w:t>omic</w:t>
      </w:r>
      <w:proofErr w:type="spellEnd"/>
      <w:r w:rsidR="00226B7D" w:rsidRPr="0089171B">
        <w:t xml:space="preserve"> datasets in the DIABLO and </w:t>
      </w:r>
      <w:proofErr w:type="spellStart"/>
      <w:r w:rsidR="00226B7D" w:rsidRPr="0089171B">
        <w:t>mDIABLO</w:t>
      </w:r>
      <w:proofErr w:type="spellEnd"/>
      <w:r w:rsidR="00226B7D" w:rsidRPr="0089171B">
        <w:t xml:space="preserve"> models. E) </w:t>
      </w:r>
      <w:proofErr w:type="spellStart"/>
      <w:r w:rsidR="00226B7D" w:rsidRPr="0089171B">
        <w:t>Heatmap</w:t>
      </w:r>
      <w:proofErr w:type="spellEnd"/>
      <w:r w:rsidR="00226B7D" w:rsidRPr="0089171B">
        <w:t xml:space="preserve"> of the Pearson correlation</w:t>
      </w:r>
      <w:r w:rsidR="004C0EF9" w:rsidRPr="0089171B">
        <w:t xml:space="preserve"> values</w:t>
      </w:r>
      <w:r w:rsidR="00226B7D" w:rsidRPr="0089171B">
        <w:t xml:space="preserve"> between the features selected using </w:t>
      </w:r>
      <w:proofErr w:type="spellStart"/>
      <w:r w:rsidR="00226B7D" w:rsidRPr="0089171B">
        <w:t>mDIABLO</w:t>
      </w:r>
      <w:proofErr w:type="spellEnd"/>
      <w:r w:rsidR="00226B7D" w:rsidRPr="0089171B">
        <w:t xml:space="preserve">. </w:t>
      </w:r>
      <w:r w:rsidR="004C0EF9" w:rsidRPr="0089171B">
        <w:t xml:space="preserve">F) </w:t>
      </w:r>
      <w:proofErr w:type="spellStart"/>
      <w:r w:rsidR="004C0EF9" w:rsidRPr="0089171B">
        <w:t>Circos</w:t>
      </w:r>
      <w:proofErr w:type="spellEnd"/>
      <w:r w:rsidR="004C0EF9" w:rsidRPr="0089171B">
        <w:t xml:space="preserve"> plot depicting the strongest correlations between different </w:t>
      </w:r>
      <w:proofErr w:type="spellStart"/>
      <w:r w:rsidR="004C0EF9" w:rsidRPr="0089171B">
        <w:t>omic</w:t>
      </w:r>
      <w:proofErr w:type="spellEnd"/>
      <w:r w:rsidR="004C0EF9" w:rsidRPr="0089171B">
        <w:t xml:space="preserve"> features of the </w:t>
      </w:r>
      <w:proofErr w:type="spellStart"/>
      <w:r w:rsidR="004C0EF9" w:rsidRPr="0089171B">
        <w:t>mDIABLO</w:t>
      </w:r>
      <w:proofErr w:type="spellEnd"/>
      <w:r w:rsidR="004C0EF9" w:rsidRPr="0089171B">
        <w:t xml:space="preserve"> panel.</w:t>
      </w:r>
    </w:p>
    <w:p w14:paraId="7FC230D6" w14:textId="77777777" w:rsidR="00C130A2" w:rsidRPr="0089171B" w:rsidRDefault="00C130A2" w:rsidP="00F21B8F">
      <w:pPr>
        <w:spacing w:line="480" w:lineRule="auto"/>
      </w:pPr>
    </w:p>
    <w:p w14:paraId="3F18BFF8" w14:textId="60DD7A6F" w:rsidR="004F1901" w:rsidRPr="0089171B" w:rsidRDefault="00582CFE" w:rsidP="001C59E4">
      <w:pPr>
        <w:spacing w:line="480" w:lineRule="auto"/>
        <w:rPr>
          <w:rFonts w:eastAsia="Times New Roman"/>
        </w:rPr>
      </w:pPr>
      <w:r w:rsidRPr="0089171B">
        <w:t xml:space="preserve">Various improvements have been made to </w:t>
      </w:r>
      <w:r w:rsidR="00412841" w:rsidRPr="0089171B">
        <w:t>improve</w:t>
      </w:r>
      <w:r w:rsidRPr="0089171B">
        <w:t xml:space="preserve"> the flexibility</w:t>
      </w:r>
      <w:r w:rsidR="00412841" w:rsidRPr="0089171B">
        <w:t xml:space="preserve"> (</w:t>
      </w:r>
      <w:r w:rsidR="00412841" w:rsidRPr="0089171B">
        <w:rPr>
          <w:i/>
        </w:rPr>
        <w:t>e.g.</w:t>
      </w:r>
      <w:r w:rsidR="00412841" w:rsidRPr="0089171B">
        <w:t xml:space="preserve"> application to different study design </w:t>
      </w:r>
      <w:r w:rsidR="00412841" w:rsidRPr="0089171B">
        <w:fldChar w:fldCharType="begin"/>
      </w:r>
      <w:ins w:id="574" w:author="Amrit" w:date="2018-02-21T00:24:00Z">
        <w:r w:rsidR="00642AC5">
          <w:instrText xml:space="preserve"> ADDIN ZOTERO_ITEM CSL_CITATION {"citationID":"a1eas768ujg","properties":{"formattedCitation":"[33]","plainCitation":"[33]"},"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ins>
      <w:del w:id="575" w:author="Amrit" w:date="2018-02-20T22:28:00Z">
        <w:r w:rsidR="00B91D7E" w:rsidRPr="0089171B" w:rsidDel="0001647F">
          <w:delInstrText xml:space="preserve"> ADDIN ZOTERO_ITEM CSL_CITATION {"citationID":"a1eas768ujg","properties":{"formattedCitation":"[23]","plainCitation":"[23]"},"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del>
      <w:r w:rsidR="00412841" w:rsidRPr="0089171B">
        <w:fldChar w:fldCharType="separate"/>
      </w:r>
      <w:ins w:id="576" w:author="Amrit" w:date="2018-02-21T00:24:00Z">
        <w:r w:rsidR="00642AC5">
          <w:rPr>
            <w:noProof/>
          </w:rPr>
          <w:t>[33]</w:t>
        </w:r>
      </w:ins>
      <w:del w:id="577" w:author="Amrit" w:date="2018-02-20T22:28:00Z">
        <w:r w:rsidR="00B91D7E" w:rsidRPr="00642AC5" w:rsidDel="0001647F">
          <w:rPr>
            <w:noProof/>
          </w:rPr>
          <w:delText>[23]</w:delText>
        </w:r>
      </w:del>
      <w:r w:rsidR="00412841" w:rsidRPr="0089171B">
        <w:fldChar w:fldCharType="end"/>
      </w:r>
      <w:r w:rsidR="00412841" w:rsidRPr="0089171B">
        <w:t>) and interpretability (incorporation of prior biological knowledge</w:t>
      </w:r>
      <w:r w:rsidR="00EE59C9" w:rsidRPr="0089171B">
        <w:t xml:space="preserve"> </w:t>
      </w:r>
      <w:r w:rsidR="00EE59C9" w:rsidRPr="0089171B">
        <w:fldChar w:fldCharType="begin"/>
      </w:r>
      <w:ins w:id="578" w:author="Amrit" w:date="2018-02-21T00:24:00Z">
        <w:r w:rsidR="00642AC5">
          <w:instrText xml:space="preserve"> ADDIN ZOTERO_ITEM CSL_CITATION {"citationID":"a1t0b9h3igh","properties":{"formattedCitation":"{\\rtf [34\\uc0\\u8211{}36]}","plainCitation":"[34–36]"},"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ins>
      <w:del w:id="579" w:author="Amrit" w:date="2018-02-20T22:28:00Z">
        <w:r w:rsidR="00B91D7E" w:rsidRPr="0089171B" w:rsidDel="0001647F">
          <w:delInstrText xml:space="preserve"> ADDIN ZOTERO_ITEM CSL_CITATION {"citationID":"a1t0b9h3igh","properties":{"formattedCitation":"{\\rtf [24\\uc0\\u8211{}26]}","plainCitation":"[24–26]"},"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delInstrText>
        </w:r>
      </w:del>
      <w:r w:rsidR="00EE59C9" w:rsidRPr="0089171B">
        <w:fldChar w:fldCharType="separate"/>
      </w:r>
      <w:del w:id="580" w:author="Amrit" w:date="2018-02-20T22:28:00Z">
        <w:r w:rsidR="00B91D7E" w:rsidRPr="00642AC5" w:rsidDel="0001647F">
          <w:rPr>
            <w:rFonts w:eastAsia="Times New Roman"/>
          </w:rPr>
          <w:delText>[24–26]</w:delText>
        </w:r>
      </w:del>
      <w:ins w:id="581" w:author="Amrit" w:date="2018-02-21T00:24:00Z">
        <w:r w:rsidR="00642AC5" w:rsidRPr="00642AC5">
          <w:rPr>
            <w:rFonts w:eastAsia="Times New Roman"/>
          </w:rPr>
          <w:t>[34–36]</w:t>
        </w:r>
      </w:ins>
      <w:r w:rsidR="00EE59C9" w:rsidRPr="0089171B">
        <w:fldChar w:fldCharType="end"/>
      </w:r>
      <w:r w:rsidR="00412841" w:rsidRPr="0089171B">
        <w:t>)</w:t>
      </w:r>
      <w:r w:rsidRPr="0089171B">
        <w:t xml:space="preserve"> </w:t>
      </w:r>
      <w:r w:rsidR="00412841" w:rsidRPr="0089171B">
        <w:t xml:space="preserve">of prediction algorithms. </w:t>
      </w:r>
      <w:r w:rsidR="00490518" w:rsidRPr="0089171B">
        <w:t>We demonstrate both of these properties by using a multi-step approach to compute gene and metabolite module</w:t>
      </w:r>
      <w:r w:rsidR="00B171F4" w:rsidRPr="0089171B">
        <w:t>s and extract the within-sample variation before applying DIABLO</w:t>
      </w:r>
      <w:r w:rsidR="007D0745" w:rsidRPr="0089171B">
        <w:t xml:space="preserve"> to an asthma study with a cross-over study design</w:t>
      </w:r>
      <w:r w:rsidR="00B171F4" w:rsidRPr="0089171B">
        <w:t>.</w:t>
      </w:r>
      <w:r w:rsidR="007D0745" w:rsidRPr="0089171B">
        <w:t xml:space="preserve"> </w:t>
      </w:r>
      <w:r w:rsidR="00CF3EFE" w:rsidRPr="0089171B">
        <w:t>An allergen inhalation challenge was performed in 14 subjects and blood samples were collected before</w:t>
      </w:r>
      <w:r w:rsidR="00852FCF" w:rsidRPr="0089171B">
        <w:t xml:space="preserve"> (pre)</w:t>
      </w:r>
      <w:r w:rsidR="00CF3EFE" w:rsidRPr="0089171B">
        <w:t xml:space="preserve"> and two hours after </w:t>
      </w:r>
      <w:r w:rsidR="00852FCF" w:rsidRPr="0089171B">
        <w:lastRenderedPageBreak/>
        <w:t xml:space="preserve">(post) </w:t>
      </w:r>
      <w:r w:rsidR="00CF3EFE" w:rsidRPr="0089171B">
        <w:t xml:space="preserve">challenge. </w:t>
      </w:r>
      <w:r w:rsidR="009A2569" w:rsidRPr="0089171B">
        <w:rPr>
          <w:b/>
        </w:rPr>
        <w:t>Supplementary Figure 8</w:t>
      </w:r>
      <w:r w:rsidR="007B2A5A" w:rsidRPr="0089171B">
        <w:t xml:space="preserve"> depicts the decline in lung function after allergen inhalation challenge. Therefore</w:t>
      </w:r>
      <w:r w:rsidR="00856CAF" w:rsidRPr="0089171B">
        <w:t>,</w:t>
      </w:r>
      <w:r w:rsidR="007B2A5A" w:rsidRPr="0089171B">
        <w:t xml:space="preserve"> the goal of this study was to identify perturbed molecular mechanisms in the blood in response to allergen inhalation challenge. </w:t>
      </w:r>
      <w:r w:rsidR="004F1901" w:rsidRPr="0089171B">
        <w:t xml:space="preserve">Cell-type frequencies, </w:t>
      </w:r>
      <w:r w:rsidR="00856CAF" w:rsidRPr="0089171B">
        <w:t>leukocyte gene transcript expression and plasma metabolite abundances</w:t>
      </w:r>
      <w:r w:rsidR="004F1901" w:rsidRPr="0089171B">
        <w:t xml:space="preserve"> were determined for all samples (Table 1)</w:t>
      </w:r>
      <w:r w:rsidR="00856CAF" w:rsidRPr="0089171B">
        <w:t xml:space="preserve">. A module based approach (also known as </w:t>
      </w:r>
      <w:proofErr w:type="spellStart"/>
      <w:r w:rsidR="00856CAF" w:rsidRPr="0089171B">
        <w:t>eigengene</w:t>
      </w:r>
      <w:proofErr w:type="spellEnd"/>
      <w:r w:rsidR="00856CAF" w:rsidRPr="0089171B">
        <w:t xml:space="preserve"> summarization </w:t>
      </w:r>
      <w:r w:rsidR="00856CAF" w:rsidRPr="0089171B">
        <w:fldChar w:fldCharType="begin"/>
      </w:r>
      <w:ins w:id="582" w:author="Amrit" w:date="2018-02-21T00:24:00Z">
        <w:r w:rsidR="00642AC5">
          <w:instrText xml:space="preserve"> ADDIN ZOTERO_ITEM CSL_CITATION {"citationID":"p4q6f60oh","properties":{"formattedCitation":"[24]","plainCitation":"[24]"},"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583" w:author="Amrit" w:date="2018-02-20T22:28:00Z">
        <w:r w:rsidR="00B91D7E" w:rsidRPr="0089171B" w:rsidDel="0001647F">
          <w:delInstrText xml:space="preserve"> ADDIN ZOTERO_ITEM CSL_CITATION {"citationID":"p4q6f60oh","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00856CAF" w:rsidRPr="0089171B">
        <w:fldChar w:fldCharType="separate"/>
      </w:r>
      <w:ins w:id="584" w:author="Amrit" w:date="2018-02-21T00:24:00Z">
        <w:r w:rsidR="00642AC5">
          <w:rPr>
            <w:rFonts w:eastAsia="Times New Roman"/>
          </w:rPr>
          <w:t>[24]</w:t>
        </w:r>
      </w:ins>
      <w:del w:id="585" w:author="Amrit" w:date="2018-02-20T22:28:00Z">
        <w:r w:rsidR="00B91D7E" w:rsidRPr="00642AC5" w:rsidDel="0001647F">
          <w:rPr>
            <w:rFonts w:eastAsia="Times New Roman"/>
          </w:rPr>
          <w:delText>[13]</w:delText>
        </w:r>
      </w:del>
      <w:r w:rsidR="00856CAF" w:rsidRPr="0089171B">
        <w:fldChar w:fldCharType="end"/>
      </w:r>
      <w:r w:rsidR="004F1901" w:rsidRPr="0089171B">
        <w:t>, see Methods</w:t>
      </w:r>
      <w:r w:rsidR="00856CAF" w:rsidRPr="0089171B">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00856CAF" w:rsidRPr="0089171B">
        <w:rPr>
          <w:rFonts w:eastAsia="Times New Roman"/>
        </w:rPr>
        <w:t>The mRNA dataset was transformed into a Kyoto Encyclopedia of Genes and Genomes (KEGG) dataset whereas the metabolite dataset was transformed into a metabolite pathway dataset</w:t>
      </w:r>
      <w:r w:rsidR="006E12DE" w:rsidRPr="0089171B">
        <w:rPr>
          <w:rFonts w:eastAsia="Times New Roman"/>
        </w:rPr>
        <w:t xml:space="preserve"> (</w:t>
      </w:r>
      <w:r w:rsidR="006E12DE" w:rsidRPr="0089171B">
        <w:rPr>
          <w:rFonts w:eastAsia="Times New Roman"/>
          <w:b/>
        </w:rPr>
        <w:t>Figure 5A</w:t>
      </w:r>
      <w:r w:rsidR="006E12DE" w:rsidRPr="0089171B">
        <w:rPr>
          <w:rFonts w:eastAsia="Times New Roman"/>
        </w:rPr>
        <w:t>)</w:t>
      </w:r>
      <w:r w:rsidR="00856CAF" w:rsidRPr="0089171B">
        <w:rPr>
          <w:rFonts w:eastAsia="Times New Roman"/>
        </w:rPr>
        <w:t xml:space="preserve">. To account for the repeated measures experimental design, </w:t>
      </w:r>
      <w:r w:rsidR="00705593" w:rsidRPr="0089171B">
        <w:rPr>
          <w:rFonts w:eastAsia="Times New Roman"/>
        </w:rPr>
        <w:t>a multilevel approach is used to extract the within-sample variation from each dataset</w:t>
      </w:r>
      <w:r w:rsidR="006E12DE" w:rsidRPr="0089171B">
        <w:rPr>
          <w:rFonts w:eastAsia="Times New Roman"/>
        </w:rPr>
        <w:t xml:space="preserve"> </w:t>
      </w:r>
      <w:r w:rsidR="00856CAF" w:rsidRPr="0089171B">
        <w:rPr>
          <w:rFonts w:eastAsia="Times New Roman"/>
        </w:rPr>
        <w:t>(</w:t>
      </w:r>
      <w:r w:rsidR="00856CAF" w:rsidRPr="0089171B">
        <w:rPr>
          <w:rFonts w:eastAsia="Times New Roman"/>
          <w:b/>
        </w:rPr>
        <w:t>see Methods</w:t>
      </w:r>
      <w:r w:rsidR="00856CAF" w:rsidRPr="0089171B">
        <w:rPr>
          <w:rFonts w:eastAsia="Times New Roman"/>
        </w:rPr>
        <w:t xml:space="preserve">). </w:t>
      </w:r>
      <w:r w:rsidR="006E12DE" w:rsidRPr="0089171B">
        <w:rPr>
          <w:rFonts w:eastAsia="Times New Roman"/>
        </w:rPr>
        <w:t xml:space="preserve">The within-sample variation was used to identify a multiple </w:t>
      </w:r>
      <w:proofErr w:type="spellStart"/>
      <w:r w:rsidR="006E12DE" w:rsidRPr="0089171B">
        <w:rPr>
          <w:rFonts w:eastAsia="Times New Roman"/>
        </w:rPr>
        <w:t>omic</w:t>
      </w:r>
      <w:proofErr w:type="spellEnd"/>
      <w:r w:rsidR="006E12DE" w:rsidRPr="0089171B">
        <w:rPr>
          <w:rFonts w:eastAsia="Times New Roman"/>
        </w:rPr>
        <w:t xml:space="preserve"> biomarker panel consisting of cells, gene and metabolite modules that discriminated pre</w:t>
      </w:r>
      <w:r w:rsidR="00E37B9E" w:rsidRPr="0089171B">
        <w:rPr>
          <w:rFonts w:eastAsia="Times New Roman"/>
        </w:rPr>
        <w:t>-</w:t>
      </w:r>
      <w:r w:rsidR="006E12DE" w:rsidRPr="0089171B">
        <w:rPr>
          <w:rFonts w:eastAsia="Times New Roman"/>
        </w:rPr>
        <w:t xml:space="preserve"> from post-challenge samples (</w:t>
      </w:r>
      <w:r w:rsidR="006E12DE" w:rsidRPr="0089171B">
        <w:rPr>
          <w:rFonts w:eastAsia="Times New Roman"/>
          <w:b/>
        </w:rPr>
        <w:t>Figure 5A</w:t>
      </w:r>
      <w:r w:rsidR="006E12DE" w:rsidRPr="0089171B">
        <w:rPr>
          <w:rFonts w:eastAsia="Times New Roman"/>
        </w:rPr>
        <w:t>).</w:t>
      </w:r>
      <w:r w:rsidR="00E37B9E" w:rsidRPr="0089171B">
        <w:rPr>
          <w:rFonts w:eastAsia="Times New Roman"/>
        </w:rPr>
        <w:t xml:space="preserve"> We contrast </w:t>
      </w:r>
      <w:r w:rsidR="00A03B8A" w:rsidRPr="0089171B">
        <w:rPr>
          <w:rFonts w:eastAsia="Times New Roman"/>
        </w:rPr>
        <w:t xml:space="preserve">the resulting </w:t>
      </w:r>
      <w:r w:rsidR="00705593" w:rsidRPr="0089171B">
        <w:rPr>
          <w:rFonts w:eastAsia="Times New Roman"/>
        </w:rPr>
        <w:t xml:space="preserve">multilevel </w:t>
      </w:r>
      <w:r w:rsidR="00A03B8A" w:rsidRPr="0089171B">
        <w:rPr>
          <w:rFonts w:eastAsia="Times New Roman"/>
        </w:rPr>
        <w:t>DIABLO (</w:t>
      </w:r>
      <w:proofErr w:type="spellStart"/>
      <w:r w:rsidR="00705593" w:rsidRPr="0089171B">
        <w:rPr>
          <w:rFonts w:eastAsia="Times New Roman"/>
        </w:rPr>
        <w:t>mDIABLO</w:t>
      </w:r>
      <w:proofErr w:type="spellEnd"/>
      <w:r w:rsidR="00A03B8A" w:rsidRPr="0089171B">
        <w:rPr>
          <w:rFonts w:eastAsia="Times New Roman"/>
        </w:rPr>
        <w:t xml:space="preserve">) </w:t>
      </w:r>
      <w:r w:rsidR="00394A03" w:rsidRPr="0089171B">
        <w:rPr>
          <w:rFonts w:eastAsia="Times New Roman"/>
        </w:rPr>
        <w:t xml:space="preserve">model </w:t>
      </w:r>
      <w:r w:rsidR="00A03B8A" w:rsidRPr="0089171B">
        <w:rPr>
          <w:rFonts w:eastAsia="Times New Roman"/>
        </w:rPr>
        <w:t>with a standard DIABLO model that does not take into account the paired nature of this study by comparing their cross-validation classification performance</w:t>
      </w:r>
      <w:r w:rsidR="00D440BC" w:rsidRPr="0089171B">
        <w:rPr>
          <w:rFonts w:eastAsia="Times New Roman"/>
        </w:rPr>
        <w:t>s</w:t>
      </w:r>
      <w:r w:rsidR="00A03B8A" w:rsidRPr="0089171B">
        <w:rPr>
          <w:rFonts w:eastAsia="Times New Roman"/>
        </w:rPr>
        <w:t xml:space="preserve"> (</w:t>
      </w:r>
      <w:r w:rsidR="00A03B8A" w:rsidRPr="0089171B">
        <w:rPr>
          <w:rFonts w:eastAsia="Times New Roman"/>
          <w:b/>
        </w:rPr>
        <w:t>Figure 5B</w:t>
      </w:r>
      <w:r w:rsidR="00A03B8A" w:rsidRPr="0089171B">
        <w:rPr>
          <w:rFonts w:eastAsia="Times New Roman"/>
        </w:rPr>
        <w:t>).</w:t>
      </w:r>
      <w:r w:rsidR="008B50B0" w:rsidRPr="0089171B">
        <w:rPr>
          <w:rFonts w:eastAsia="Times New Roman"/>
        </w:rPr>
        <w:t xml:space="preserve"> </w:t>
      </w:r>
      <w:proofErr w:type="spellStart"/>
      <w:r w:rsidR="00D440BC" w:rsidRPr="0089171B">
        <w:rPr>
          <w:rFonts w:eastAsia="Times New Roman"/>
        </w:rPr>
        <w:t>mDIABLO</w:t>
      </w:r>
      <w:proofErr w:type="spellEnd"/>
      <w:r w:rsidR="00D440BC" w:rsidRPr="0089171B">
        <w:rPr>
          <w:rFonts w:eastAsia="Times New Roman"/>
        </w:rPr>
        <w:t xml:space="preserve"> strongly out performed DIABLO in using a leave-one-out cross-validation, </w:t>
      </w:r>
      <w:r w:rsidR="00C0765D" w:rsidRPr="0089171B">
        <w:rPr>
          <w:rFonts w:eastAsia="Times New Roman"/>
        </w:rPr>
        <w:t>AUC=</w:t>
      </w:r>
      <w:r w:rsidR="00D440BC" w:rsidRPr="0089171B">
        <w:rPr>
          <w:rFonts w:eastAsia="Times New Roman"/>
        </w:rPr>
        <w:t xml:space="preserve">98.5% vs. </w:t>
      </w:r>
      <w:r w:rsidR="00C0765D" w:rsidRPr="0089171B">
        <w:rPr>
          <w:rFonts w:eastAsia="Times New Roman"/>
        </w:rPr>
        <w:t>AUC=</w:t>
      </w:r>
      <w:r w:rsidR="00D440BC" w:rsidRPr="0089171B">
        <w:rPr>
          <w:rFonts w:eastAsia="Times New Roman"/>
        </w:rPr>
        <w:t>62.2%</w:t>
      </w:r>
      <w:r w:rsidR="00B57621">
        <w:rPr>
          <w:rFonts w:eastAsia="Times New Roman"/>
        </w:rPr>
        <w:t xml:space="preserve"> (see M</w:t>
      </w:r>
      <w:r w:rsidR="00C125A7" w:rsidRPr="0089171B">
        <w:rPr>
          <w:rFonts w:eastAsia="Times New Roman"/>
        </w:rPr>
        <w:t>ethods for description of cross-validation scheme)</w:t>
      </w:r>
      <w:r w:rsidR="00D440BC" w:rsidRPr="0089171B">
        <w:rPr>
          <w:rFonts w:eastAsia="Times New Roman"/>
        </w:rPr>
        <w:t>.</w:t>
      </w:r>
      <w:r w:rsidR="00C125A7" w:rsidRPr="0089171B">
        <w:rPr>
          <w:rFonts w:eastAsia="Times New Roman"/>
        </w:rPr>
        <w:t xml:space="preserve"> </w:t>
      </w:r>
      <w:r w:rsidR="00071463" w:rsidRPr="0089171B">
        <w:rPr>
          <w:rFonts w:eastAsia="Times New Roman"/>
          <w:b/>
        </w:rPr>
        <w:t>Figure 5C</w:t>
      </w:r>
      <w:r w:rsidR="00071463" w:rsidRPr="0089171B">
        <w:rPr>
          <w:rFonts w:eastAsia="Times New Roman"/>
        </w:rPr>
        <w:t xml:space="preserve"> depicts the component plots which indicate a greater degree of separation between the pre</w:t>
      </w:r>
      <w:r w:rsidR="00CD7E11" w:rsidRPr="0089171B">
        <w:rPr>
          <w:rFonts w:eastAsia="Times New Roman"/>
        </w:rPr>
        <w:t>-</w:t>
      </w:r>
      <w:r w:rsidR="00880090" w:rsidRPr="0089171B">
        <w:rPr>
          <w:rFonts w:eastAsia="Times New Roman"/>
        </w:rPr>
        <w:t xml:space="preserve"> and post-</w:t>
      </w:r>
      <w:r w:rsidR="00071463" w:rsidRPr="0089171B">
        <w:rPr>
          <w:rFonts w:eastAsia="Times New Roman"/>
        </w:rPr>
        <w:t xml:space="preserve">challenge samples for </w:t>
      </w:r>
      <w:proofErr w:type="spellStart"/>
      <w:r w:rsidR="00071463" w:rsidRPr="0089171B">
        <w:rPr>
          <w:rFonts w:eastAsia="Times New Roman"/>
        </w:rPr>
        <w:t>mDIABLO</w:t>
      </w:r>
      <w:proofErr w:type="spellEnd"/>
      <w:r w:rsidR="00071463" w:rsidRPr="0089171B">
        <w:rPr>
          <w:rFonts w:eastAsia="Times New Roman"/>
        </w:rPr>
        <w:t xml:space="preserve"> compared to DIABLO. </w:t>
      </w:r>
      <w:r w:rsidR="001C59E4" w:rsidRPr="0089171B">
        <w:rPr>
          <w:rFonts w:eastAsia="Times New Roman"/>
        </w:rPr>
        <w:t xml:space="preserve">Common </w:t>
      </w:r>
      <w:r w:rsidR="00CD7E11" w:rsidRPr="0089171B">
        <w:rPr>
          <w:rFonts w:eastAsia="Times New Roman"/>
        </w:rPr>
        <w:t xml:space="preserve">features (pathways) </w:t>
      </w:r>
      <w:r w:rsidR="00C637A5" w:rsidRPr="0089171B">
        <w:rPr>
          <w:rFonts w:eastAsia="Times New Roman"/>
        </w:rPr>
        <w:t xml:space="preserve">were identified across </w:t>
      </w:r>
      <w:proofErr w:type="spellStart"/>
      <w:r w:rsidR="00C637A5" w:rsidRPr="0089171B">
        <w:rPr>
          <w:rFonts w:eastAsia="Times New Roman"/>
        </w:rPr>
        <w:t>omic</w:t>
      </w:r>
      <w:proofErr w:type="spellEnd"/>
      <w:r w:rsidR="00C637A5" w:rsidRPr="0089171B">
        <w:rPr>
          <w:rFonts w:eastAsia="Times New Roman"/>
        </w:rPr>
        <w:t>-types</w:t>
      </w:r>
      <w:r w:rsidR="00CD7E11" w:rsidRPr="0089171B">
        <w:rPr>
          <w:rFonts w:eastAsia="Times New Roman"/>
        </w:rPr>
        <w:t xml:space="preserve"> in the </w:t>
      </w:r>
      <w:proofErr w:type="spellStart"/>
      <w:r w:rsidR="00CD7E11" w:rsidRPr="0089171B">
        <w:rPr>
          <w:rFonts w:eastAsia="Times New Roman"/>
        </w:rPr>
        <w:t>mDIABLO</w:t>
      </w:r>
      <w:proofErr w:type="spellEnd"/>
      <w:r w:rsidR="00CD7E11" w:rsidRPr="0089171B">
        <w:rPr>
          <w:rFonts w:eastAsia="Times New Roman"/>
        </w:rPr>
        <w:t xml:space="preserve"> model (maroon bars)</w:t>
      </w:r>
      <w:r w:rsidR="001C59E4" w:rsidRPr="0089171B">
        <w:rPr>
          <w:rFonts w:eastAsia="Times New Roman"/>
        </w:rPr>
        <w:t>, but not the standard DIABLO model (</w:t>
      </w:r>
      <w:r w:rsidR="001C59E4" w:rsidRPr="0089171B">
        <w:rPr>
          <w:rFonts w:eastAsia="Times New Roman"/>
          <w:b/>
        </w:rPr>
        <w:t>Figure 5D</w:t>
      </w:r>
      <w:r w:rsidR="001C59E4" w:rsidRPr="0089171B">
        <w:rPr>
          <w:rFonts w:eastAsia="Times New Roman"/>
        </w:rPr>
        <w:t>)</w:t>
      </w:r>
      <w:r w:rsidR="00CD7E11" w:rsidRPr="0089171B">
        <w:rPr>
          <w:rFonts w:eastAsia="Times New Roman"/>
        </w:rPr>
        <w:t xml:space="preserve">. </w:t>
      </w:r>
      <w:r w:rsidR="005C09F4" w:rsidRPr="0089171B">
        <w:rPr>
          <w:rFonts w:eastAsia="Times New Roman"/>
        </w:rPr>
        <w:t xml:space="preserve">Tryptophan metabolism and </w:t>
      </w:r>
      <w:r w:rsidR="005C09F4" w:rsidRPr="0089171B">
        <w:t xml:space="preserve">Valine, leucine and isoleucine metabolism pathways </w:t>
      </w:r>
      <w:r w:rsidR="00EB2FC5" w:rsidRPr="0089171B">
        <w:t xml:space="preserve">were identified in the gene and </w:t>
      </w:r>
      <w:r w:rsidR="00EB2FC5" w:rsidRPr="0089171B">
        <w:lastRenderedPageBreak/>
        <w:t xml:space="preserve">metabolite module datasets using </w:t>
      </w:r>
      <w:proofErr w:type="spellStart"/>
      <w:r w:rsidR="00EB2FC5" w:rsidRPr="0089171B">
        <w:t>mDIABLO</w:t>
      </w:r>
      <w:proofErr w:type="spellEnd"/>
      <w:r w:rsidR="00EB2FC5" w:rsidRPr="0089171B">
        <w:t>.</w:t>
      </w:r>
      <w:r w:rsidR="00DE1898" w:rsidRPr="0089171B">
        <w:t xml:space="preserve"> </w:t>
      </w:r>
      <w:r w:rsidR="00AF4422" w:rsidRPr="0089171B">
        <w:t xml:space="preserve">The association between the complete list of features identified using </w:t>
      </w:r>
      <w:proofErr w:type="spellStart"/>
      <w:r w:rsidR="00AF4422" w:rsidRPr="0089171B">
        <w:t>mDIABLO</w:t>
      </w:r>
      <w:proofErr w:type="spellEnd"/>
      <w:r w:rsidR="00AF4422" w:rsidRPr="0089171B">
        <w:t xml:space="preserve"> is depicted in </w:t>
      </w:r>
      <w:r w:rsidR="00AF4422" w:rsidRPr="0089171B">
        <w:rPr>
          <w:b/>
        </w:rPr>
        <w:t>Figure 5E</w:t>
      </w:r>
      <w:r w:rsidR="00AF4422" w:rsidRPr="0089171B">
        <w:t xml:space="preserve">, which shows </w:t>
      </w:r>
      <w:r w:rsidR="00224F65" w:rsidRPr="0089171B">
        <w:t xml:space="preserve">clusters of </w:t>
      </w:r>
      <w:r w:rsidR="00AF4422" w:rsidRPr="0089171B">
        <w:t>positive and negatively correlate</w:t>
      </w:r>
      <w:r w:rsidR="00224F65" w:rsidRPr="0089171B">
        <w:t>d</w:t>
      </w:r>
      <w:r w:rsidR="00AF4422" w:rsidRPr="0089171B">
        <w:t xml:space="preserve"> </w:t>
      </w:r>
      <w:r w:rsidR="00224F65" w:rsidRPr="0089171B">
        <w:t>f</w:t>
      </w:r>
      <w:r w:rsidR="00AF4422" w:rsidRPr="0089171B">
        <w:t>eatures</w:t>
      </w:r>
      <w:r w:rsidR="00224F65" w:rsidRPr="0089171B">
        <w:t>. The Asthma pathway way also identified (</w:t>
      </w:r>
      <w:r w:rsidR="00224F65" w:rsidRPr="0089171B">
        <w:rPr>
          <w:rFonts w:eastAsia="Times New Roman"/>
        </w:rPr>
        <w:t xml:space="preserve">even though individual gene members were not significantly altered post-challenge, </w:t>
      </w:r>
      <w:r w:rsidR="00FA772A">
        <w:rPr>
          <w:rFonts w:eastAsia="Times New Roman"/>
          <w:b/>
        </w:rPr>
        <w:t>Supplementary Figure 9</w:t>
      </w:r>
      <w:r w:rsidR="00224F65" w:rsidRPr="0089171B">
        <w:t>) and had a negative association with Butanoate metabolism and a positive correlation with basophils, a hallmark cell-type in asthma (</w:t>
      </w:r>
      <w:r w:rsidR="00224F65" w:rsidRPr="0089171B">
        <w:rPr>
          <w:b/>
        </w:rPr>
        <w:t>Figure 5E</w:t>
      </w:r>
      <w:r w:rsidR="00224F65" w:rsidRPr="0089171B">
        <w:t>). These findings depict</w:t>
      </w:r>
      <w:r w:rsidR="00D95078" w:rsidRPr="0089171B">
        <w:t xml:space="preserve"> DIABLO’s ability to identify</w:t>
      </w:r>
      <w:r w:rsidR="00224F65" w:rsidRPr="0089171B">
        <w:t xml:space="preserve"> common molecular processes that span different biological layers</w:t>
      </w:r>
      <w:r w:rsidR="00D95078" w:rsidRPr="0089171B">
        <w:t xml:space="preserve"> which may suggest</w:t>
      </w:r>
      <w:r w:rsidR="00224F65" w:rsidRPr="0089171B">
        <w:t xml:space="preserve"> a mechanistic link with response to allergen challenge.</w:t>
      </w:r>
    </w:p>
    <w:p w14:paraId="4EA622F5" w14:textId="77777777" w:rsidR="00D250C9" w:rsidRPr="0089171B" w:rsidRDefault="00D250C9" w:rsidP="00F21B8F">
      <w:pPr>
        <w:spacing w:line="480" w:lineRule="auto"/>
      </w:pPr>
    </w:p>
    <w:p w14:paraId="5953319E" w14:textId="2DF89D7C" w:rsidR="00411531" w:rsidRPr="0089171B" w:rsidRDefault="00411531">
      <w:r w:rsidRPr="0089171B">
        <w:br w:type="page"/>
      </w:r>
    </w:p>
    <w:p w14:paraId="1C4C1CA9" w14:textId="1366FBE3" w:rsidR="006C6DE4" w:rsidRPr="0089171B" w:rsidRDefault="00F94303" w:rsidP="00D705DD">
      <w:pPr>
        <w:spacing w:line="480" w:lineRule="auto"/>
        <w:rPr>
          <w:b/>
        </w:rPr>
      </w:pPr>
      <w:r w:rsidRPr="0089171B">
        <w:rPr>
          <w:b/>
        </w:rPr>
        <w:lastRenderedPageBreak/>
        <w:t>Discussion</w:t>
      </w:r>
    </w:p>
    <w:p w14:paraId="22C8EF6A" w14:textId="7828E1CF" w:rsidR="00B072A9" w:rsidRPr="0089171B" w:rsidRDefault="00545CF4" w:rsidP="00891D83">
      <w:pPr>
        <w:widowControl w:val="0"/>
        <w:autoSpaceDE w:val="0"/>
        <w:autoSpaceDN w:val="0"/>
        <w:adjustRightInd w:val="0"/>
        <w:spacing w:line="480" w:lineRule="auto"/>
        <w:jc w:val="both"/>
      </w:pPr>
      <w:r w:rsidRPr="0089171B">
        <w:t>To summarize, we propose DIABLO an integrative classification method that identifies multi-</w:t>
      </w:r>
      <w:proofErr w:type="spellStart"/>
      <w:r w:rsidRPr="0089171B">
        <w:t>omic</w:t>
      </w:r>
      <w:proofErr w:type="spellEnd"/>
      <w:r w:rsidRPr="0089171B">
        <w:t xml:space="preserve"> biomarker panels with strong biological plausibility. </w:t>
      </w:r>
      <w:r w:rsidR="00891D83" w:rsidRPr="0089171B">
        <w:t xml:space="preserve">We demonstrate its similarities with existing multi-step classification schemes with respect to predictive performance and unsupervised multi-omics methods with respect to biological enrichment and network connectivity. </w:t>
      </w:r>
      <w:r w:rsidR="00B3286A" w:rsidRPr="0089171B">
        <w:t xml:space="preserve">DIABLO </w:t>
      </w:r>
      <w:r w:rsidR="006C7037">
        <w:t>performed competitively with</w:t>
      </w:r>
      <w:r w:rsidR="00B3286A" w:rsidRPr="0089171B">
        <w:t xml:space="preserve"> existing</w:t>
      </w:r>
      <w:r w:rsidR="00E70498" w:rsidRPr="0089171B">
        <w:t xml:space="preserve"> </w:t>
      </w:r>
      <w:r w:rsidR="006C7037">
        <w:t xml:space="preserve">multi-step classification schemes </w:t>
      </w:r>
      <w:r w:rsidR="00B3286A" w:rsidRPr="0089171B">
        <w:t xml:space="preserve">with added </w:t>
      </w:r>
      <w:r w:rsidR="00675883" w:rsidRPr="0089171B">
        <w:t xml:space="preserve">user-friendly </w:t>
      </w:r>
      <w:r w:rsidR="00B3286A" w:rsidRPr="0089171B">
        <w:t>be</w:t>
      </w:r>
      <w:r w:rsidR="00891D83" w:rsidRPr="0089171B">
        <w:t>nefits</w:t>
      </w:r>
      <w:r w:rsidR="00B3286A" w:rsidRPr="0089171B">
        <w:t>:</w:t>
      </w:r>
      <w:r w:rsidR="00C107CD" w:rsidRPr="0089171B">
        <w:t xml:space="preserve"> 1) user specified number of features, 2) strong correlation betwee</w:t>
      </w:r>
      <w:r w:rsidR="006C7037">
        <w:t>n the variables identified 3) network of densely correlated multi-</w:t>
      </w:r>
      <w:proofErr w:type="spellStart"/>
      <w:r w:rsidR="006C7037">
        <w:t>omic</w:t>
      </w:r>
      <w:proofErr w:type="spellEnd"/>
      <w:r w:rsidR="006C7037">
        <w:t xml:space="preserve"> biomarkers and 4) improved biological enrichment. </w:t>
      </w:r>
      <w:r w:rsidR="00891D83" w:rsidRPr="0089171B">
        <w:t>DIABLO can be used to</w:t>
      </w:r>
      <w:r w:rsidR="0093126B" w:rsidRPr="0089171B">
        <w:t xml:space="preserve"> generat</w:t>
      </w:r>
      <w:r w:rsidR="00D639F7" w:rsidRPr="0089171B">
        <w:t>e</w:t>
      </w:r>
      <w:r w:rsidR="0093126B" w:rsidRPr="0089171B">
        <w:t xml:space="preserve"> novel hypotheses that arise from evidence through multiple biological layers of information and may </w:t>
      </w:r>
      <w:r w:rsidR="00386111" w:rsidRPr="0089171B">
        <w:t>lead to</w:t>
      </w:r>
      <w:r w:rsidR="0093126B" w:rsidRPr="0089171B">
        <w:t xml:space="preserve"> more robust</w:t>
      </w:r>
      <w:r w:rsidR="0001069E" w:rsidRPr="0089171B">
        <w:t xml:space="preserve"> </w:t>
      </w:r>
      <w:r w:rsidR="00865DA6">
        <w:t>biomarkers of disease.</w:t>
      </w:r>
    </w:p>
    <w:p w14:paraId="242F74F3" w14:textId="105AA683" w:rsidR="00B540A5" w:rsidRPr="0089171B" w:rsidRDefault="00FB12B5" w:rsidP="001E2EC2">
      <w:pPr>
        <w:pStyle w:val="NormalWeb"/>
        <w:shd w:val="clear" w:color="auto" w:fill="FFFFFF"/>
        <w:spacing w:before="0" w:beforeAutospacing="0" w:after="0" w:afterAutospacing="0" w:line="480" w:lineRule="auto"/>
        <w:jc w:val="both"/>
      </w:pPr>
      <w:r w:rsidRPr="0089171B">
        <w:tab/>
        <w:t xml:space="preserve">Despite the multi-purpose nature of DIABLO, </w:t>
      </w:r>
      <w:r w:rsidR="004D78F7" w:rsidRPr="0089171B">
        <w:t xml:space="preserve">we acknowledge some </w:t>
      </w:r>
      <w:r w:rsidR="00132AB9" w:rsidRPr="0089171B">
        <w:t>limitations</w:t>
      </w:r>
      <w:r w:rsidR="004D78F7" w:rsidRPr="0089171B">
        <w:t xml:space="preserve"> of the method. </w:t>
      </w:r>
      <w:r w:rsidR="000A17B6" w:rsidRPr="0089171B">
        <w:t>The</w:t>
      </w:r>
      <w:r w:rsidRPr="0089171B">
        <w:t xml:space="preserve"> linearity assumption between </w:t>
      </w:r>
      <w:r w:rsidR="00E06E09" w:rsidRPr="0089171B">
        <w:t xml:space="preserve">the selected </w:t>
      </w:r>
      <w:r w:rsidR="00020884" w:rsidRPr="0089171B">
        <w:t>omics</w:t>
      </w:r>
      <w:r w:rsidR="00D55CCB" w:rsidRPr="0089171B">
        <w:t xml:space="preserve"> vari</w:t>
      </w:r>
      <w:r w:rsidR="00E06E09" w:rsidRPr="0089171B">
        <w:t>a</w:t>
      </w:r>
      <w:r w:rsidR="00D55CCB" w:rsidRPr="0089171B">
        <w:t>b</w:t>
      </w:r>
      <w:r w:rsidR="00E06E09" w:rsidRPr="0089171B">
        <w:t xml:space="preserve">les </w:t>
      </w:r>
      <w:r w:rsidRPr="0089171B">
        <w:t>and the response may not be valid</w:t>
      </w:r>
      <w:r w:rsidR="000F7553" w:rsidRPr="0089171B">
        <w:t xml:space="preserve"> </w:t>
      </w:r>
      <w:r w:rsidR="005C7D33" w:rsidRPr="0089171B">
        <w:t xml:space="preserve">in </w:t>
      </w:r>
      <w:r w:rsidR="000F7553" w:rsidRPr="0089171B">
        <w:t>some biological research areas</w:t>
      </w:r>
      <w:r w:rsidR="005C7D33" w:rsidRPr="0089171B">
        <w:t xml:space="preserve">, and the further development of </w:t>
      </w:r>
      <w:r w:rsidR="000F7553" w:rsidRPr="0089171B">
        <w:t>kernel</w:t>
      </w:r>
      <w:r w:rsidR="00B80613" w:rsidRPr="0089171B">
        <w:t>-based</w:t>
      </w:r>
      <w:r w:rsidR="000F7553" w:rsidRPr="0089171B">
        <w:t xml:space="preserve"> methods to model non-linear relationships between </w:t>
      </w:r>
      <w:r w:rsidR="00020884" w:rsidRPr="0089171B">
        <w:t>omics</w:t>
      </w:r>
      <w:r w:rsidR="000F7553" w:rsidRPr="0089171B">
        <w:t xml:space="preserve"> levels and </w:t>
      </w:r>
      <w:r w:rsidR="000A17B6" w:rsidRPr="0089171B">
        <w:t xml:space="preserve">the </w:t>
      </w:r>
      <w:r w:rsidR="000F7553" w:rsidRPr="0089171B">
        <w:t xml:space="preserve">response may </w:t>
      </w:r>
      <w:r w:rsidR="000A17B6" w:rsidRPr="0089171B">
        <w:t>overcome this problem</w:t>
      </w:r>
      <w:r w:rsidR="000F7553" w:rsidRPr="0089171B">
        <w:t>.</w:t>
      </w:r>
      <w:r w:rsidRPr="0089171B">
        <w:t xml:space="preserve"> </w:t>
      </w:r>
      <w:r w:rsidR="00892962" w:rsidRPr="0089171B">
        <w:t xml:space="preserve">The other limitation that is also encountered with </w:t>
      </w:r>
      <w:r w:rsidR="00DA62E3" w:rsidRPr="0089171B">
        <w:t xml:space="preserve">other machine learning algorithms is the tuning of </w:t>
      </w:r>
      <w:r w:rsidR="0080460C" w:rsidRPr="0089171B">
        <w:t xml:space="preserve">the </w:t>
      </w:r>
      <w:r w:rsidR="00DA62E3" w:rsidRPr="0089171B">
        <w:t>parameters</w:t>
      </w:r>
      <w:r w:rsidR="00132AB9" w:rsidRPr="0089171B">
        <w:t>.</w:t>
      </w:r>
      <w:r w:rsidR="0080460C" w:rsidRPr="0089171B">
        <w:t xml:space="preserve"> </w:t>
      </w:r>
      <w:r w:rsidR="00132AB9" w:rsidRPr="0089171B">
        <w:t>The</w:t>
      </w:r>
      <w:r w:rsidR="0080460C" w:rsidRPr="0089171B">
        <w:t xml:space="preserve"> optimal number of variables to select </w:t>
      </w:r>
      <w:r w:rsidR="00132AB9" w:rsidRPr="0089171B">
        <w:t>from</w:t>
      </w:r>
      <w:r w:rsidR="0080460C" w:rsidRPr="0089171B">
        <w:t xml:space="preserve"> each </w:t>
      </w:r>
      <w:r w:rsidR="001E1EFC" w:rsidRPr="0089171B">
        <w:t>dataset</w:t>
      </w:r>
      <w:r w:rsidR="0080460C" w:rsidRPr="0089171B">
        <w:t xml:space="preserve">, </w:t>
      </w:r>
      <w:r w:rsidR="00DA62E3" w:rsidRPr="0089171B">
        <w:t>can be computationally intensive</w:t>
      </w:r>
      <w:r w:rsidR="006D02E3" w:rsidRPr="0089171B">
        <w:t>,</w:t>
      </w:r>
      <w:r w:rsidR="0080460C" w:rsidRPr="0089171B">
        <w:t xml:space="preserve"> as we</w:t>
      </w:r>
      <w:r w:rsidR="006D02E3" w:rsidRPr="0089171B">
        <w:t xml:space="preserve"> have</w:t>
      </w:r>
      <w:r w:rsidR="0080460C" w:rsidRPr="0089171B">
        <w:t xml:space="preserve"> use</w:t>
      </w:r>
      <w:r w:rsidR="001E240D" w:rsidRPr="0089171B">
        <w:t>d</w:t>
      </w:r>
      <w:r w:rsidR="0080460C" w:rsidRPr="0089171B">
        <w:t xml:space="preserve"> repeated cross-validation to ensure unbiased classification error rate evaluation</w:t>
      </w:r>
      <w:r w:rsidR="00DA62E3" w:rsidRPr="0089171B">
        <w:t xml:space="preserve">. </w:t>
      </w:r>
      <w:r w:rsidR="00F04BC3" w:rsidRPr="0089171B">
        <w:t xml:space="preserve">A </w:t>
      </w:r>
      <w:r w:rsidR="00DA62E3" w:rsidRPr="0089171B">
        <w:t xml:space="preserve">grid approach was deemed reasonable and provided </w:t>
      </w:r>
      <w:r w:rsidR="00F04BC3" w:rsidRPr="0089171B">
        <w:t xml:space="preserve">very good performance </w:t>
      </w:r>
      <w:r w:rsidR="00DA62E3" w:rsidRPr="0089171B">
        <w:t xml:space="preserve">results, but may still be suboptimal </w:t>
      </w:r>
      <w:r w:rsidR="002F1C00" w:rsidRPr="0089171B">
        <w:t xml:space="preserve">as we had to restrict the </w:t>
      </w:r>
      <w:r w:rsidR="000A17B6" w:rsidRPr="0089171B">
        <w:t xml:space="preserve">grid </w:t>
      </w:r>
      <w:r w:rsidR="001E240D" w:rsidRPr="0089171B">
        <w:t>space</w:t>
      </w:r>
      <w:r w:rsidR="00DA62E3" w:rsidRPr="0089171B">
        <w:t>.</w:t>
      </w:r>
      <w:r w:rsidR="00CA54D7" w:rsidRPr="0089171B">
        <w:t xml:space="preserve"> </w:t>
      </w:r>
      <w:r w:rsidR="008F6C4E" w:rsidRPr="0089171B">
        <w:t>Finally, and s</w:t>
      </w:r>
      <w:r w:rsidR="00CA54D7" w:rsidRPr="0089171B">
        <w:t xml:space="preserve">imilar to other methods, DIABLO suffers from </w:t>
      </w:r>
      <w:r w:rsidR="00E15DDB" w:rsidRPr="0089171B">
        <w:t xml:space="preserve">potential </w:t>
      </w:r>
      <w:r w:rsidR="00847D1A" w:rsidRPr="0089171B">
        <w:t>t</w:t>
      </w:r>
      <w:r w:rsidR="00CA54D7" w:rsidRPr="0089171B">
        <w:t>echnical artifacts of the data, such as batch effects,</w:t>
      </w:r>
      <w:r w:rsidR="00E15DDB" w:rsidRPr="0089171B">
        <w:t xml:space="preserve"> presence of</w:t>
      </w:r>
      <w:r w:rsidR="00CA54D7" w:rsidRPr="0089171B">
        <w:t xml:space="preserve"> confounding </w:t>
      </w:r>
      <w:r w:rsidR="00B35C48" w:rsidRPr="0089171B">
        <w:t>variables</w:t>
      </w:r>
      <w:r w:rsidR="00CA54D7" w:rsidRPr="0089171B">
        <w:t xml:space="preserve"> and differences in noise levels with respect to the different technologies used for each </w:t>
      </w:r>
      <w:r w:rsidR="00020884" w:rsidRPr="0089171B">
        <w:t>omics</w:t>
      </w:r>
      <w:r w:rsidR="00CA54D7" w:rsidRPr="0089171B">
        <w:t xml:space="preserve"> dataset</w:t>
      </w:r>
      <w:r w:rsidR="001E240D" w:rsidRPr="0089171B">
        <w:t>. Therefore, we recommend</w:t>
      </w:r>
      <w:r w:rsidR="00BF2C91" w:rsidRPr="0089171B">
        <w:t xml:space="preserve"> </w:t>
      </w:r>
      <w:r w:rsidR="00BF2C91" w:rsidRPr="0089171B">
        <w:lastRenderedPageBreak/>
        <w:t xml:space="preserve">exploratory preliminary </w:t>
      </w:r>
      <w:r w:rsidR="001E240D" w:rsidRPr="0089171B">
        <w:t>analyses</w:t>
      </w:r>
      <w:r w:rsidR="00BF2C91" w:rsidRPr="0089171B">
        <w:t xml:space="preserve"> for each </w:t>
      </w:r>
      <w:r w:rsidR="00D65BEC" w:rsidRPr="0089171B">
        <w:t>single-omics</w:t>
      </w:r>
      <w:r w:rsidR="001E240D" w:rsidRPr="0089171B">
        <w:t xml:space="preserve"> dataset to address technical factors that may affect downstream analyses using DIABLO.</w:t>
      </w:r>
    </w:p>
    <w:p w14:paraId="13FEE9A3" w14:textId="529B5E94" w:rsidR="003F44E9" w:rsidRPr="0089171B" w:rsidRDefault="00CF2326" w:rsidP="00891D83">
      <w:pPr>
        <w:pStyle w:val="NormalWeb"/>
        <w:shd w:val="clear" w:color="auto" w:fill="FFFFFF"/>
        <w:spacing w:before="0" w:beforeAutospacing="0" w:after="0" w:afterAutospacing="0" w:line="480" w:lineRule="auto"/>
        <w:jc w:val="both"/>
      </w:pPr>
      <w:r w:rsidRPr="0089171B">
        <w:tab/>
      </w:r>
      <w:r w:rsidR="00575606" w:rsidRPr="0089171B">
        <w:t>Nowadays, s</w:t>
      </w:r>
      <w:r w:rsidR="00E93923" w:rsidRPr="0089171B">
        <w:t>ystem biologists, computation</w:t>
      </w:r>
      <w:r w:rsidR="00F6345C" w:rsidRPr="0089171B">
        <w:t xml:space="preserve">al biologists and </w:t>
      </w:r>
      <w:proofErr w:type="spellStart"/>
      <w:r w:rsidR="00F6345C" w:rsidRPr="0089171B">
        <w:t>bioinformaticians</w:t>
      </w:r>
      <w:proofErr w:type="spellEnd"/>
      <w:r w:rsidR="00E93923" w:rsidRPr="0089171B">
        <w:t xml:space="preserve"> dealing wi</w:t>
      </w:r>
      <w:r w:rsidR="00F6345C" w:rsidRPr="0089171B">
        <w:t>th multi-</w:t>
      </w:r>
      <w:r w:rsidR="00020884" w:rsidRPr="0089171B">
        <w:t>omics</w:t>
      </w:r>
      <w:r w:rsidR="00E93923" w:rsidRPr="0089171B">
        <w:t xml:space="preserve"> studies face the challenge of ‘missing’ </w:t>
      </w:r>
      <w:r w:rsidR="00575606" w:rsidRPr="0089171B">
        <w:t xml:space="preserve">the </w:t>
      </w:r>
      <w:r w:rsidR="00E93923" w:rsidRPr="0089171B">
        <w:t>biological question</w:t>
      </w:r>
      <w:r w:rsidR="0011271B" w:rsidRPr="0089171B">
        <w:t xml:space="preserve">, </w:t>
      </w:r>
      <w:r w:rsidR="00591566" w:rsidRPr="0089171B">
        <w:t xml:space="preserve">thus relying </w:t>
      </w:r>
      <w:r w:rsidR="00F6345C" w:rsidRPr="0089171B">
        <w:t>on</w:t>
      </w:r>
      <w:r w:rsidR="0011271B" w:rsidRPr="0089171B">
        <w:t xml:space="preserve"> data-driven </w:t>
      </w:r>
      <w:r w:rsidR="00F6345C" w:rsidRPr="0089171B">
        <w:t>statistical</w:t>
      </w:r>
      <w:r w:rsidR="0011271B" w:rsidRPr="0089171B">
        <w:t xml:space="preserve"> approaches in the absence of specific hypotheses to be tested. </w:t>
      </w:r>
      <w:r w:rsidR="00E93923" w:rsidRPr="0089171B">
        <w:t xml:space="preserve">Our study shows that a precise biological question is crucial to perform integrative analyses, </w:t>
      </w:r>
      <w:r w:rsidR="00FB383B" w:rsidRPr="0089171B">
        <w:t xml:space="preserve">as it will </w:t>
      </w:r>
      <w:r w:rsidR="00E93923" w:rsidRPr="0089171B">
        <w:t xml:space="preserve">aid the choice of the design in the DIABLO model, </w:t>
      </w:r>
      <w:r w:rsidR="006D02E3" w:rsidRPr="0089171B">
        <w:t xml:space="preserve">whether to </w:t>
      </w:r>
      <w:r w:rsidR="00136F4E" w:rsidRPr="0089171B">
        <w:t>use of variance decomposition and whether to use</w:t>
      </w:r>
      <w:r w:rsidR="00E93923" w:rsidRPr="0089171B">
        <w:t xml:space="preserve"> </w:t>
      </w:r>
      <w:r w:rsidR="00AB3675" w:rsidRPr="0089171B">
        <w:t>pathway-based module</w:t>
      </w:r>
      <w:r w:rsidR="001E240D" w:rsidRPr="0089171B">
        <w:t>s</w:t>
      </w:r>
      <w:r w:rsidR="00E93923" w:rsidRPr="0089171B">
        <w:t>.</w:t>
      </w:r>
      <w:r w:rsidR="0011271B" w:rsidRPr="0089171B">
        <w:t xml:space="preserve"> </w:t>
      </w:r>
      <w:r w:rsidR="0090531A" w:rsidRPr="0089171B">
        <w:t>Our proposed</w:t>
      </w:r>
      <w:r w:rsidR="0011271B" w:rsidRPr="0089171B">
        <w:t xml:space="preserve"> pipeline </w:t>
      </w:r>
      <w:r w:rsidR="00700A07" w:rsidRPr="0089171B">
        <w:t>has strong potential to identify</w:t>
      </w:r>
      <w:r w:rsidR="0011271B" w:rsidRPr="0089171B">
        <w:t xml:space="preserve"> multi-</w:t>
      </w:r>
      <w:r w:rsidR="00020884" w:rsidRPr="0089171B">
        <w:t>omics</w:t>
      </w:r>
      <w:r w:rsidR="0011271B" w:rsidRPr="0089171B">
        <w:t xml:space="preserve"> signatures that </w:t>
      </w:r>
      <w:r w:rsidR="00F6345C" w:rsidRPr="0089171B">
        <w:t>discriminate</w:t>
      </w:r>
      <w:r w:rsidR="00700A07" w:rsidRPr="0089171B">
        <w:t xml:space="preserve"> </w:t>
      </w:r>
      <w:r w:rsidR="0011271B" w:rsidRPr="0089171B">
        <w:t xml:space="preserve">multiple phenotypic groups and </w:t>
      </w:r>
      <w:r w:rsidR="00136F4E" w:rsidRPr="0089171B">
        <w:t xml:space="preserve">can be interpreted </w:t>
      </w:r>
      <w:r w:rsidR="0011271B" w:rsidRPr="0089171B">
        <w:t xml:space="preserve">through the use of various graphical outputs. </w:t>
      </w:r>
      <w:r w:rsidR="00CD638E" w:rsidRPr="0089171B">
        <w:t>Our</w:t>
      </w:r>
      <w:r w:rsidR="006D02E3" w:rsidRPr="0089171B">
        <w:t xml:space="preserve"> ultimate</w:t>
      </w:r>
      <w:r w:rsidR="00CD638E" w:rsidRPr="0089171B">
        <w:t xml:space="preserve"> goal is that those identified</w:t>
      </w:r>
      <w:r w:rsidR="00E93923" w:rsidRPr="0089171B">
        <w:t xml:space="preserve"> molecular signatures </w:t>
      </w:r>
      <w:r w:rsidR="0011271B" w:rsidRPr="0089171B">
        <w:t xml:space="preserve">will </w:t>
      </w:r>
      <w:r w:rsidR="00E93923" w:rsidRPr="0089171B">
        <w:t>help</w:t>
      </w:r>
      <w:r w:rsidR="0011271B" w:rsidRPr="0089171B">
        <w:t xml:space="preserve"> in</w:t>
      </w:r>
      <w:r w:rsidR="00E93923" w:rsidRPr="0089171B">
        <w:t xml:space="preserve"> generating novel biological hypotheses to be tested and val</w:t>
      </w:r>
      <w:r w:rsidR="00F6345C" w:rsidRPr="0089171B">
        <w:t xml:space="preserve">idated </w:t>
      </w:r>
      <w:r w:rsidR="00DE6067" w:rsidRPr="0089171B">
        <w:t xml:space="preserve">back </w:t>
      </w:r>
      <w:r w:rsidR="00F6345C" w:rsidRPr="0089171B">
        <w:t>in the laboratory</w:t>
      </w:r>
      <w:r w:rsidR="00B273D0" w:rsidRPr="0089171B">
        <w:t xml:space="preserve">, thus </w:t>
      </w:r>
      <w:r w:rsidR="00FA6B53" w:rsidRPr="0089171B">
        <w:t xml:space="preserve">eventually </w:t>
      </w:r>
      <w:r w:rsidR="00B273D0" w:rsidRPr="0089171B">
        <w:t>filling the gap of the</w:t>
      </w:r>
      <w:r w:rsidR="00FA6B53" w:rsidRPr="0089171B">
        <w:t xml:space="preserve"> missing</w:t>
      </w:r>
      <w:r w:rsidR="00B273D0" w:rsidRPr="0089171B">
        <w:t xml:space="preserve"> biological question.</w:t>
      </w:r>
    </w:p>
    <w:p w14:paraId="3A45EDE2" w14:textId="77777777" w:rsidR="00450316" w:rsidRPr="0089171B" w:rsidRDefault="00450316" w:rsidP="003F44E9">
      <w:pPr>
        <w:spacing w:line="480" w:lineRule="auto"/>
        <w:rPr>
          <w:color w:val="333333"/>
        </w:rPr>
      </w:pPr>
    </w:p>
    <w:p w14:paraId="6C7E7914" w14:textId="77777777" w:rsidR="00761065" w:rsidRPr="0089171B" w:rsidRDefault="00761065">
      <w:pPr>
        <w:rPr>
          <w:b/>
          <w:color w:val="333333"/>
        </w:rPr>
      </w:pPr>
      <w:r w:rsidRPr="0089171B">
        <w:rPr>
          <w:b/>
          <w:color w:val="333333"/>
        </w:rPr>
        <w:br w:type="page"/>
      </w:r>
    </w:p>
    <w:p w14:paraId="64E78635" w14:textId="480B577D" w:rsidR="00450316" w:rsidRPr="0089171B" w:rsidRDefault="00880231" w:rsidP="003F44E9">
      <w:pPr>
        <w:pStyle w:val="NormalWeb"/>
        <w:shd w:val="clear" w:color="auto" w:fill="FFFFFF"/>
        <w:spacing w:before="0" w:beforeAutospacing="0" w:after="0" w:afterAutospacing="0" w:line="480" w:lineRule="auto"/>
        <w:rPr>
          <w:b/>
          <w:color w:val="333333"/>
        </w:rPr>
      </w:pPr>
      <w:r w:rsidRPr="0089171B">
        <w:rPr>
          <w:b/>
          <w:color w:val="333333"/>
        </w:rPr>
        <w:lastRenderedPageBreak/>
        <w:t xml:space="preserve">Online </w:t>
      </w:r>
      <w:r w:rsidR="00F94303" w:rsidRPr="0089171B">
        <w:rPr>
          <w:b/>
          <w:color w:val="333333"/>
        </w:rPr>
        <w:t>Methods</w:t>
      </w:r>
    </w:p>
    <w:p w14:paraId="306EB037" w14:textId="668005A7" w:rsidR="005600D8" w:rsidRPr="0089171B" w:rsidRDefault="005600D8" w:rsidP="003F44E9">
      <w:pPr>
        <w:spacing w:line="480" w:lineRule="auto"/>
        <w:jc w:val="both"/>
        <w:rPr>
          <w:lang w:val="en-CA"/>
        </w:rPr>
      </w:pPr>
      <w:r w:rsidRPr="0089171B">
        <w:rPr>
          <w:b/>
          <w:lang w:val="en-CA"/>
        </w:rPr>
        <w:t xml:space="preserve">Code availability and software tool requirements. </w:t>
      </w:r>
      <w:r w:rsidRPr="0089171B">
        <w:t xml:space="preserve">The DIABLO framework is implemented in the </w:t>
      </w:r>
      <w:proofErr w:type="spellStart"/>
      <w:r w:rsidRPr="0089171B">
        <w:t>mix</w:t>
      </w:r>
      <w:r w:rsidR="00020884" w:rsidRPr="0089171B">
        <w:t>Omics</w:t>
      </w:r>
      <w:proofErr w:type="spellEnd"/>
      <w:r w:rsidRPr="0089171B">
        <w:t xml:space="preserve"> R package</w:t>
      </w:r>
      <w:r w:rsidR="00915881" w:rsidRPr="0089171B">
        <w:t xml:space="preserve"> </w:t>
      </w:r>
      <w:r w:rsidR="00915881" w:rsidRPr="0089171B">
        <w:fldChar w:fldCharType="begin"/>
      </w:r>
      <w:ins w:id="586" w:author="Amrit" w:date="2018-02-20T22:44:00Z">
        <w:r w:rsidR="001C7185">
          <w:instrText xml:space="preserve"> ADDIN ZOTERO_ITEM CSL_CITATION {"citationID":"a1iunii0qv4","properties":{"formattedCitation":"[10]","plainCitation":"[1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587" w:author="Amrit" w:date="2018-02-20T22:28:00Z">
        <w:r w:rsidR="00B91D7E" w:rsidRPr="0089171B" w:rsidDel="0001647F">
          <w:delInstrText xml:space="preserve"> ADDIN ZOTERO_ITEM CSL_CITATION {"citationID":"a1iunii0qv4","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915881" w:rsidRPr="0089171B">
        <w:fldChar w:fldCharType="separate"/>
      </w:r>
      <w:ins w:id="588" w:author="Amrit" w:date="2018-02-20T22:44:00Z">
        <w:r w:rsidR="001C7185">
          <w:rPr>
            <w:noProof/>
          </w:rPr>
          <w:t>[10]</w:t>
        </w:r>
      </w:ins>
      <w:del w:id="589" w:author="Amrit" w:date="2018-02-20T22:28:00Z">
        <w:r w:rsidR="00B91D7E" w:rsidRPr="001C7185" w:rsidDel="0001647F">
          <w:rPr>
            <w:noProof/>
          </w:rPr>
          <w:delText>[18]</w:delText>
        </w:r>
      </w:del>
      <w:r w:rsidR="00915881" w:rsidRPr="0089171B">
        <w:fldChar w:fldCharType="end"/>
      </w:r>
      <w:r w:rsidR="00C431E9" w:rsidRPr="0089171B">
        <w:t xml:space="preserve">. </w:t>
      </w:r>
      <w:proofErr w:type="spellStart"/>
      <w:r w:rsidR="00C431E9" w:rsidRPr="0089171B">
        <w:t>mix</w:t>
      </w:r>
      <w:r w:rsidR="00020884" w:rsidRPr="0089171B">
        <w:t>Omics</w:t>
      </w:r>
      <w:proofErr w:type="spellEnd"/>
      <w:r w:rsidRPr="0089171B">
        <w:t xml:space="preserve"> currently includes 15 multivariate methodologies, for </w:t>
      </w:r>
      <w:r w:rsidR="00D65BEC" w:rsidRPr="0089171B">
        <w:t>single-omics</w:t>
      </w:r>
      <w:r w:rsidRPr="0089171B">
        <w:t xml:space="preserve"> analysis and integration of two datasets. </w:t>
      </w:r>
      <w:r w:rsidRPr="0089171B">
        <w:rPr>
          <w:lang w:val="en-CA"/>
        </w:rPr>
        <w:t>All scripts/tutorials can be found on the webpage (http://www.mix</w:t>
      </w:r>
      <w:r w:rsidR="00020884" w:rsidRPr="0089171B">
        <w:rPr>
          <w:lang w:val="en-CA"/>
        </w:rPr>
        <w:t>omics</w:t>
      </w:r>
      <w:r w:rsidRPr="0089171B">
        <w:rPr>
          <w:lang w:val="en-CA"/>
        </w:rPr>
        <w:t xml:space="preserve">.org/mixDIABLO). All analyses were performed using the R statistical computing program </w:t>
      </w:r>
      <w:r w:rsidRPr="0089171B">
        <w:rPr>
          <w:lang w:val="en-CA"/>
        </w:rPr>
        <w:fldChar w:fldCharType="begin"/>
      </w:r>
      <w:ins w:id="590" w:author="Amrit" w:date="2018-02-21T00:24:00Z">
        <w:r w:rsidR="00642AC5">
          <w:rPr>
            <w:lang w:val="en-CA"/>
          </w:rPr>
          <w:instrText xml:space="preserve"> ADDIN ZOTERO_ITEM CSL_CITATION {"citationID":"218uok4jer","properties":{"formattedCitation":"[37]","plainCitation":"[3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ins>
      <w:del w:id="591" w:author="Amrit" w:date="2018-02-20T22:28:00Z">
        <w:r w:rsidR="00B91D7E" w:rsidRPr="0089171B" w:rsidDel="0001647F">
          <w:rPr>
            <w:lang w:val="en-CA"/>
          </w:rPr>
          <w:delInstrText xml:space="preserve"> ADDIN ZOTERO_ITEM CSL_CITATION {"citationID":"218uok4jer","properties":{"formattedCitation":"[27]","plainCitation":"[2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delInstrText>
        </w:r>
      </w:del>
      <w:r w:rsidRPr="0089171B">
        <w:rPr>
          <w:lang w:val="en-CA"/>
        </w:rPr>
        <w:fldChar w:fldCharType="separate"/>
      </w:r>
      <w:ins w:id="592" w:author="Amrit" w:date="2018-02-21T00:24:00Z">
        <w:r w:rsidR="00642AC5">
          <w:rPr>
            <w:rFonts w:eastAsia="Times New Roman"/>
          </w:rPr>
          <w:t>[37]</w:t>
        </w:r>
      </w:ins>
      <w:del w:id="593" w:author="Amrit" w:date="2018-02-20T22:28:00Z">
        <w:r w:rsidR="00B91D7E" w:rsidRPr="00642AC5" w:rsidDel="0001647F">
          <w:rPr>
            <w:rFonts w:eastAsia="Times New Roman"/>
          </w:rPr>
          <w:delText>[27]</w:delText>
        </w:r>
      </w:del>
      <w:r w:rsidRPr="0089171B">
        <w:rPr>
          <w:lang w:val="en-CA"/>
        </w:rPr>
        <w:fldChar w:fldCharType="end"/>
      </w:r>
      <w:r w:rsidRPr="0089171B">
        <w:rPr>
          <w:lang w:val="en-CA"/>
        </w:rPr>
        <w:t xml:space="preserve"> (version 3.3.1) and the </w:t>
      </w:r>
      <w:proofErr w:type="spellStart"/>
      <w:r w:rsidRPr="0089171B">
        <w:rPr>
          <w:lang w:val="en-CA"/>
        </w:rPr>
        <w:t>mix</w:t>
      </w:r>
      <w:r w:rsidR="00020884" w:rsidRPr="0089171B">
        <w:rPr>
          <w:lang w:val="en-CA"/>
        </w:rPr>
        <w:t>Omics</w:t>
      </w:r>
      <w:proofErr w:type="spellEnd"/>
      <w:r w:rsidRPr="0089171B">
        <w:rPr>
          <w:lang w:val="en-CA"/>
        </w:rPr>
        <w:t xml:space="preserve"> package (version 6.0.0).</w:t>
      </w:r>
    </w:p>
    <w:p w14:paraId="70A0DE58" w14:textId="77777777" w:rsidR="00055E99" w:rsidRPr="0089171B" w:rsidRDefault="00055E99" w:rsidP="003F44E9">
      <w:pPr>
        <w:spacing w:line="480" w:lineRule="auto"/>
        <w:jc w:val="both"/>
        <w:rPr>
          <w:b/>
          <w:lang w:val="en-CA"/>
        </w:rPr>
      </w:pPr>
    </w:p>
    <w:p w14:paraId="2BD22CF8" w14:textId="21A0391B" w:rsidR="00B56FF5" w:rsidRPr="0089171B" w:rsidRDefault="009904B2" w:rsidP="003F44E9">
      <w:pPr>
        <w:spacing w:line="480" w:lineRule="auto"/>
        <w:jc w:val="both"/>
        <w:rPr>
          <w:b/>
        </w:rPr>
      </w:pPr>
      <w:r w:rsidRPr="0089171B">
        <w:rPr>
          <w:b/>
          <w:lang w:val="en-CA"/>
        </w:rPr>
        <w:t>Statistical methods</w:t>
      </w:r>
      <w:r w:rsidR="0001244F" w:rsidRPr="0089171B">
        <w:rPr>
          <w:b/>
          <w:lang w:val="en-CA"/>
        </w:rPr>
        <w:t xml:space="preserve"> and analysis</w:t>
      </w:r>
    </w:p>
    <w:p w14:paraId="10FAF523" w14:textId="36C4B055" w:rsidR="00FC4F68" w:rsidRPr="0089171B" w:rsidRDefault="001926CE" w:rsidP="003F44E9">
      <w:pPr>
        <w:widowControl w:val="0"/>
        <w:tabs>
          <w:tab w:val="left" w:pos="220"/>
          <w:tab w:val="left" w:pos="720"/>
        </w:tabs>
        <w:autoSpaceDE w:val="0"/>
        <w:autoSpaceDN w:val="0"/>
        <w:adjustRightInd w:val="0"/>
        <w:spacing w:line="480" w:lineRule="auto"/>
        <w:jc w:val="both"/>
        <w:rPr>
          <w:i/>
        </w:rPr>
      </w:pPr>
      <w:r w:rsidRPr="0089171B">
        <w:rPr>
          <w:b/>
          <w:i/>
        </w:rPr>
        <w:t xml:space="preserve">General multivariate framework to integrate multiple </w:t>
      </w:r>
      <w:r w:rsidR="001E1EFC" w:rsidRPr="0089171B">
        <w:rPr>
          <w:b/>
          <w:i/>
        </w:rPr>
        <w:t>datasets</w:t>
      </w:r>
      <w:r w:rsidRPr="0089171B">
        <w:rPr>
          <w:b/>
          <w:i/>
        </w:rPr>
        <w:t xml:space="preserve"> measured on the same samples.</w:t>
      </w:r>
      <w:r w:rsidRPr="0089171B">
        <w:t xml:space="preserve"> </w:t>
      </w:r>
      <w:r w:rsidR="00B56FF5" w:rsidRPr="0089171B">
        <w:t>DIABLO extends sparse generalized canonical correlation analysis</w:t>
      </w:r>
      <w:r w:rsidR="00C14E1A" w:rsidRPr="0089171B">
        <w:t xml:space="preserve"> </w:t>
      </w:r>
      <w:r w:rsidR="00A75F08" w:rsidRPr="0089171B">
        <w:t>(</w:t>
      </w:r>
      <w:proofErr w:type="spellStart"/>
      <w:r w:rsidR="00A75F08" w:rsidRPr="0089171B">
        <w:t>sGCCA</w:t>
      </w:r>
      <w:proofErr w:type="spellEnd"/>
      <w:r w:rsidR="00A75F08" w:rsidRPr="0089171B">
        <w:t xml:space="preserve">) </w:t>
      </w:r>
      <w:r w:rsidR="00B56FF5" w:rsidRPr="0089171B">
        <w:fldChar w:fldCharType="begin"/>
      </w:r>
      <w:ins w:id="594" w:author="Amrit" w:date="2018-02-21T00:24:00Z">
        <w:r w:rsidR="00642AC5">
          <w:instrText xml:space="preserve"> ADDIN ZOTERO_ITEM CSL_CITATION {"citationID":"lepi70j97","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595" w:author="Amrit" w:date="2018-02-20T22:28:00Z">
        <w:r w:rsidR="00B91D7E" w:rsidRPr="0089171B" w:rsidDel="0001647F">
          <w:delInstrText xml:space="preserve"> ADDIN ZOTERO_ITEM CSL_CITATION {"citationID":"lepi70j97","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B56FF5" w:rsidRPr="0089171B">
        <w:fldChar w:fldCharType="separate"/>
      </w:r>
      <w:ins w:id="596" w:author="Amrit" w:date="2018-02-21T00:24:00Z">
        <w:r w:rsidR="00642AC5">
          <w:rPr>
            <w:rFonts w:eastAsia="Times New Roman"/>
          </w:rPr>
          <w:t>[21]</w:t>
        </w:r>
      </w:ins>
      <w:del w:id="597" w:author="Amrit" w:date="2018-02-20T22:28:00Z">
        <w:r w:rsidR="00B91D7E" w:rsidRPr="00642AC5" w:rsidDel="0001647F">
          <w:rPr>
            <w:rFonts w:eastAsia="Times New Roman"/>
          </w:rPr>
          <w:delText>[10]</w:delText>
        </w:r>
      </w:del>
      <w:r w:rsidR="00B56FF5" w:rsidRPr="0089171B">
        <w:fldChar w:fldCharType="end"/>
      </w:r>
      <w:r w:rsidR="00B56FF5" w:rsidRPr="0089171B">
        <w:t xml:space="preserve"> to a classification framework</w:t>
      </w:r>
      <w:r w:rsidR="00504893" w:rsidRPr="0089171B">
        <w:rPr>
          <w:color w:val="000000"/>
        </w:rPr>
        <w:t>.</w:t>
      </w:r>
      <w:r w:rsidR="00B56FF5" w:rsidRPr="0089171B">
        <w:t xml:space="preserve"> </w:t>
      </w:r>
      <w:proofErr w:type="spellStart"/>
      <w:r w:rsidR="00C471DC" w:rsidRPr="0089171B">
        <w:t>s</w:t>
      </w:r>
      <w:r w:rsidR="00B56FF5" w:rsidRPr="0089171B">
        <w:t>GCCA</w:t>
      </w:r>
      <w:proofErr w:type="spellEnd"/>
      <w:r w:rsidR="00B56FF5" w:rsidRPr="0089171B">
        <w:t xml:space="preserve"> is a multivariate dimension reduction technique </w:t>
      </w:r>
      <w:r w:rsidR="00E768C5" w:rsidRPr="0089171B">
        <w:t>that uses</w:t>
      </w:r>
      <w:r w:rsidR="00B56FF5" w:rsidRPr="0089171B">
        <w:t xml:space="preserve"> singular value decomposition </w:t>
      </w:r>
      <w:r w:rsidR="00E768C5" w:rsidRPr="0089171B">
        <w:t>and</w:t>
      </w:r>
      <w:r w:rsidR="00B56FF5" w:rsidRPr="0089171B">
        <w:t xml:space="preserve"> selects co-ex</w:t>
      </w:r>
      <w:r w:rsidR="00E768C5" w:rsidRPr="0089171B">
        <w:t xml:space="preserve">pressed (correlated) </w:t>
      </w:r>
      <w:r w:rsidR="00B56FF5" w:rsidRPr="0089171B">
        <w:t>variables</w:t>
      </w:r>
      <w:r w:rsidR="00E768C5" w:rsidRPr="0089171B">
        <w:t xml:space="preserve"> from several </w:t>
      </w:r>
      <w:r w:rsidR="00020884" w:rsidRPr="0089171B">
        <w:t>omics</w:t>
      </w:r>
      <w:r w:rsidR="00E768C5" w:rsidRPr="0089171B">
        <w:t xml:space="preserve"> datasets</w:t>
      </w:r>
      <w:r w:rsidR="00B56FF5" w:rsidRPr="0089171B">
        <w:t xml:space="preserve"> in a computationally and statistically efficient manner. </w:t>
      </w:r>
      <w:proofErr w:type="spellStart"/>
      <w:r w:rsidR="00C471DC" w:rsidRPr="0089171B">
        <w:t>s</w:t>
      </w:r>
      <w:r w:rsidR="00B56FF5" w:rsidRPr="0089171B">
        <w:t>GCCA</w:t>
      </w:r>
      <w:proofErr w:type="spellEnd"/>
      <w:r w:rsidR="00B56FF5" w:rsidRPr="0089171B">
        <w:t xml:space="preserve"> maximizes the covariance between linear combinations of variables (</w:t>
      </w:r>
      <w:r w:rsidR="005600D8" w:rsidRPr="0089171B">
        <w:t xml:space="preserve">latent </w:t>
      </w:r>
      <w:r w:rsidR="00B56FF5" w:rsidRPr="0089171B">
        <w:t xml:space="preserve">component </w:t>
      </w:r>
      <w:r w:rsidR="00BF26BA" w:rsidRPr="0089171B">
        <w:t>scores</w:t>
      </w:r>
      <w:r w:rsidR="00B56FF5" w:rsidRPr="0089171B">
        <w:t xml:space="preserve">) and projects the data into the smaller dimensional subspace spanned by the components. The selection of the correlated molecules across </w:t>
      </w:r>
      <w:r w:rsidR="00020884" w:rsidRPr="0089171B">
        <w:t>omics</w:t>
      </w:r>
      <w:r w:rsidR="00B56FF5" w:rsidRPr="0089171B">
        <w:t xml:space="preserve"> lev</w:t>
      </w:r>
      <w:r w:rsidR="00996EAE" w:rsidRPr="0089171B">
        <w:t xml:space="preserve">els is performed internally in </w:t>
      </w:r>
      <w:proofErr w:type="spellStart"/>
      <w:r w:rsidR="00C471DC" w:rsidRPr="0089171B">
        <w:t>s</w:t>
      </w:r>
      <w:r w:rsidR="00B56FF5" w:rsidRPr="0089171B">
        <w:t>GCCA</w:t>
      </w:r>
      <w:proofErr w:type="spellEnd"/>
      <w:r w:rsidR="00B56FF5" w:rsidRPr="0089171B">
        <w:t xml:space="preserve"> with</w:t>
      </w:r>
      <w:r w:rsidR="00FC4F68" w:rsidRPr="0089171B">
        <w:t xml:space="preserve"> </w:t>
      </w:r>
      <w:r w:rsidR="00FC4F68" w:rsidRPr="0089171B">
        <w:rPr>
          <w:rFonts w:eastAsia="Xingkai SC Light"/>
        </w:rPr>
        <w:t>l</w:t>
      </w:r>
      <w:r w:rsidR="00FC4F68" w:rsidRPr="0089171B">
        <w:rPr>
          <w:vertAlign w:val="subscript"/>
        </w:rPr>
        <w:t xml:space="preserve">1 </w:t>
      </w:r>
      <w:r w:rsidR="00FC4F68" w:rsidRPr="0089171B">
        <w:t>–</w:t>
      </w:r>
      <w:r w:rsidR="00504893" w:rsidRPr="0089171B">
        <w:t>penalization</w:t>
      </w:r>
      <w:r w:rsidR="00FC4F68" w:rsidRPr="0089171B">
        <w:t xml:space="preserve"> on the variable coefficient vector defining the linear combinations.</w:t>
      </w:r>
      <w:r w:rsidR="00336FA1" w:rsidRPr="0089171B">
        <w:t xml:space="preserve"> </w:t>
      </w:r>
      <w:r w:rsidR="00996EAE" w:rsidRPr="0089171B">
        <w:rPr>
          <w:i/>
        </w:rPr>
        <w:t>Note that since a</w:t>
      </w:r>
      <w:r w:rsidR="00336FA1" w:rsidRPr="0089171B">
        <w:rPr>
          <w:i/>
        </w:rPr>
        <w:t xml:space="preserve">ll latent components are scaled in the </w:t>
      </w:r>
      <w:r w:rsidR="00996EAE" w:rsidRPr="0089171B">
        <w:rPr>
          <w:i/>
        </w:rPr>
        <w:t>algorithm</w:t>
      </w:r>
      <w:r w:rsidR="00336FA1" w:rsidRPr="0089171B">
        <w:rPr>
          <w:i/>
        </w:rPr>
        <w:t xml:space="preserve">, </w:t>
      </w:r>
      <w:proofErr w:type="spellStart"/>
      <w:r w:rsidR="00C471DC" w:rsidRPr="0089171B">
        <w:rPr>
          <w:i/>
        </w:rPr>
        <w:t>s</w:t>
      </w:r>
      <w:r w:rsidR="00336FA1" w:rsidRPr="0089171B">
        <w:rPr>
          <w:i/>
        </w:rPr>
        <w:t>GCCA</w:t>
      </w:r>
      <w:proofErr w:type="spellEnd"/>
      <w:r w:rsidR="00336FA1" w:rsidRPr="0089171B">
        <w:rPr>
          <w:i/>
        </w:rPr>
        <w:t xml:space="preserve"> </w:t>
      </w:r>
      <w:r w:rsidR="00EA7D47" w:rsidRPr="0089171B">
        <w:rPr>
          <w:i/>
        </w:rPr>
        <w:t>maximizes</w:t>
      </w:r>
      <w:r w:rsidR="00336FA1" w:rsidRPr="0089171B">
        <w:rPr>
          <w:i/>
        </w:rPr>
        <w:t xml:space="preserve"> the correlation between components. </w:t>
      </w:r>
      <w:r w:rsidR="00A2568E" w:rsidRPr="0089171B">
        <w:rPr>
          <w:i/>
        </w:rPr>
        <w:t>However,</w:t>
      </w:r>
      <w:r w:rsidR="00996EAE" w:rsidRPr="0089171B">
        <w:rPr>
          <w:i/>
        </w:rPr>
        <w:t xml:space="preserve"> we will </w:t>
      </w:r>
      <w:r w:rsidR="000228F5" w:rsidRPr="0089171B">
        <w:rPr>
          <w:i/>
        </w:rPr>
        <w:t>retain</w:t>
      </w:r>
      <w:r w:rsidR="00996EAE" w:rsidRPr="0089171B">
        <w:rPr>
          <w:i/>
        </w:rPr>
        <w:t xml:space="preserve"> the term ‘covariance’ instead of ‘correlation’ </w:t>
      </w:r>
      <w:r w:rsidR="000228F5" w:rsidRPr="0089171B">
        <w:rPr>
          <w:i/>
        </w:rPr>
        <w:t>throughout this section to</w:t>
      </w:r>
      <w:r w:rsidR="00CB12DB" w:rsidRPr="0089171B">
        <w:rPr>
          <w:i/>
        </w:rPr>
        <w:t xml:space="preserve"> present</w:t>
      </w:r>
      <w:r w:rsidR="000E1C5F" w:rsidRPr="0089171B">
        <w:rPr>
          <w:i/>
        </w:rPr>
        <w:t xml:space="preserve"> the general </w:t>
      </w:r>
      <w:proofErr w:type="spellStart"/>
      <w:r w:rsidR="00C471DC" w:rsidRPr="0089171B">
        <w:rPr>
          <w:i/>
        </w:rPr>
        <w:t>s</w:t>
      </w:r>
      <w:r w:rsidR="000E1C5F" w:rsidRPr="0089171B">
        <w:rPr>
          <w:i/>
        </w:rPr>
        <w:t>GCCA</w:t>
      </w:r>
      <w:proofErr w:type="spellEnd"/>
      <w:r w:rsidR="000E1C5F" w:rsidRPr="0089171B">
        <w:rPr>
          <w:i/>
        </w:rPr>
        <w:t xml:space="preserve"> framework.</w:t>
      </w:r>
    </w:p>
    <w:p w14:paraId="24004C63" w14:textId="7F21755C" w:rsidR="00E30D6F" w:rsidRPr="0089171B" w:rsidRDefault="00D56BBE" w:rsidP="003F44E9">
      <w:pPr>
        <w:widowControl w:val="0"/>
        <w:tabs>
          <w:tab w:val="left" w:pos="220"/>
          <w:tab w:val="left" w:pos="720"/>
        </w:tabs>
        <w:autoSpaceDE w:val="0"/>
        <w:autoSpaceDN w:val="0"/>
        <w:adjustRightInd w:val="0"/>
        <w:spacing w:line="480" w:lineRule="auto"/>
        <w:jc w:val="both"/>
        <w:rPr>
          <w:vertAlign w:val="subscript"/>
        </w:rPr>
      </w:pPr>
      <w:r w:rsidRPr="0089171B">
        <w:tab/>
      </w:r>
      <w:r w:rsidR="00CC3CB8" w:rsidRPr="0089171B">
        <w:t>Denote</w:t>
      </w:r>
      <w:r w:rsidR="00B56FF5" w:rsidRPr="0089171B">
        <w:t xml:space="preserve"> </w:t>
      </w:r>
      <w:r w:rsidR="00B56FF5" w:rsidRPr="0089171B">
        <w:rPr>
          <w:i/>
        </w:rPr>
        <w:t xml:space="preserve">K </w:t>
      </w:r>
      <w:r w:rsidR="00504893" w:rsidRPr="0089171B">
        <w:t>normalized</w:t>
      </w:r>
      <w:r w:rsidR="00AE32D4" w:rsidRPr="0089171B">
        <w:rPr>
          <w:i/>
        </w:rPr>
        <w:t xml:space="preserve">, </w:t>
      </w:r>
      <w:r w:rsidR="004A23AA" w:rsidRPr="0089171B">
        <w:t>centered and scaled</w:t>
      </w:r>
      <w:r w:rsidR="004A23AA" w:rsidRPr="0089171B">
        <w:rPr>
          <w:i/>
        </w:rPr>
        <w:t xml:space="preserve"> </w:t>
      </w:r>
      <w:r w:rsidR="001E1EFC" w:rsidRPr="0089171B">
        <w:t>datasets</w:t>
      </w:r>
      <w:r w:rsidR="00B56FF5" w:rsidRPr="0089171B">
        <w:t xml:space="preserve"> </w:t>
      </w:r>
      <w:r w:rsidR="00B56FF5" w:rsidRPr="0089171B">
        <w:rPr>
          <w:i/>
        </w:rPr>
        <w:t>X</w:t>
      </w:r>
      <w:r w:rsidR="00B56FF5" w:rsidRPr="0089171B">
        <w:rPr>
          <w:i/>
          <w:vertAlign w:val="subscript"/>
        </w:rPr>
        <w:t>1</w:t>
      </w:r>
      <w:r w:rsidR="00B56FF5" w:rsidRPr="0089171B">
        <w:rPr>
          <w:vertAlign w:val="subscript"/>
        </w:rPr>
        <w:t xml:space="preserve"> </w:t>
      </w:r>
      <w:r w:rsidR="00B56FF5" w:rsidRPr="0089171B">
        <w:rPr>
          <w:i/>
        </w:rPr>
        <w:t xml:space="preserve">(n </w:t>
      </w:r>
      <w:r w:rsidR="00B56FF5" w:rsidRPr="0089171B">
        <w:t>x</w:t>
      </w:r>
      <w:r w:rsidR="00B56FF5" w:rsidRPr="0089171B">
        <w:rPr>
          <w:i/>
        </w:rPr>
        <w:t xml:space="preserve"> p</w:t>
      </w:r>
      <w:r w:rsidR="00B56FF5" w:rsidRPr="0089171B">
        <w:rPr>
          <w:i/>
          <w:vertAlign w:val="subscript"/>
        </w:rPr>
        <w:t>1</w:t>
      </w:r>
      <w:r w:rsidR="00B56FF5" w:rsidRPr="0089171B">
        <w:t xml:space="preserve">), …, </w:t>
      </w:r>
      <w:r w:rsidR="00B56FF5" w:rsidRPr="0089171B">
        <w:rPr>
          <w:i/>
        </w:rPr>
        <w:t>X</w:t>
      </w:r>
      <w:r w:rsidR="00B56FF5" w:rsidRPr="0089171B">
        <w:rPr>
          <w:i/>
          <w:vertAlign w:val="subscript"/>
        </w:rPr>
        <w:t>K</w:t>
      </w:r>
      <w:r w:rsidR="00B56FF5" w:rsidRPr="0089171B">
        <w:t xml:space="preserve"> (</w:t>
      </w:r>
      <w:r w:rsidR="00B56FF5" w:rsidRPr="0089171B">
        <w:rPr>
          <w:i/>
        </w:rPr>
        <w:t xml:space="preserve">n </w:t>
      </w:r>
      <w:r w:rsidR="00B56FF5" w:rsidRPr="0089171B">
        <w:t>x</w:t>
      </w:r>
      <w:r w:rsidR="00B56FF5" w:rsidRPr="0089171B">
        <w:rPr>
          <w:i/>
        </w:rPr>
        <w:t xml:space="preserve"> </w:t>
      </w:r>
      <w:proofErr w:type="spellStart"/>
      <w:r w:rsidR="00B56FF5" w:rsidRPr="0089171B">
        <w:rPr>
          <w:i/>
        </w:rPr>
        <w:t>p</w:t>
      </w:r>
      <w:r w:rsidR="00B56FF5" w:rsidRPr="0089171B">
        <w:rPr>
          <w:i/>
          <w:vertAlign w:val="subscript"/>
        </w:rPr>
        <w:t>K</w:t>
      </w:r>
      <w:proofErr w:type="spellEnd"/>
      <w:r w:rsidR="00B56FF5" w:rsidRPr="0089171B">
        <w:t xml:space="preserve">), measuring the expression levels of </w:t>
      </w:r>
      <w:r w:rsidR="00063499" w:rsidRPr="0089171B">
        <w:rPr>
          <w:i/>
        </w:rPr>
        <w:t>p</w:t>
      </w:r>
      <w:r w:rsidR="00063499" w:rsidRPr="0089171B">
        <w:rPr>
          <w:i/>
          <w:vertAlign w:val="subscript"/>
        </w:rPr>
        <w:t xml:space="preserve">1, </w:t>
      </w:r>
      <w:r w:rsidR="00063499" w:rsidRPr="0089171B">
        <w:rPr>
          <w:i/>
        </w:rPr>
        <w:t>p</w:t>
      </w:r>
      <w:r w:rsidR="00063499" w:rsidRPr="0089171B">
        <w:rPr>
          <w:i/>
          <w:vertAlign w:val="subscript"/>
        </w:rPr>
        <w:t xml:space="preserve">2, …, </w:t>
      </w:r>
      <w:proofErr w:type="spellStart"/>
      <w:r w:rsidR="00B56FF5" w:rsidRPr="0089171B">
        <w:rPr>
          <w:i/>
        </w:rPr>
        <w:t>p</w:t>
      </w:r>
      <w:r w:rsidR="00063499" w:rsidRPr="0089171B">
        <w:rPr>
          <w:i/>
          <w:vertAlign w:val="subscript"/>
        </w:rPr>
        <w:t>K</w:t>
      </w:r>
      <w:proofErr w:type="spellEnd"/>
      <w:r w:rsidR="00B56FF5" w:rsidRPr="0089171B">
        <w:rPr>
          <w:i/>
          <w:vertAlign w:val="subscript"/>
        </w:rPr>
        <w:t xml:space="preserve"> </w:t>
      </w:r>
      <w:r w:rsidR="00020884" w:rsidRPr="0089171B">
        <w:t>omics</w:t>
      </w:r>
      <w:r w:rsidR="00B56FF5" w:rsidRPr="0089171B">
        <w:t xml:space="preserve"> </w:t>
      </w:r>
      <w:r w:rsidR="00812D4A" w:rsidRPr="0089171B">
        <w:t>variables</w:t>
      </w:r>
      <w:r w:rsidR="00B56FF5" w:rsidRPr="0089171B">
        <w:t xml:space="preserve"> on the same </w:t>
      </w:r>
      <w:r w:rsidR="00B56FF5" w:rsidRPr="0089171B">
        <w:rPr>
          <w:i/>
        </w:rPr>
        <w:t>n</w:t>
      </w:r>
      <w:r w:rsidR="00B56FF5" w:rsidRPr="0089171B">
        <w:t xml:space="preserve"> samples, </w:t>
      </w:r>
      <w:r w:rsidR="00B56FF5" w:rsidRPr="0089171B">
        <w:rPr>
          <w:i/>
        </w:rPr>
        <w:t>k = 1, …, K</w:t>
      </w:r>
      <w:r w:rsidR="00B56FF5" w:rsidRPr="0089171B">
        <w:t xml:space="preserve">, </w:t>
      </w:r>
      <w:proofErr w:type="spellStart"/>
      <w:r w:rsidR="00C471DC" w:rsidRPr="0089171B">
        <w:t>s</w:t>
      </w:r>
      <w:r w:rsidR="00B56FF5" w:rsidRPr="0089171B">
        <w:t>GCCA</w:t>
      </w:r>
      <w:proofErr w:type="spellEnd"/>
      <w:r w:rsidR="00B56FF5" w:rsidRPr="0089171B">
        <w:t xml:space="preserve"> solves</w:t>
      </w:r>
      <w:r w:rsidR="00902E3B" w:rsidRPr="0089171B">
        <w:t xml:space="preserve"> the optimization function:</w:t>
      </w:r>
    </w:p>
    <w:p w14:paraId="041B42E4"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89171B" w:rsidRDefault="00E30D6F" w:rsidP="003F44E9">
      <w:pPr>
        <w:widowControl w:val="0"/>
        <w:tabs>
          <w:tab w:val="left" w:pos="220"/>
          <w:tab w:val="left" w:pos="720"/>
        </w:tabs>
        <w:autoSpaceDE w:val="0"/>
        <w:autoSpaceDN w:val="0"/>
        <w:adjustRightInd w:val="0"/>
        <w:spacing w:line="480" w:lineRule="auto"/>
        <w:jc w:val="both"/>
      </w:pPr>
      <w:r w:rsidRPr="0089171B">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68325"/>
                    </a:xfrm>
                    <a:prstGeom prst="rect">
                      <a:avLst/>
                    </a:prstGeom>
                  </pic:spPr>
                </pic:pic>
              </a:graphicData>
            </a:graphic>
          </wp:inline>
        </w:drawing>
      </w:r>
    </w:p>
    <w:p w14:paraId="0B39B7F8"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5D3E6BBD" w14:textId="5A1194FD" w:rsidR="00A225F3" w:rsidRPr="0089171B" w:rsidRDefault="00B56FF5" w:rsidP="003F44E9">
      <w:pPr>
        <w:widowControl w:val="0"/>
        <w:tabs>
          <w:tab w:val="left" w:pos="220"/>
          <w:tab w:val="left" w:pos="720"/>
        </w:tabs>
        <w:autoSpaceDE w:val="0"/>
        <w:autoSpaceDN w:val="0"/>
        <w:adjustRightInd w:val="0"/>
        <w:spacing w:line="480" w:lineRule="auto"/>
        <w:jc w:val="both"/>
      </w:pPr>
      <w:r w:rsidRPr="0089171B">
        <w:t>where</w:t>
      </w:r>
      <w:r w:rsidR="00650412" w:rsidRPr="0089171B">
        <w:t xml:space="preserve">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w:t>
      </w:r>
      <w:r w:rsidR="00650412" w:rsidRPr="0089171B">
        <w:rPr>
          <w:color w:val="000000"/>
        </w:rPr>
        <w:t xml:space="preserve">indicates whether to maximize the covariance between the </w:t>
      </w:r>
      <w:r w:rsidR="001E1EFC" w:rsidRPr="0089171B">
        <w:rPr>
          <w:color w:val="000000"/>
        </w:rPr>
        <w:t>datasets</w:t>
      </w:r>
      <w:r w:rsidR="00650412" w:rsidRPr="0089171B">
        <w:rPr>
          <w:color w:val="000000"/>
        </w:rPr>
        <w:t xml:space="preserve"> </w:t>
      </w:r>
      <m:oMath>
        <m:sSub>
          <m:sSubPr>
            <m:ctrlPr>
              <w:ins w:id="598"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89171B">
        <w:rPr>
          <w:color w:val="000000"/>
        </w:rPr>
        <w:t xml:space="preserve"> and </w:t>
      </w:r>
      <m:oMath>
        <m:sSub>
          <m:sSubPr>
            <m:ctrlPr>
              <w:ins w:id="599"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89171B">
        <w:rPr>
          <w:i/>
          <w:color w:val="000000"/>
        </w:rPr>
        <w:t xml:space="preserve"> </w:t>
      </w:r>
      <w:r w:rsidR="00650412" w:rsidRPr="0089171B">
        <w:rPr>
          <w:color w:val="000000"/>
        </w:rPr>
        <w:t>according to the design matrix</w:t>
      </w:r>
      <w:r w:rsidR="00504893" w:rsidRPr="0089171B">
        <w:rPr>
          <w:color w:val="000000"/>
        </w:rPr>
        <w:t>,</w:t>
      </w:r>
      <w:r w:rsidR="00650412" w:rsidRPr="0089171B">
        <w:rPr>
          <w:color w:val="000000"/>
        </w:rPr>
        <w:t xml:space="preserve"> </w:t>
      </w:r>
      <w:r w:rsidR="00AE1AEC" w:rsidRPr="0089171B">
        <w:rPr>
          <w:color w:val="000000"/>
        </w:rPr>
        <w:t xml:space="preserve">with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vertAlign w:val="subscript"/>
        </w:rPr>
        <w:t xml:space="preserve"> = </w:t>
      </w:r>
      <w:r w:rsidR="00650412" w:rsidRPr="0089171B">
        <w:rPr>
          <w:color w:val="000000"/>
        </w:rPr>
        <w:t xml:space="preserve">0 (no relationship modelled between the </w:t>
      </w:r>
      <w:r w:rsidR="001E1EFC" w:rsidRPr="0089171B">
        <w:rPr>
          <w:color w:val="000000"/>
        </w:rPr>
        <w:t>datasets</w:t>
      </w:r>
      <w:r w:rsidR="00650412" w:rsidRPr="0089171B">
        <w:rPr>
          <w:color w:val="000000"/>
        </w:rPr>
        <w:t xml:space="preserve">) or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 </w:t>
      </w:r>
      <w:r w:rsidR="00504893" w:rsidRPr="0089171B">
        <w:rPr>
          <w:color w:val="000000"/>
        </w:rPr>
        <w:t>1 otherwise,</w:t>
      </w:r>
      <w:r w:rsidR="00650412" w:rsidRPr="0089171B">
        <w:rPr>
          <w:color w:val="000000"/>
        </w:rPr>
        <w:t xml:space="preserve"> </w:t>
      </w:r>
      <w:proofErr w:type="spellStart"/>
      <w:r w:rsidRPr="0089171B">
        <w:rPr>
          <w:b/>
          <w:i/>
        </w:rPr>
        <w:t>a</w:t>
      </w:r>
      <w:r w:rsidRPr="0089171B">
        <w:rPr>
          <w:vertAlign w:val="superscript"/>
        </w:rPr>
        <w:t>k</w:t>
      </w:r>
      <w:proofErr w:type="spellEnd"/>
      <w:r w:rsidRPr="0089171B">
        <w:t xml:space="preserve"> is the </w:t>
      </w:r>
      <w:r w:rsidR="00650412" w:rsidRPr="0089171B">
        <w:t xml:space="preserve">variable </w:t>
      </w:r>
      <w:r w:rsidRPr="0089171B">
        <w:t xml:space="preserve">coefficient vector for each </w:t>
      </w:r>
      <w:r w:rsidR="001E1EFC" w:rsidRPr="0089171B">
        <w:t>dataset</w:t>
      </w:r>
      <w:r w:rsidRPr="0089171B">
        <w:t xml:space="preserve"> </w:t>
      </w:r>
      <w:proofErr w:type="spellStart"/>
      <w:r w:rsidRPr="0089171B">
        <w:rPr>
          <w:i/>
        </w:rPr>
        <w:t>X</w:t>
      </w:r>
      <w:r w:rsidR="00650412" w:rsidRPr="0089171B">
        <w:rPr>
          <w:i/>
          <w:vertAlign w:val="subscript"/>
        </w:rPr>
        <w:t>k</w:t>
      </w:r>
      <w:proofErr w:type="spellEnd"/>
      <w:r w:rsidRPr="0089171B">
        <w:t xml:space="preserve">, </w:t>
      </w:r>
      <w:proofErr w:type="spellStart"/>
      <w:r w:rsidRPr="0089171B">
        <w:rPr>
          <w:i/>
          <w:color w:val="000000"/>
        </w:rPr>
        <w:t>λ</w:t>
      </w:r>
      <w:r w:rsidRPr="0089171B">
        <w:rPr>
          <w:color w:val="000000"/>
          <w:vertAlign w:val="subscript"/>
        </w:rPr>
        <w:t>k</w:t>
      </w:r>
      <w:proofErr w:type="spellEnd"/>
      <w:r w:rsidRPr="0089171B">
        <w:rPr>
          <w:color w:val="000000"/>
        </w:rPr>
        <w:t xml:space="preserve"> is</w:t>
      </w:r>
      <w:r w:rsidR="00650412" w:rsidRPr="0089171B">
        <w:rPr>
          <w:color w:val="000000"/>
        </w:rPr>
        <w:t xml:space="preserve"> a non</w:t>
      </w:r>
      <w:r w:rsidR="00C14E1A" w:rsidRPr="0089171B">
        <w:rPr>
          <w:color w:val="000000"/>
        </w:rPr>
        <w:t>-</w:t>
      </w:r>
      <w:r w:rsidR="00650412" w:rsidRPr="0089171B">
        <w:rPr>
          <w:color w:val="000000"/>
        </w:rPr>
        <w:t>negative parameter that controls the amount of shrinkage and thus the number of non</w:t>
      </w:r>
      <w:r w:rsidR="00C14E1A" w:rsidRPr="0089171B">
        <w:rPr>
          <w:color w:val="000000"/>
        </w:rPr>
        <w:t>-</w:t>
      </w:r>
      <w:r w:rsidR="00650412" w:rsidRPr="0089171B">
        <w:rPr>
          <w:color w:val="000000"/>
        </w:rPr>
        <w:t xml:space="preserve">zero coefficients in </w:t>
      </w:r>
      <w:proofErr w:type="spellStart"/>
      <w:r w:rsidR="00650412" w:rsidRPr="0089171B">
        <w:rPr>
          <w:b/>
          <w:i/>
        </w:rPr>
        <w:t>a</w:t>
      </w:r>
      <w:r w:rsidR="00650412" w:rsidRPr="0089171B">
        <w:rPr>
          <w:vertAlign w:val="superscript"/>
        </w:rPr>
        <w:t>k</w:t>
      </w:r>
      <w:proofErr w:type="spellEnd"/>
      <w:r w:rsidR="00CC3CB8" w:rsidRPr="0089171B">
        <w:rPr>
          <w:color w:val="000000"/>
        </w:rPr>
        <w:t xml:space="preserve">. Similar to Lasso </w:t>
      </w:r>
      <w:r w:rsidR="00C14E1A" w:rsidRPr="0089171B">
        <w:rPr>
          <w:color w:val="000000"/>
        </w:rPr>
        <w:fldChar w:fldCharType="begin"/>
      </w:r>
      <w:ins w:id="600" w:author="Amrit" w:date="2018-02-21T00:24:00Z">
        <w:r w:rsidR="00642AC5">
          <w:rPr>
            <w:color w:val="000000"/>
          </w:rPr>
          <w:instrText xml:space="preserve"> ADDIN ZOTERO_ITEM CSL_CITATION {"citationID":"114vc0sdfb","properties":{"formattedCitation":"[38]","plainCitation":"[3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ins>
      <w:del w:id="601" w:author="Amrit" w:date="2018-02-20T22:28:00Z">
        <w:r w:rsidR="00B91D7E" w:rsidRPr="0089171B" w:rsidDel="0001647F">
          <w:rPr>
            <w:color w:val="000000"/>
          </w:rPr>
          <w:delInstrText xml:space="preserve"> ADDIN ZOTERO_ITEM CSL_CITATION {"citationID":"114vc0sdfb","properties":{"formattedCitation":"[28]","plainCitation":"[2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delInstrText>
        </w:r>
      </w:del>
      <w:r w:rsidR="00C14E1A" w:rsidRPr="0089171B">
        <w:rPr>
          <w:color w:val="000000"/>
        </w:rPr>
        <w:fldChar w:fldCharType="separate"/>
      </w:r>
      <w:ins w:id="602" w:author="Amrit" w:date="2018-02-21T00:24:00Z">
        <w:r w:rsidR="00642AC5">
          <w:rPr>
            <w:noProof/>
            <w:color w:val="000000"/>
          </w:rPr>
          <w:t>[38]</w:t>
        </w:r>
      </w:ins>
      <w:del w:id="603" w:author="Amrit" w:date="2018-02-20T22:28:00Z">
        <w:r w:rsidR="00B91D7E" w:rsidRPr="00642AC5" w:rsidDel="0001647F">
          <w:rPr>
            <w:noProof/>
            <w:color w:val="000000"/>
          </w:rPr>
          <w:delText>[28]</w:delText>
        </w:r>
      </w:del>
      <w:r w:rsidR="00C14E1A" w:rsidRPr="0089171B">
        <w:rPr>
          <w:color w:val="000000"/>
        </w:rPr>
        <w:fldChar w:fldCharType="end"/>
      </w:r>
      <w:r w:rsidR="00A2568E" w:rsidRPr="0089171B">
        <w:rPr>
          <w:color w:val="000000"/>
        </w:rPr>
        <w:t xml:space="preserve"> </w:t>
      </w:r>
      <w:r w:rsidR="00CC3CB8" w:rsidRPr="0089171B">
        <w:rPr>
          <w:color w:val="000000"/>
        </w:rPr>
        <w:t xml:space="preserve">or </w:t>
      </w:r>
      <w:r w:rsidR="001D2E51" w:rsidRPr="0089171B">
        <w:rPr>
          <w:rFonts w:eastAsia="Xingkai SC Light"/>
        </w:rPr>
        <w:t>l</w:t>
      </w:r>
      <w:r w:rsidR="001D2E51" w:rsidRPr="0089171B">
        <w:rPr>
          <w:vertAlign w:val="subscript"/>
        </w:rPr>
        <w:t xml:space="preserve">1 </w:t>
      </w:r>
      <w:r w:rsidR="001D2E51" w:rsidRPr="0089171B">
        <w:t>–</w:t>
      </w:r>
      <w:r w:rsidR="00C14E1A" w:rsidRPr="0089171B">
        <w:t>penalized</w:t>
      </w:r>
      <w:r w:rsidR="001D2E51" w:rsidRPr="0089171B">
        <w:t xml:space="preserve"> mu</w:t>
      </w:r>
      <w:r w:rsidR="00085084" w:rsidRPr="0089171B">
        <w:t>ltivariate model for one single</w:t>
      </w:r>
      <w:r w:rsidR="00B44CB5" w:rsidRPr="0089171B">
        <w:t>-</w:t>
      </w:r>
      <w:r w:rsidR="00020884" w:rsidRPr="0089171B">
        <w:t>omics</w:t>
      </w:r>
      <w:r w:rsidR="00C14E1A" w:rsidRPr="0089171B">
        <w:rPr>
          <w:color w:val="000000"/>
        </w:rPr>
        <w:t xml:space="preserve"> </w:t>
      </w:r>
      <w:r w:rsidR="00504893" w:rsidRPr="0089171B">
        <w:rPr>
          <w:color w:val="000000"/>
        </w:rPr>
        <w:t xml:space="preserve">dataset </w:t>
      </w:r>
      <w:r w:rsidR="00C14E1A" w:rsidRPr="0089171B">
        <w:rPr>
          <w:color w:val="000000"/>
        </w:rPr>
        <w:fldChar w:fldCharType="begin"/>
      </w:r>
      <w:ins w:id="604" w:author="Amrit" w:date="2018-02-21T00:24:00Z">
        <w:r w:rsidR="00642AC5">
          <w:rPr>
            <w:color w:val="000000"/>
          </w:rPr>
          <w:instrText xml:space="preserve"> ADDIN ZOTERO_ITEM CSL_CITATION {"citationID":"10m7s0dog6","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605" w:author="Amrit" w:date="2018-02-20T22:28:00Z">
        <w:r w:rsidR="00B91D7E" w:rsidRPr="0089171B" w:rsidDel="0001647F">
          <w:rPr>
            <w:color w:val="000000"/>
          </w:rPr>
          <w:delInstrText xml:space="preserve"> ADDIN ZOTERO_ITEM CSL_CITATION {"citationID":"10m7s0dog6","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C14E1A" w:rsidRPr="0089171B">
        <w:rPr>
          <w:color w:val="000000"/>
        </w:rPr>
        <w:fldChar w:fldCharType="separate"/>
      </w:r>
      <w:ins w:id="606" w:author="Amrit" w:date="2018-02-21T00:24:00Z">
        <w:r w:rsidR="00642AC5">
          <w:rPr>
            <w:noProof/>
            <w:color w:val="000000"/>
          </w:rPr>
          <w:t>[20]</w:t>
        </w:r>
      </w:ins>
      <w:del w:id="607" w:author="Amrit" w:date="2018-02-20T22:28:00Z">
        <w:r w:rsidR="00B91D7E" w:rsidRPr="00642AC5" w:rsidDel="0001647F">
          <w:rPr>
            <w:noProof/>
            <w:color w:val="000000"/>
          </w:rPr>
          <w:delText>[9]</w:delText>
        </w:r>
      </w:del>
      <w:r w:rsidR="00C14E1A" w:rsidRPr="0089171B">
        <w:rPr>
          <w:color w:val="000000"/>
        </w:rPr>
        <w:fldChar w:fldCharType="end"/>
      </w:r>
      <w:r w:rsidR="00504893" w:rsidRPr="0089171B">
        <w:rPr>
          <w:color w:val="000000"/>
        </w:rPr>
        <w:t>,</w:t>
      </w:r>
      <w:r w:rsidR="00CC3CB8" w:rsidRPr="0089171B">
        <w:rPr>
          <w:color w:val="000000"/>
        </w:rPr>
        <w:t xml:space="preserve"> the </w:t>
      </w:r>
      <w:r w:rsidR="00BF26BA" w:rsidRPr="0089171B">
        <w:rPr>
          <w:rFonts w:eastAsia="Xingkai SC Light"/>
        </w:rPr>
        <w:t>l</w:t>
      </w:r>
      <w:r w:rsidR="00BF26BA" w:rsidRPr="0089171B">
        <w:rPr>
          <w:vertAlign w:val="subscript"/>
        </w:rPr>
        <w:t xml:space="preserve">1 </w:t>
      </w:r>
      <w:r w:rsidR="00504893" w:rsidRPr="0089171B">
        <w:t>penalization</w:t>
      </w:r>
      <w:r w:rsidR="00BF26BA" w:rsidRPr="0089171B">
        <w:t xml:space="preserve"> </w:t>
      </w:r>
      <w:r w:rsidR="00CC3CB8" w:rsidRPr="0089171B">
        <w:rPr>
          <w:color w:val="000000"/>
        </w:rPr>
        <w:t xml:space="preserve">improves the interpretability of the </w:t>
      </w:r>
      <w:r w:rsidR="00FD2D2E" w:rsidRPr="0089171B">
        <w:rPr>
          <w:color w:val="000000"/>
        </w:rPr>
        <w:t xml:space="preserve">component scores </w:t>
      </w:r>
      <m:oMath>
        <m:sSub>
          <m:sSubPr>
            <m:ctrlPr>
              <w:ins w:id="608"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609"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89171B">
        <w:rPr>
          <w:color w:val="000000"/>
        </w:rPr>
        <w:t xml:space="preserve"> that </w:t>
      </w:r>
      <w:r w:rsidR="007C5DB5" w:rsidRPr="0089171B">
        <w:rPr>
          <w:color w:val="000000"/>
        </w:rPr>
        <w:t xml:space="preserve">is </w:t>
      </w:r>
      <w:r w:rsidR="00CC3CB8" w:rsidRPr="0089171B">
        <w:rPr>
          <w:color w:val="000000"/>
        </w:rPr>
        <w:t xml:space="preserve">now </w:t>
      </w:r>
      <w:r w:rsidR="00FD2D2E" w:rsidRPr="0089171B">
        <w:rPr>
          <w:color w:val="000000"/>
        </w:rPr>
        <w:t xml:space="preserve">only </w:t>
      </w:r>
      <w:r w:rsidR="00CC3CB8" w:rsidRPr="0089171B">
        <w:rPr>
          <w:color w:val="000000"/>
        </w:rPr>
        <w:t xml:space="preserve">defined on </w:t>
      </w:r>
      <w:r w:rsidR="00FD2D2E" w:rsidRPr="0089171B">
        <w:rPr>
          <w:color w:val="000000"/>
        </w:rPr>
        <w:t xml:space="preserve">a subset of </w:t>
      </w:r>
      <w:r w:rsidR="00020884" w:rsidRPr="0089171B">
        <w:rPr>
          <w:color w:val="000000"/>
        </w:rPr>
        <w:t>omics</w:t>
      </w:r>
      <w:r w:rsidR="00FD2D2E" w:rsidRPr="0089171B">
        <w:rPr>
          <w:color w:val="000000"/>
        </w:rPr>
        <w:t xml:space="preserve"> variables</w:t>
      </w:r>
      <w:r w:rsidR="005760D4" w:rsidRPr="0089171B">
        <w:rPr>
          <w:color w:val="000000"/>
        </w:rPr>
        <w:t xml:space="preserve"> with a non</w:t>
      </w:r>
      <w:r w:rsidR="00C14E1A" w:rsidRPr="0089171B">
        <w:rPr>
          <w:color w:val="000000"/>
        </w:rPr>
        <w:t>-</w:t>
      </w:r>
      <w:r w:rsidR="005760D4" w:rsidRPr="0089171B">
        <w:rPr>
          <w:color w:val="000000"/>
        </w:rPr>
        <w:t>zero coefficient</w:t>
      </w:r>
      <w:r w:rsidR="00FD2D2E" w:rsidRPr="0089171B">
        <w:rPr>
          <w:color w:val="000000"/>
        </w:rPr>
        <w:t xml:space="preserve"> from </w:t>
      </w:r>
      <w:r w:rsidR="007C5DB5" w:rsidRPr="0089171B">
        <w:rPr>
          <w:color w:val="000000"/>
        </w:rPr>
        <w:t xml:space="preserve">the </w:t>
      </w:r>
      <w:r w:rsidR="00020884" w:rsidRPr="0089171B">
        <w:rPr>
          <w:color w:val="000000"/>
        </w:rPr>
        <w:t>omics</w:t>
      </w:r>
      <w:r w:rsidR="00FD2D2E" w:rsidRPr="0089171B">
        <w:rPr>
          <w:color w:val="000000"/>
        </w:rPr>
        <w:t xml:space="preserve"> dataset </w:t>
      </w:r>
      <m:oMath>
        <m:sSub>
          <m:sSubPr>
            <m:ctrlPr>
              <w:ins w:id="610"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89171B">
        <w:rPr>
          <w:color w:val="000000"/>
        </w:rPr>
        <w:t xml:space="preserve">. </w:t>
      </w:r>
      <w:r w:rsidRPr="0089171B">
        <w:rPr>
          <w:color w:val="000000"/>
        </w:rPr>
        <w:t>T</w:t>
      </w:r>
      <w:r w:rsidR="00504893" w:rsidRPr="0089171B">
        <w:t>he result is the</w:t>
      </w:r>
      <w:r w:rsidRPr="0089171B">
        <w:t xml:space="preserve"> </w:t>
      </w:r>
      <w:r w:rsidR="00A225F3" w:rsidRPr="0089171B">
        <w:t>identification</w:t>
      </w:r>
      <w:r w:rsidRPr="0089171B">
        <w:t xml:space="preserve"> of variables that are highly</w:t>
      </w:r>
      <w:r w:rsidR="00A225F3" w:rsidRPr="0089171B">
        <w:t xml:space="preserve"> correlated between and within </w:t>
      </w:r>
      <w:r w:rsidR="00020884" w:rsidRPr="0089171B">
        <w:t>omics</w:t>
      </w:r>
      <w:r w:rsidRPr="0089171B">
        <w:t xml:space="preserve"> </w:t>
      </w:r>
      <w:r w:rsidR="001E1EFC" w:rsidRPr="0089171B">
        <w:t>datasets</w:t>
      </w:r>
      <w:r w:rsidRPr="0089171B">
        <w:t xml:space="preserve">. </w:t>
      </w:r>
    </w:p>
    <w:p w14:paraId="7AD5C78B" w14:textId="20365B9C" w:rsidR="00D405B9" w:rsidRPr="0089171B" w:rsidRDefault="00855C85" w:rsidP="003F44E9">
      <w:pPr>
        <w:spacing w:line="480" w:lineRule="auto"/>
        <w:ind w:firstLine="720"/>
        <w:jc w:val="both"/>
      </w:pPr>
      <w:r w:rsidRPr="0089171B">
        <w:t>Equation (1) describe</w:t>
      </w:r>
      <w:r w:rsidR="00B04E1F" w:rsidRPr="0089171B">
        <w:t>s</w:t>
      </w:r>
      <w:r w:rsidRPr="0089171B">
        <w:t xml:space="preserve"> the </w:t>
      </w:r>
      <w:proofErr w:type="spellStart"/>
      <w:r w:rsidR="00B04E1F" w:rsidRPr="0089171B">
        <w:t>sGCCA</w:t>
      </w:r>
      <w:proofErr w:type="spellEnd"/>
      <w:r w:rsidR="00B04E1F" w:rsidRPr="0089171B">
        <w:t xml:space="preserve"> </w:t>
      </w:r>
      <w:r w:rsidRPr="0089171B">
        <w:t xml:space="preserve">model for the first dimension. </w:t>
      </w:r>
      <w:r w:rsidR="006E65F8" w:rsidRPr="0089171B">
        <w:t xml:space="preserve">Once the first set of </w:t>
      </w:r>
      <w:r w:rsidR="00143DEC" w:rsidRPr="0089171B">
        <w:t xml:space="preserve">coefficient vectors </w:t>
      </w:r>
      <m:oMath>
        <m:sSubSup>
          <m:sSubSupPr>
            <m:ctrlPr>
              <w:ins w:id="611"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89171B">
        <w:t xml:space="preserve"> and associated </w:t>
      </w:r>
      <w:r w:rsidR="006E65F8" w:rsidRPr="0089171B">
        <w:t xml:space="preserve">component scores </w:t>
      </w:r>
      <m:oMath>
        <m:sSubSup>
          <m:sSubSupPr>
            <m:ctrlPr>
              <w:ins w:id="612"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613"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614"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89171B">
        <w:t xml:space="preserve"> </w:t>
      </w:r>
      <w:r w:rsidR="00143DEC" w:rsidRPr="0089171B">
        <w:t>are</w:t>
      </w:r>
      <w:r w:rsidR="006E65F8" w:rsidRPr="0089171B">
        <w:t xml:space="preserve"> obtained, residual matrices are calculated</w:t>
      </w:r>
      <w:r w:rsidR="00D405B9" w:rsidRPr="0089171B">
        <w:t xml:space="preserve"> during the </w:t>
      </w:r>
      <w:r w:rsidR="00143DEC" w:rsidRPr="0089171B">
        <w:t>‘</w:t>
      </w:r>
      <w:r w:rsidR="00D405B9" w:rsidRPr="0089171B">
        <w:t>deflation</w:t>
      </w:r>
      <w:r w:rsidR="00143DEC" w:rsidRPr="0089171B">
        <w:t>’</w:t>
      </w:r>
      <w:r w:rsidR="00D405B9" w:rsidRPr="0089171B">
        <w:t xml:space="preserve"> ste</w:t>
      </w:r>
      <w:r w:rsidR="005A1EAD" w:rsidRPr="0089171B">
        <w:t>p</w:t>
      </w:r>
      <w:r w:rsidR="00F14AE2" w:rsidRPr="0089171B">
        <w:t xml:space="preserve"> </w:t>
      </w:r>
      <w:r w:rsidR="00823D4A" w:rsidRPr="0089171B">
        <w:t>for the second dimension, such that</w:t>
      </w:r>
      <w:r w:rsidR="00F14AE2" w:rsidRPr="0089171B">
        <w:t xml:space="preserve"> </w:t>
      </w:r>
      <m:oMath>
        <m:sSubSup>
          <m:sSubSupPr>
            <m:ctrlPr>
              <w:ins w:id="615"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616"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617"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618"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89171B">
        <w:t>, where</w:t>
      </w:r>
      <m:oMath>
        <m:r>
          <w:rPr>
            <w:rFonts w:ascii="Cambria Math" w:hAnsi="Cambria Math"/>
          </w:rPr>
          <m:t xml:space="preserve"> </m:t>
        </m:r>
        <m:sSubSup>
          <m:sSubSupPr>
            <m:ctrlPr>
              <w:ins w:id="619"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89171B">
        <w:t xml:space="preserve"> is the original </w:t>
      </w:r>
      <w:r w:rsidR="005A1EAD" w:rsidRPr="0089171B">
        <w:t>centered and scale</w:t>
      </w:r>
      <w:r w:rsidR="00F14AE2" w:rsidRPr="0089171B">
        <w:t>d</w:t>
      </w:r>
      <w:r w:rsidR="005A1EAD" w:rsidRPr="0089171B">
        <w:t xml:space="preserve"> </w:t>
      </w:r>
      <w:r w:rsidR="00D405B9" w:rsidRPr="0089171B">
        <w:t>data matrix.</w:t>
      </w:r>
      <w:r w:rsidR="005A1EAD" w:rsidRPr="0089171B">
        <w:t xml:space="preserve"> The subsequent set of components scores and coefficient vectors are then obtained by substituting </w:t>
      </w:r>
      <m:oMath>
        <m:sSub>
          <m:sSubPr>
            <m:ctrlPr>
              <w:ins w:id="620"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89171B">
        <w:t xml:space="preserve"> by </w:t>
      </w:r>
      <m:oMath>
        <m:sSubSup>
          <m:sSubSupPr>
            <m:ctrlPr>
              <w:ins w:id="621"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89171B">
        <w:t xml:space="preserve"> in (1).</w:t>
      </w:r>
      <w:r w:rsidR="00D56BBE" w:rsidRPr="0089171B">
        <w:t xml:space="preserve"> This</w:t>
      </w:r>
      <w:r w:rsidR="00AC450E" w:rsidRPr="0089171B">
        <w:t xml:space="preserve"> process is repeated until a sufficient number of dimension</w:t>
      </w:r>
      <w:r w:rsidR="00D56BBE" w:rsidRPr="0089171B">
        <w:t>s</w:t>
      </w:r>
      <w:r w:rsidR="00AC450E" w:rsidRPr="0089171B">
        <w:t xml:space="preserve"> (or </w:t>
      </w:r>
      <w:r w:rsidR="00691499" w:rsidRPr="0089171B">
        <w:t xml:space="preserve">set of </w:t>
      </w:r>
      <w:r w:rsidR="00AC450E" w:rsidRPr="0089171B">
        <w:t>components) is achieved.</w:t>
      </w:r>
    </w:p>
    <w:p w14:paraId="1E0E3A86" w14:textId="1ADFF30A" w:rsidR="00A225F3" w:rsidRPr="0089171B" w:rsidRDefault="00B56FF5" w:rsidP="003F44E9">
      <w:pPr>
        <w:spacing w:line="480" w:lineRule="auto"/>
        <w:ind w:firstLine="720"/>
        <w:jc w:val="both"/>
      </w:pPr>
      <w:r w:rsidRPr="0089171B">
        <w:t xml:space="preserve">The underlying assumption of </w:t>
      </w:r>
      <w:r w:rsidR="00A225F3" w:rsidRPr="0089171B">
        <w:t xml:space="preserve">the </w:t>
      </w:r>
      <w:proofErr w:type="spellStart"/>
      <w:r w:rsidR="00C471DC" w:rsidRPr="0089171B">
        <w:t>s</w:t>
      </w:r>
      <w:r w:rsidRPr="0089171B">
        <w:t>GCCA</w:t>
      </w:r>
      <w:proofErr w:type="spellEnd"/>
      <w:r w:rsidR="00A225F3" w:rsidRPr="0089171B">
        <w:t xml:space="preserve"> model</w:t>
      </w:r>
      <w:r w:rsidRPr="0089171B">
        <w:t xml:space="preserve"> is that the major source of common biological variation can be extracted via the component scores </w:t>
      </w:r>
      <m:oMath>
        <m:sSub>
          <m:sSubPr>
            <m:ctrlPr>
              <w:ins w:id="622"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623"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89171B">
        <w:t xml:space="preserve">, while any unwanted variation due to heterogeneity across the </w:t>
      </w:r>
      <w:r w:rsidR="001E1EFC" w:rsidRPr="0089171B">
        <w:t>datasets</w:t>
      </w:r>
      <w:r w:rsidRPr="0089171B">
        <w:t xml:space="preserve"> </w:t>
      </w:r>
      <w:r w:rsidRPr="0089171B">
        <w:rPr>
          <w:i/>
        </w:rPr>
        <w:t>X</w:t>
      </w:r>
      <w:r w:rsidRPr="0089171B">
        <w:rPr>
          <w:i/>
          <w:vertAlign w:val="subscript"/>
        </w:rPr>
        <w:t>K</w:t>
      </w:r>
      <w:r w:rsidRPr="0089171B">
        <w:t xml:space="preserve"> does not impact the statistical model. </w:t>
      </w:r>
      <w:r w:rsidR="00A225F3" w:rsidRPr="0089171B">
        <w:t>The optimization problem (1) is solved using a monotonically convergent algorithm</w:t>
      </w:r>
      <w:r w:rsidR="00D56BBE" w:rsidRPr="0089171B">
        <w:t xml:space="preserve"> </w:t>
      </w:r>
      <w:r w:rsidR="00A225F3" w:rsidRPr="0089171B">
        <w:fldChar w:fldCharType="begin"/>
      </w:r>
      <w:ins w:id="624" w:author="Amrit" w:date="2018-02-21T00:24:00Z">
        <w:r w:rsidR="00642AC5">
          <w:instrText xml:space="preserve"> ADDIN ZOTERO_ITEM CSL_CITATION {"citationID":"cjnlljrou","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625" w:author="Amrit" w:date="2018-02-20T22:28:00Z">
        <w:r w:rsidR="00B91D7E" w:rsidRPr="0089171B" w:rsidDel="0001647F">
          <w:delInstrText xml:space="preserve"> ADDIN ZOTERO_ITEM CSL_CITATION {"citationID":"cjnlljrou","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A225F3" w:rsidRPr="0089171B">
        <w:fldChar w:fldCharType="separate"/>
      </w:r>
      <w:ins w:id="626" w:author="Amrit" w:date="2018-02-21T00:24:00Z">
        <w:r w:rsidR="00642AC5">
          <w:rPr>
            <w:rFonts w:eastAsia="Times New Roman"/>
          </w:rPr>
          <w:t>[21]</w:t>
        </w:r>
      </w:ins>
      <w:del w:id="627" w:author="Amrit" w:date="2018-02-20T22:28:00Z">
        <w:r w:rsidR="00B91D7E" w:rsidRPr="00642AC5" w:rsidDel="0001647F">
          <w:rPr>
            <w:rFonts w:eastAsia="Times New Roman"/>
          </w:rPr>
          <w:delText>[10]</w:delText>
        </w:r>
      </w:del>
      <w:r w:rsidR="00A225F3" w:rsidRPr="0089171B">
        <w:fldChar w:fldCharType="end"/>
      </w:r>
      <w:r w:rsidR="00A225F3" w:rsidRPr="0089171B">
        <w:t xml:space="preserve">. </w:t>
      </w:r>
    </w:p>
    <w:p w14:paraId="749E3AC2" w14:textId="77777777" w:rsidR="006717E2" w:rsidRPr="0089171B" w:rsidRDefault="006717E2" w:rsidP="003F44E9">
      <w:pPr>
        <w:spacing w:line="480" w:lineRule="auto"/>
        <w:jc w:val="both"/>
      </w:pPr>
    </w:p>
    <w:p w14:paraId="35659831" w14:textId="7BB9566D" w:rsidR="00E80881" w:rsidRPr="0089171B" w:rsidRDefault="00E80881" w:rsidP="003F44E9">
      <w:pPr>
        <w:spacing w:line="480" w:lineRule="auto"/>
        <w:jc w:val="both"/>
      </w:pPr>
      <w:r w:rsidRPr="0089171B">
        <w:rPr>
          <w:b/>
          <w:i/>
        </w:rPr>
        <w:t>DIABLO for supervised classification analysis and prediction.</w:t>
      </w:r>
      <w:r w:rsidRPr="0089171B">
        <w:t xml:space="preserve"> </w:t>
      </w:r>
      <w:r w:rsidR="00316453" w:rsidRPr="0089171B">
        <w:t xml:space="preserve">To extend </w:t>
      </w:r>
      <w:proofErr w:type="spellStart"/>
      <w:r w:rsidR="00316453" w:rsidRPr="0089171B">
        <w:t>sGCCA</w:t>
      </w:r>
      <w:proofErr w:type="spellEnd"/>
      <w:r w:rsidR="00316453" w:rsidRPr="0089171B">
        <w:t xml:space="preserve"> for a </w:t>
      </w:r>
      <w:r w:rsidRPr="0089171B">
        <w:t xml:space="preserve">classification framework, we substitute one </w:t>
      </w:r>
      <w:r w:rsidR="00020884" w:rsidRPr="0089171B">
        <w:t>omics</w:t>
      </w:r>
      <w:r w:rsidRPr="0089171B">
        <w:t xml:space="preserve"> </w:t>
      </w:r>
      <w:r w:rsidR="001E1EFC" w:rsidRPr="0089171B">
        <w:t>dataset</w:t>
      </w:r>
      <w:r w:rsidRPr="0089171B">
        <w:t xml:space="preserve"> </w:t>
      </w:r>
      <w:proofErr w:type="spellStart"/>
      <w:r w:rsidRPr="0089171B">
        <w:rPr>
          <w:i/>
        </w:rPr>
        <w:t>X</w:t>
      </w:r>
      <w:r w:rsidRPr="0089171B">
        <w:rPr>
          <w:i/>
          <w:vertAlign w:val="subscript"/>
        </w:rPr>
        <w:t>k</w:t>
      </w:r>
      <w:proofErr w:type="spellEnd"/>
      <w:r w:rsidRPr="0089171B">
        <w:t xml:space="preserve"> in (1) with a dummy indicator matrix </w:t>
      </w:r>
      <w:r w:rsidRPr="0089171B">
        <w:rPr>
          <w:i/>
        </w:rPr>
        <w:t>Y</w:t>
      </w:r>
      <w:r w:rsidRPr="0089171B">
        <w:rPr>
          <w:color w:val="000000"/>
        </w:rPr>
        <w:t xml:space="preserve"> of size (</w:t>
      </w:r>
      <w:r w:rsidRPr="0089171B">
        <w:rPr>
          <w:i/>
          <w:color w:val="000000"/>
        </w:rPr>
        <w:t xml:space="preserve">n </w:t>
      </w:r>
      <w:r w:rsidRPr="0089171B">
        <w:rPr>
          <w:color w:val="000000"/>
        </w:rPr>
        <w:t>x</w:t>
      </w:r>
      <w:r w:rsidRPr="0089171B">
        <w:rPr>
          <w:i/>
          <w:color w:val="000000"/>
        </w:rPr>
        <w:t xml:space="preserve"> G</w:t>
      </w:r>
      <w:r w:rsidRPr="0089171B">
        <w:rPr>
          <w:color w:val="000000"/>
        </w:rPr>
        <w:t>)</w:t>
      </w:r>
      <w:r w:rsidRPr="0089171B">
        <w:t xml:space="preserve">, where </w:t>
      </w:r>
      <w:r w:rsidRPr="0089171B">
        <w:rPr>
          <w:i/>
        </w:rPr>
        <w:t>G</w:t>
      </w:r>
      <w:r w:rsidRPr="0089171B">
        <w:t xml:space="preserve"> is the number of phenotype groups </w:t>
      </w:r>
      <w:r w:rsidR="004A4121" w:rsidRPr="0089171B">
        <w:t xml:space="preserve">that </w:t>
      </w:r>
      <w:r w:rsidRPr="0089171B">
        <w:t xml:space="preserve">indicate the class membership of each sample. In </w:t>
      </w:r>
      <w:r w:rsidR="00B17EC2" w:rsidRPr="0089171B">
        <w:t>addition,</w:t>
      </w:r>
      <w:r w:rsidRPr="0089171B">
        <w:t xml:space="preserve"> and for easier use of the method, the </w:t>
      </w:r>
      <w:r w:rsidRPr="0089171B">
        <w:rPr>
          <w:rFonts w:eastAsia="Xingkai SC Light"/>
        </w:rPr>
        <w:t>l</w:t>
      </w:r>
      <w:r w:rsidRPr="0089171B">
        <w:rPr>
          <w:vertAlign w:val="subscript"/>
        </w:rPr>
        <w:t xml:space="preserve">1 </w:t>
      </w:r>
      <w:r w:rsidRPr="0089171B">
        <w:t xml:space="preserve">penalty parameter </w:t>
      </w:r>
      <w:proofErr w:type="spellStart"/>
      <w:r w:rsidRPr="0089171B">
        <w:rPr>
          <w:i/>
          <w:color w:val="000000"/>
        </w:rPr>
        <w:t>λ</w:t>
      </w:r>
      <w:r w:rsidRPr="0089171B">
        <w:rPr>
          <w:color w:val="000000"/>
          <w:vertAlign w:val="subscript"/>
        </w:rPr>
        <w:t>k</w:t>
      </w:r>
      <w:proofErr w:type="spellEnd"/>
      <w:r w:rsidRPr="0089171B">
        <w:t xml:space="preserve"> was replaced by the number of variables to select in each </w:t>
      </w:r>
      <w:r w:rsidR="001E1EFC" w:rsidRPr="0089171B">
        <w:t>dataset</w:t>
      </w:r>
      <w:r w:rsidRPr="0089171B">
        <w:t xml:space="preserve"> and each component, as there is a direct correspondence between both parameters.</w:t>
      </w:r>
    </w:p>
    <w:p w14:paraId="473364F3" w14:textId="3F689DBB" w:rsidR="00E80881" w:rsidRPr="0089171B" w:rsidRDefault="00E80881" w:rsidP="003F44E9">
      <w:pPr>
        <w:spacing w:line="480" w:lineRule="auto"/>
        <w:ind w:firstLine="720"/>
        <w:jc w:val="both"/>
      </w:pPr>
      <w:r w:rsidRPr="0089171B">
        <w:rPr>
          <w:color w:val="000000"/>
        </w:rPr>
        <w:t xml:space="preserve">The </w:t>
      </w:r>
      <w:r w:rsidRPr="0089171B">
        <w:rPr>
          <w:lang w:val="en-CA"/>
        </w:rPr>
        <w:t xml:space="preserve">class membership of a new sample </w:t>
      </w:r>
      <w:proofErr w:type="spellStart"/>
      <w:r w:rsidRPr="0089171B">
        <w:rPr>
          <w:i/>
          <w:lang w:val="en-CA"/>
        </w:rPr>
        <w:t>i</w:t>
      </w:r>
      <w:proofErr w:type="spellEnd"/>
      <w:r w:rsidRPr="0089171B">
        <w:rPr>
          <w:i/>
          <w:lang w:val="en-CA"/>
        </w:rPr>
        <w:t xml:space="preserve"> </w:t>
      </w:r>
      <w:r w:rsidRPr="0089171B">
        <w:rPr>
          <w:lang w:val="en-CA"/>
        </w:rPr>
        <w:t xml:space="preserve">which </w:t>
      </w:r>
      <w:r w:rsidR="00762BF4" w:rsidRPr="0089171B">
        <w:rPr>
          <w:lang w:val="en-CA"/>
        </w:rPr>
        <w:t xml:space="preserve">is measured across the different types of </w:t>
      </w:r>
      <w:r w:rsidR="00020884" w:rsidRPr="0089171B">
        <w:rPr>
          <w:lang w:val="en-CA"/>
        </w:rPr>
        <w:t>omics</w:t>
      </w:r>
      <w:r w:rsidRPr="0089171B">
        <w:rPr>
          <w:lang w:val="en-CA"/>
        </w:rPr>
        <w:t xml:space="preserve"> </w:t>
      </w:r>
      <w:r w:rsidR="001E1EFC" w:rsidRPr="0089171B">
        <w:rPr>
          <w:lang w:val="en-CA"/>
        </w:rPr>
        <w:t>datasets</w:t>
      </w:r>
      <m:oMath>
        <m:r>
          <w:rPr>
            <w:rFonts w:ascii="Cambria Math" w:hAnsi="Cambria Math"/>
            <w:lang w:val="en-CA"/>
          </w:rPr>
          <m:t xml:space="preserve">  </m:t>
        </m:r>
        <m:acc>
          <m:accPr>
            <m:chr m:val="̃"/>
            <m:ctrlPr>
              <w:ins w:id="628" w:author="Amrit" w:date="2017-08-24T14:47:00Z">
                <w:rPr>
                  <w:rFonts w:ascii="Cambria Math" w:hAnsi="Cambria Math"/>
                  <w:i/>
                  <w:lang w:val="en-CA"/>
                </w:rPr>
              </w:ins>
            </m:ctrlPr>
          </m:accPr>
          <m:e>
            <m:sSubSup>
              <m:sSubSupPr>
                <m:ctrlPr>
                  <w:ins w:id="629"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sidRPr="0089171B">
        <w:rPr>
          <w:lang w:val="en-CA"/>
        </w:rPr>
        <w:t xml:space="preserve"> </w:t>
      </w:r>
      <w:r w:rsidRPr="0089171B">
        <w:rPr>
          <w:lang w:val="en-CA"/>
        </w:rPr>
        <w:t xml:space="preserve">is predicted using the fitted </w:t>
      </w:r>
      <w:proofErr w:type="spellStart"/>
      <w:r w:rsidRPr="0089171B">
        <w:rPr>
          <w:lang w:val="en-CA"/>
        </w:rPr>
        <w:t>sGCCA</w:t>
      </w:r>
      <w:proofErr w:type="spellEnd"/>
      <w:r w:rsidRPr="0089171B">
        <w:rPr>
          <w:lang w:val="en-CA"/>
        </w:rPr>
        <w:t xml:space="preserve"> model with the estimated variable coefficients vector</w:t>
      </w:r>
      <w:r w:rsidR="000916B3" w:rsidRPr="0089171B">
        <w:rPr>
          <w:lang w:val="en-CA"/>
        </w:rPr>
        <w:t>s</w:t>
      </w:r>
      <w:r w:rsidRPr="0089171B">
        <w:rPr>
          <w:lang w:val="en-CA"/>
        </w:rPr>
        <w:t xml:space="preserve"> </w:t>
      </w:r>
      <w:proofErr w:type="spellStart"/>
      <w:r w:rsidRPr="0089171B">
        <w:rPr>
          <w:b/>
          <w:i/>
        </w:rPr>
        <w:t>â</w:t>
      </w:r>
      <w:r w:rsidRPr="0089171B">
        <w:rPr>
          <w:vertAlign w:val="superscript"/>
        </w:rPr>
        <w:t>k</w:t>
      </w:r>
      <w:proofErr w:type="spellEnd"/>
      <w:r w:rsidRPr="0089171B">
        <w:rPr>
          <w:lang w:val="en-CA"/>
        </w:rPr>
        <w:t xml:space="preserve"> to estimate the predicted scores </w:t>
      </w:r>
      <m:oMath>
        <m:sSup>
          <m:sSupPr>
            <m:ctrlPr>
              <w:ins w:id="630" w:author="Amrit" w:date="2017-08-24T14:47:00Z">
                <w:rPr>
                  <w:rFonts w:ascii="Cambria Math" w:hAnsi="Cambria Math"/>
                  <w:i/>
                </w:rPr>
              </w:ins>
            </m:ctrlPr>
          </m:sSupPr>
          <m:e>
            <m:r>
              <w:rPr>
                <w:rFonts w:ascii="Cambria Math" w:hAnsi="Cambria Math"/>
              </w:rPr>
              <m:t>t</m:t>
            </m:r>
          </m:e>
          <m:sup>
            <w:proofErr w:type="gramStart"/>
            <m:r>
              <w:rPr>
                <w:rFonts w:ascii="Cambria Math" w:hAnsi="Cambria Math"/>
              </w:rPr>
              <m:t>k,i</m:t>
            </m:r>
            <w:proofErr w:type="gramEnd"/>
          </m:sup>
        </m:sSup>
        <m:r>
          <w:rPr>
            <w:rFonts w:ascii="Cambria Math" w:hAnsi="Cambria Math"/>
          </w:rPr>
          <m:t xml:space="preserve">= </m:t>
        </m:r>
        <m:acc>
          <m:accPr>
            <m:chr m:val="̃"/>
            <m:ctrlPr>
              <w:ins w:id="631" w:author="Amrit" w:date="2017-08-24T14:47:00Z">
                <w:rPr>
                  <w:rFonts w:ascii="Cambria Math" w:hAnsi="Cambria Math"/>
                  <w:i/>
                  <w:lang w:val="en-CA"/>
                </w:rPr>
              </w:ins>
            </m:ctrlPr>
          </m:accPr>
          <m:e>
            <m:sSubSup>
              <m:sSubSupPr>
                <m:ctrlPr>
                  <w:ins w:id="632"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633" w:author="Amrit" w:date="2017-08-24T14:47:00Z">
                <w:rPr>
                  <w:rFonts w:ascii="Cambria Math" w:hAnsi="Cambria Math"/>
                  <w:b/>
                  <w:i/>
                </w:rPr>
              </w:ins>
            </m:ctrlPr>
          </m:sSupPr>
          <m:e>
            <m:r>
              <w:rPr>
                <w:rFonts w:ascii="Cambria Math" w:hAnsi="Cambria Math"/>
              </w:rPr>
              <m:t>â</m:t>
            </m:r>
          </m:e>
          <m:sup>
            <m:r>
              <w:rPr>
                <w:rFonts w:ascii="Cambria Math" w:hAnsi="Cambria Math"/>
              </w:rPr>
              <m:t>k</m:t>
            </m:r>
          </m:sup>
        </m:sSup>
      </m:oMath>
      <w:r w:rsidR="000916B3" w:rsidRPr="0089171B">
        <w:rPr>
          <w:b/>
        </w:rPr>
        <w:t xml:space="preserve">, </w:t>
      </w:r>
      <w:r w:rsidR="000916B3" w:rsidRPr="0089171B">
        <w:t>k = 1, …, K</w:t>
      </w:r>
      <w:r w:rsidRPr="0089171B">
        <w:rPr>
          <w:lang w:val="en-CA"/>
        </w:rPr>
        <w:t xml:space="preserve">. To each </w:t>
      </w:r>
      <w:r w:rsidR="001E1EFC" w:rsidRPr="0089171B">
        <w:rPr>
          <w:lang w:val="en-CA"/>
        </w:rPr>
        <w:t>dataset</w:t>
      </w:r>
      <w:r w:rsidRPr="0089171B">
        <w:rPr>
          <w:lang w:val="en-CA"/>
        </w:rPr>
        <w:t xml:space="preserve"> </w:t>
      </w:r>
      <w:r w:rsidRPr="0089171B">
        <w:rPr>
          <w:i/>
          <w:lang w:val="en-CA"/>
        </w:rPr>
        <w:t>k</w:t>
      </w:r>
      <w:r w:rsidRPr="0089171B">
        <w:rPr>
          <w:lang w:val="en-CA"/>
        </w:rPr>
        <w:t xml:space="preserve"> corresponds a predicted continuous score </w:t>
      </w:r>
      <m:oMath>
        <m:sSup>
          <m:sSupPr>
            <m:ctrlPr>
              <w:ins w:id="634"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rPr>
          <w:lang w:val="en-CA"/>
        </w:rPr>
        <w:t xml:space="preserve"> which </w:t>
      </w:r>
      <w:r w:rsidR="003E4DCF" w:rsidRPr="0089171B">
        <w:rPr>
          <w:lang w:val="en-CA"/>
        </w:rPr>
        <w:t xml:space="preserve">assigns </w:t>
      </w:r>
      <w:r w:rsidRPr="0089171B">
        <w:rPr>
          <w:lang w:val="en-CA"/>
        </w:rPr>
        <w:t xml:space="preserve">a predicted class using a distance such as the Maximum, Centroids or </w:t>
      </w:r>
      <w:proofErr w:type="spellStart"/>
      <w:r w:rsidRPr="0089171B">
        <w:rPr>
          <w:lang w:val="en-CA"/>
        </w:rPr>
        <w:t>Mahalanobis</w:t>
      </w:r>
      <w:proofErr w:type="spellEnd"/>
      <w:r w:rsidR="00EA2703" w:rsidRPr="0089171B">
        <w:rPr>
          <w:lang w:val="en-CA"/>
        </w:rPr>
        <w:t xml:space="preserve"> </w:t>
      </w:r>
      <w:r w:rsidRPr="0089171B">
        <w:rPr>
          <w:lang w:val="en-CA"/>
        </w:rPr>
        <w:fldChar w:fldCharType="begin"/>
      </w:r>
      <w:ins w:id="635" w:author="Amrit" w:date="2018-02-21T00:24:00Z">
        <w:r w:rsidR="00642AC5">
          <w:rPr>
            <w:lang w:val="en-CA"/>
          </w:rPr>
          <w:instrText xml:space="preserve"> ADDIN ZOTERO_ITEM CSL_CITATION {"citationID":"uqOTW5po","properties":{"formattedCitation":"[14]","plainCitation":"[14]"},"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ins>
      <w:del w:id="636" w:author="Amrit" w:date="2018-02-20T22:28:00Z">
        <w:r w:rsidR="00B91D7E" w:rsidRPr="0089171B" w:rsidDel="0001647F">
          <w:rPr>
            <w:lang w:val="en-CA"/>
          </w:rPr>
          <w:delInstrText xml:space="preserve"> ADDIN ZOTERO_ITEM CSL_CITATION {"citationID":"uqOTW5po","properties":{"formattedCitation":"[29]","plainCitation":"[29]"},"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delInstrText>
        </w:r>
      </w:del>
      <w:r w:rsidRPr="0089171B">
        <w:rPr>
          <w:lang w:val="en-CA"/>
        </w:rPr>
        <w:fldChar w:fldCharType="separate"/>
      </w:r>
      <w:ins w:id="637" w:author="Amrit" w:date="2018-02-21T00:24:00Z">
        <w:r w:rsidR="00642AC5">
          <w:rPr>
            <w:rFonts w:eastAsia="Times New Roman"/>
          </w:rPr>
          <w:t>[14]</w:t>
        </w:r>
      </w:ins>
      <w:del w:id="638" w:author="Amrit" w:date="2018-02-20T22:28:00Z">
        <w:r w:rsidR="00B91D7E" w:rsidRPr="00642AC5" w:rsidDel="0001647F">
          <w:rPr>
            <w:rFonts w:eastAsia="Times New Roman"/>
          </w:rPr>
          <w:delText>[29]</w:delText>
        </w:r>
      </w:del>
      <w:r w:rsidRPr="0089171B">
        <w:rPr>
          <w:lang w:val="en-CA"/>
        </w:rPr>
        <w:fldChar w:fldCharType="end"/>
      </w:r>
      <w:r w:rsidRPr="0089171B">
        <w:rPr>
          <w:lang w:val="en-CA"/>
        </w:rPr>
        <w:t xml:space="preserve">, as described in </w:t>
      </w:r>
      <w:proofErr w:type="spellStart"/>
      <w:r w:rsidRPr="0089171B">
        <w:rPr>
          <w:color w:val="000000"/>
        </w:rPr>
        <w:t>Lê</w:t>
      </w:r>
      <w:proofErr w:type="spellEnd"/>
      <w:r w:rsidRPr="0089171B">
        <w:rPr>
          <w:color w:val="000000"/>
        </w:rPr>
        <w:t xml:space="preserve"> Cao </w:t>
      </w:r>
      <w:r w:rsidRPr="0089171B">
        <w:rPr>
          <w:i/>
          <w:iCs/>
          <w:color w:val="000000"/>
        </w:rPr>
        <w:t>et al.</w:t>
      </w:r>
      <w:r w:rsidR="00EA2703" w:rsidRPr="0089171B">
        <w:rPr>
          <w:color w:val="000000"/>
        </w:rPr>
        <w:t xml:space="preserve"> </w:t>
      </w:r>
      <w:r w:rsidR="00EA2703" w:rsidRPr="0089171B">
        <w:rPr>
          <w:color w:val="000000"/>
        </w:rPr>
        <w:fldChar w:fldCharType="begin"/>
      </w:r>
      <w:ins w:id="639" w:author="Amrit" w:date="2018-02-21T00:24:00Z">
        <w:r w:rsidR="00642AC5">
          <w:rPr>
            <w:color w:val="000000"/>
          </w:rPr>
          <w:instrText xml:space="preserve"> ADDIN ZOTERO_ITEM CSL_CITATION {"citationID":"8foqbv7e9","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640" w:author="Amrit" w:date="2018-02-20T22:28:00Z">
        <w:r w:rsidR="00B91D7E" w:rsidRPr="0089171B" w:rsidDel="0001647F">
          <w:rPr>
            <w:color w:val="000000"/>
          </w:rPr>
          <w:delInstrText xml:space="preserve"> ADDIN ZOTERO_ITEM CSL_CITATION {"citationID":"8foqbv7e9","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EA2703" w:rsidRPr="0089171B">
        <w:rPr>
          <w:color w:val="000000"/>
        </w:rPr>
        <w:fldChar w:fldCharType="separate"/>
      </w:r>
      <w:ins w:id="641" w:author="Amrit" w:date="2018-02-21T00:24:00Z">
        <w:r w:rsidR="00642AC5">
          <w:rPr>
            <w:noProof/>
            <w:color w:val="000000"/>
          </w:rPr>
          <w:t>[20]</w:t>
        </w:r>
      </w:ins>
      <w:del w:id="642" w:author="Amrit" w:date="2018-02-20T22:28:00Z">
        <w:r w:rsidR="00B91D7E" w:rsidRPr="00642AC5" w:rsidDel="0001647F">
          <w:rPr>
            <w:noProof/>
            <w:color w:val="000000"/>
          </w:rPr>
          <w:delText>[9]</w:delText>
        </w:r>
      </w:del>
      <w:r w:rsidR="00EA2703" w:rsidRPr="0089171B">
        <w:rPr>
          <w:color w:val="000000"/>
        </w:rPr>
        <w:fldChar w:fldCharType="end"/>
      </w:r>
      <w:r w:rsidR="00EA2703" w:rsidRPr="0089171B">
        <w:rPr>
          <w:color w:val="000000"/>
        </w:rPr>
        <w:t xml:space="preserve"> </w:t>
      </w:r>
      <w:r w:rsidRPr="0089171B">
        <w:rPr>
          <w:color w:val="000000"/>
        </w:rPr>
        <w:t xml:space="preserve">and </w:t>
      </w:r>
      <w:r w:rsidR="0073099B" w:rsidRPr="0089171B">
        <w:rPr>
          <w:color w:val="000000"/>
        </w:rPr>
        <w:t xml:space="preserve">in </w:t>
      </w:r>
      <w:r w:rsidRPr="0089171B">
        <w:rPr>
          <w:lang w:val="en-CA"/>
        </w:rPr>
        <w:t xml:space="preserve">the </w:t>
      </w:r>
      <w:proofErr w:type="spellStart"/>
      <w:r w:rsidRPr="0089171B">
        <w:rPr>
          <w:lang w:val="en-CA"/>
        </w:rPr>
        <w:t>mix</w:t>
      </w:r>
      <w:r w:rsidR="00020884" w:rsidRPr="0089171B">
        <w:rPr>
          <w:lang w:val="en-CA"/>
        </w:rPr>
        <w:t>Omics</w:t>
      </w:r>
      <w:proofErr w:type="spellEnd"/>
      <w:r w:rsidRPr="0089171B">
        <w:rPr>
          <w:lang w:val="en-CA"/>
        </w:rPr>
        <w:t xml:space="preserve"> package. </w:t>
      </w:r>
      <w:r w:rsidR="002E5838" w:rsidRPr="0089171B">
        <w:rPr>
          <w:lang w:val="en-CA"/>
        </w:rPr>
        <w:t>E</w:t>
      </w:r>
      <w:r w:rsidRPr="0089171B">
        <w:rPr>
          <w:lang w:val="en-CA"/>
        </w:rPr>
        <w:t xml:space="preserve">ach component </w:t>
      </w:r>
      <m:oMath>
        <m:sSup>
          <m:sSupPr>
            <m:ctrlPr>
              <w:ins w:id="643" w:author="Amrit" w:date="2017-08-24T14:47:00Z">
                <w:rPr>
                  <w:rFonts w:ascii="Cambria Math" w:hAnsi="Cambria Math"/>
                  <w:i/>
                </w:rPr>
              </w:ins>
            </m:ctrlPr>
          </m:sSupPr>
          <m:e>
            <m:r>
              <w:rPr>
                <w:rFonts w:ascii="Cambria Math" w:hAnsi="Cambria Math"/>
              </w:rPr>
              <m:t>t</m:t>
            </m:r>
          </m:e>
          <m:sup>
            <w:proofErr w:type="gramStart"/>
            <m:r>
              <w:rPr>
                <w:rFonts w:ascii="Cambria Math" w:hAnsi="Cambria Math"/>
              </w:rPr>
              <m:t>k,i</m:t>
            </m:r>
            <w:proofErr w:type="gramEnd"/>
          </m:sup>
        </m:sSup>
      </m:oMath>
      <w:r w:rsidRPr="0089171B">
        <w:t xml:space="preserve"> associated to each </w:t>
      </w:r>
      <w:r w:rsidR="001E1EFC" w:rsidRPr="0089171B">
        <w:t>dataset</w:t>
      </w:r>
      <w:r w:rsidRPr="0089171B">
        <w:t xml:space="preserve"> </w:t>
      </w:r>
      <w:r w:rsidRPr="0089171B">
        <w:rPr>
          <w:i/>
        </w:rPr>
        <w:t>k</w:t>
      </w:r>
      <w:r w:rsidRPr="0089171B">
        <w:t xml:space="preserve"> predicts the class membership of the new sample </w:t>
      </w:r>
      <w:proofErr w:type="spellStart"/>
      <w:r w:rsidRPr="0089171B">
        <w:rPr>
          <w:i/>
        </w:rPr>
        <w:t>i</w:t>
      </w:r>
      <w:proofErr w:type="spellEnd"/>
      <w:r w:rsidRPr="0089171B">
        <w:t xml:space="preserve">, </w:t>
      </w:r>
      <w:r w:rsidR="002E5838" w:rsidRPr="0089171B">
        <w:t xml:space="preserve">and </w:t>
      </w:r>
      <w:r w:rsidRPr="0089171B">
        <w:rPr>
          <w:lang w:val="en-CA"/>
        </w:rPr>
        <w:t xml:space="preserve">the consensus class membership across all </w:t>
      </w:r>
      <w:r w:rsidR="003A7B31" w:rsidRPr="0089171B">
        <w:rPr>
          <w:i/>
          <w:lang w:val="en-CA"/>
        </w:rPr>
        <w:t>K</w:t>
      </w:r>
      <w:r w:rsidR="003A7B31" w:rsidRPr="0089171B">
        <w:rPr>
          <w:lang w:val="en-CA"/>
        </w:rPr>
        <w:t xml:space="preserve"> </w:t>
      </w:r>
      <w:r w:rsidRPr="0089171B">
        <w:rPr>
          <w:lang w:val="en-CA"/>
        </w:rPr>
        <w:t xml:space="preserve">datasets is determined using </w:t>
      </w:r>
      <w:r w:rsidR="006F4048" w:rsidRPr="0089171B">
        <w:rPr>
          <w:lang w:val="en-CA"/>
        </w:rPr>
        <w:t xml:space="preserve">either </w:t>
      </w:r>
      <w:r w:rsidRPr="0089171B">
        <w:rPr>
          <w:lang w:val="en-CA"/>
        </w:rPr>
        <w:t xml:space="preserve">a majority vote or by averaging all </w:t>
      </w:r>
      <m:oMath>
        <m:sSup>
          <m:sSupPr>
            <m:ctrlPr>
              <w:ins w:id="644"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t xml:space="preserve"> across all </w:t>
      </w:r>
      <w:r w:rsidR="006F4048" w:rsidRPr="0089171B">
        <w:rPr>
          <w:i/>
        </w:rPr>
        <w:t>K</w:t>
      </w:r>
      <w:r w:rsidRPr="0089171B">
        <w:rPr>
          <w:i/>
        </w:rPr>
        <w:t xml:space="preserve"> </w:t>
      </w:r>
      <w:r w:rsidR="001E1EFC" w:rsidRPr="0089171B">
        <w:t>datasets</w:t>
      </w:r>
      <w:r w:rsidR="006F4048" w:rsidRPr="0089171B">
        <w:t xml:space="preserve"> before using the predi</w:t>
      </w:r>
      <w:r w:rsidR="00913D5A" w:rsidRPr="0089171B">
        <w:t>c</w:t>
      </w:r>
      <w:r w:rsidR="006F4048" w:rsidRPr="0089171B">
        <w:t>tion distance of choice</w:t>
      </w:r>
      <w:r w:rsidRPr="0089171B">
        <w:t xml:space="preserve"> (average prediction scheme). In case of ties in the majority vote scheme, ‘NA’ is allocated as a prediction. Because the class prediction relies on individual vote from each </w:t>
      </w:r>
      <w:r w:rsidR="00020884" w:rsidRPr="0089171B">
        <w:t>omics</w:t>
      </w:r>
      <w:r w:rsidRPr="0089171B">
        <w:t xml:space="preserve"> set, DIABLO is highly flexible and </w:t>
      </w:r>
      <w:r w:rsidR="00095EE7" w:rsidRPr="0089171B">
        <w:t xml:space="preserve">thus </w:t>
      </w:r>
      <w:r w:rsidRPr="0089171B">
        <w:t xml:space="preserve">allows for some missing datasets </w:t>
      </w:r>
      <w:proofErr w:type="spellStart"/>
      <w:r w:rsidRPr="0089171B">
        <w:rPr>
          <w:i/>
        </w:rPr>
        <w:t>X</w:t>
      </w:r>
      <w:r w:rsidRPr="0089171B">
        <w:rPr>
          <w:i/>
          <w:vertAlign w:val="subscript"/>
        </w:rPr>
        <w:t>k</w:t>
      </w:r>
      <w:proofErr w:type="spellEnd"/>
      <w:r w:rsidRPr="0089171B">
        <w:rPr>
          <w:i/>
        </w:rPr>
        <w:t xml:space="preserve"> </w:t>
      </w:r>
      <w:r w:rsidRPr="0089171B">
        <w:t xml:space="preserve">during the prediction step. </w:t>
      </w:r>
      <w:r w:rsidR="00B175C2" w:rsidRPr="0089171B">
        <w:t xml:space="preserve">In our two </w:t>
      </w:r>
      <w:proofErr w:type="gramStart"/>
      <w:r w:rsidR="00B175C2" w:rsidRPr="0089171B">
        <w:t>studies</w:t>
      </w:r>
      <w:proofErr w:type="gramEnd"/>
      <w:r w:rsidR="00B175C2" w:rsidRPr="0089171B">
        <w:t xml:space="preserve"> we used the </w:t>
      </w:r>
      <w:r w:rsidR="005C2A98" w:rsidRPr="0089171B">
        <w:t>centroid</w:t>
      </w:r>
      <w:r w:rsidR="00B175C2" w:rsidRPr="0089171B">
        <w:t xml:space="preserve"> distance </w:t>
      </w:r>
      <w:r w:rsidR="005C2A98" w:rsidRPr="0089171B">
        <w:t>for the majority vote scheme (breast cancer study) and the maximum distance for the</w:t>
      </w:r>
      <w:r w:rsidR="00B175C2" w:rsidRPr="0089171B">
        <w:t xml:space="preserve"> average vote scheme</w:t>
      </w:r>
      <w:r w:rsidR="005C2A98" w:rsidRPr="0089171B">
        <w:t xml:space="preserve"> (asthma study)</w:t>
      </w:r>
      <w:r w:rsidR="00B175C2" w:rsidRPr="0089171B">
        <w:t xml:space="preserve"> during performance evaluation and test set prediction.</w:t>
      </w:r>
    </w:p>
    <w:p w14:paraId="19B48829" w14:textId="77777777" w:rsidR="00E80881" w:rsidRPr="0089171B" w:rsidRDefault="00E80881" w:rsidP="003F44E9">
      <w:pPr>
        <w:spacing w:line="480" w:lineRule="auto"/>
        <w:jc w:val="both"/>
      </w:pPr>
    </w:p>
    <w:p w14:paraId="3DD8441E" w14:textId="3848C4AD" w:rsidR="00E80881" w:rsidRPr="0089171B" w:rsidRDefault="00E80881" w:rsidP="003F44E9">
      <w:pPr>
        <w:spacing w:line="480" w:lineRule="auto"/>
        <w:jc w:val="both"/>
        <w:rPr>
          <w:color w:val="000000"/>
        </w:rPr>
      </w:pPr>
      <w:r w:rsidRPr="0089171B">
        <w:rPr>
          <w:b/>
          <w:i/>
          <w:lang w:val="en-CA"/>
        </w:rPr>
        <w:lastRenderedPageBreak/>
        <w:t xml:space="preserve">Design </w:t>
      </w:r>
      <w:r w:rsidR="0012687F" w:rsidRPr="0089171B">
        <w:rPr>
          <w:b/>
          <w:i/>
          <w:lang w:val="en-CA"/>
        </w:rPr>
        <w:t>matrix in DIABLO</w:t>
      </w:r>
      <w:r w:rsidRPr="0089171B">
        <w:rPr>
          <w:b/>
          <w:i/>
          <w:lang w:val="en-CA"/>
        </w:rPr>
        <w:t xml:space="preserve">. </w:t>
      </w:r>
      <w:r w:rsidRPr="0089171B">
        <w:rPr>
          <w:color w:val="000000"/>
        </w:rPr>
        <w:t xml:space="preserve">The design matrix </w:t>
      </w:r>
      <w:r w:rsidRPr="0089171B">
        <w:rPr>
          <w:i/>
          <w:color w:val="000000"/>
        </w:rPr>
        <w:t>C</w:t>
      </w:r>
      <w:r w:rsidRPr="0089171B">
        <w:rPr>
          <w:color w:val="000000"/>
        </w:rPr>
        <w:t xml:space="preserve"> is a </w:t>
      </w:r>
      <w:proofErr w:type="spellStart"/>
      <w:r w:rsidRPr="0089171B">
        <w:rPr>
          <w:i/>
          <w:color w:val="000000"/>
        </w:rPr>
        <w:t>K</w:t>
      </w:r>
      <w:r w:rsidRPr="0089171B">
        <w:rPr>
          <w:color w:val="000000"/>
        </w:rPr>
        <w:t>x</w:t>
      </w:r>
      <w:r w:rsidRPr="0089171B">
        <w:rPr>
          <w:i/>
          <w:color w:val="000000"/>
        </w:rPr>
        <w:t>K</w:t>
      </w:r>
      <w:proofErr w:type="spellEnd"/>
      <w:r w:rsidRPr="0089171B">
        <w:rPr>
          <w:color w:val="000000"/>
        </w:rPr>
        <w:t xml:space="preserve"> matrix of zeros and ones which specifies whether the covariance between two datasets should be maximized in the </w:t>
      </w:r>
      <w:r w:rsidR="00F12FCF" w:rsidRPr="0089171B">
        <w:rPr>
          <w:color w:val="000000"/>
        </w:rPr>
        <w:t xml:space="preserve">DIABLO </w:t>
      </w:r>
      <w:r w:rsidRPr="0089171B">
        <w:rPr>
          <w:color w:val="000000"/>
        </w:rPr>
        <w:t>model</w:t>
      </w:r>
      <w:r w:rsidR="00F62520" w:rsidRPr="0089171B">
        <w:rPr>
          <w:color w:val="000000"/>
        </w:rPr>
        <w:t>, as presented in equation (1</w:t>
      </w:r>
      <w:r w:rsidR="00B44CB5" w:rsidRPr="0089171B">
        <w:rPr>
          <w:color w:val="000000"/>
        </w:rPr>
        <w:t>). In</w:t>
      </w:r>
      <w:r w:rsidR="0012687F" w:rsidRPr="0089171B">
        <w:rPr>
          <w:color w:val="000000"/>
        </w:rPr>
        <w:t xml:space="preserve"> our simulation </w:t>
      </w:r>
      <w:proofErr w:type="gramStart"/>
      <w:r w:rsidR="0012687F" w:rsidRPr="0089171B">
        <w:rPr>
          <w:color w:val="000000"/>
        </w:rPr>
        <w:t>study</w:t>
      </w:r>
      <w:proofErr w:type="gramEnd"/>
      <w:r w:rsidR="0012687F" w:rsidRPr="0089171B">
        <w:rPr>
          <w:color w:val="000000"/>
        </w:rPr>
        <w:t xml:space="preserve"> </w:t>
      </w:r>
      <w:r w:rsidR="00EA2703" w:rsidRPr="0089171B">
        <w:rPr>
          <w:color w:val="000000"/>
        </w:rPr>
        <w:t>w</w:t>
      </w:r>
      <w:r w:rsidRPr="0089171B">
        <w:rPr>
          <w:color w:val="000000"/>
        </w:rPr>
        <w:t xml:space="preserve">e evaluated two different scenarios: a null design is when no datasets are connected, </w:t>
      </w:r>
      <w:r w:rsidR="005D2EDD" w:rsidRPr="0089171B">
        <w:rPr>
          <w:color w:val="000000"/>
        </w:rPr>
        <w:t xml:space="preserve">and </w:t>
      </w:r>
      <w:r w:rsidRPr="0089171B">
        <w:rPr>
          <w:color w:val="000000"/>
        </w:rPr>
        <w:t>a full design is when all datasets are connected:</w:t>
      </w:r>
    </w:p>
    <w:p w14:paraId="2CBA07B8" w14:textId="77777777" w:rsidR="00E80881" w:rsidRPr="0089171B" w:rsidRDefault="00E80881" w:rsidP="003F44E9">
      <w:pPr>
        <w:spacing w:line="480" w:lineRule="auto"/>
        <w:jc w:val="both"/>
        <w:rPr>
          <w:color w:val="000000"/>
        </w:rPr>
      </w:pPr>
      <w:r w:rsidRPr="0089171B">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400" cy="685800"/>
                    </a:xfrm>
                    <a:prstGeom prst="rect">
                      <a:avLst/>
                    </a:prstGeom>
                  </pic:spPr>
                </pic:pic>
              </a:graphicData>
            </a:graphic>
          </wp:inline>
        </w:drawing>
      </w:r>
    </w:p>
    <w:p w14:paraId="77C6E8FE" w14:textId="0445E60F" w:rsidR="00E80881" w:rsidRPr="0089171B" w:rsidRDefault="00E80881" w:rsidP="003F44E9">
      <w:pPr>
        <w:spacing w:line="480" w:lineRule="auto"/>
        <w:jc w:val="both"/>
      </w:pPr>
      <w:r w:rsidRPr="0089171B">
        <w:t xml:space="preserve">Note that internal to the DIABLO method, the design always links each </w:t>
      </w:r>
      <w:r w:rsidR="001E1EFC" w:rsidRPr="0089171B">
        <w:t>dataset</w:t>
      </w:r>
      <w:r w:rsidRPr="0089171B">
        <w:t xml:space="preserve"> to the outcome </w:t>
      </w:r>
      <w:r w:rsidRPr="0089171B">
        <w:rPr>
          <w:i/>
        </w:rPr>
        <w:t>Y</w:t>
      </w:r>
      <w:r w:rsidRPr="0089171B">
        <w:t>.</w:t>
      </w:r>
      <w:r w:rsidR="00EA2703" w:rsidRPr="0089171B">
        <w:t xml:space="preserve"> </w:t>
      </w:r>
      <w:r w:rsidR="003837DA" w:rsidRPr="0089171B">
        <w:t xml:space="preserve"> </w:t>
      </w:r>
      <w:r w:rsidR="00EA2703" w:rsidRPr="0089171B">
        <w:t xml:space="preserve">For the two case studies (breast cancer and asthma) </w:t>
      </w:r>
      <w:r w:rsidR="007A3517" w:rsidRPr="0089171B">
        <w:t xml:space="preserve">the design matrix was computed based on our </w:t>
      </w:r>
      <w:r w:rsidR="00703F13" w:rsidRPr="0089171B">
        <w:t>proposed method (see below</w:t>
      </w:r>
      <w:r w:rsidR="00387443" w:rsidRPr="0089171B">
        <w:t xml:space="preserve"> </w:t>
      </w:r>
      <w:r w:rsidR="00387443" w:rsidRPr="0089171B">
        <w:rPr>
          <w:b/>
          <w:i/>
        </w:rPr>
        <w:t>Parameters tuning</w:t>
      </w:r>
      <w:r w:rsidR="00703F13" w:rsidRPr="0089171B">
        <w:t>).</w:t>
      </w:r>
    </w:p>
    <w:p w14:paraId="24E55F99" w14:textId="77777777" w:rsidR="00E80881" w:rsidRPr="0089171B" w:rsidRDefault="00E80881" w:rsidP="003F44E9">
      <w:pPr>
        <w:spacing w:line="480" w:lineRule="auto"/>
        <w:jc w:val="both"/>
      </w:pPr>
    </w:p>
    <w:p w14:paraId="01D1DAFC" w14:textId="7F205227" w:rsidR="00111339" w:rsidRPr="0089171B" w:rsidRDefault="00111339" w:rsidP="003F44E9">
      <w:pPr>
        <w:spacing w:line="480" w:lineRule="auto"/>
        <w:jc w:val="both"/>
      </w:pPr>
      <w:r w:rsidRPr="0089171B">
        <w:rPr>
          <w:b/>
          <w:i/>
        </w:rPr>
        <w:t>Input data in DIABLO.</w:t>
      </w:r>
      <w:r w:rsidRPr="0089171B">
        <w:t xml:space="preserve"> While DIABLO does not assume particular data distributions, all datasets should be normalized appropriately according to each omics platform and preprocessed if necessary (see normalization steps described below for each case study). Samples should be represented in rows in the data matrices and match the same sample across omics datasets. The phenotype outcome Y is a factor indicating the class membership of each sample. The R function, in </w:t>
      </w:r>
      <w:proofErr w:type="spellStart"/>
      <w:r w:rsidRPr="0089171B">
        <w:t>mixOmics</w:t>
      </w:r>
      <w:proofErr w:type="spellEnd"/>
      <w:r w:rsidRPr="0089171B">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89171B" w:rsidRDefault="00111339" w:rsidP="003F44E9">
      <w:pPr>
        <w:spacing w:line="480" w:lineRule="auto"/>
        <w:jc w:val="both"/>
      </w:pPr>
    </w:p>
    <w:p w14:paraId="0AFC4F01" w14:textId="77777777" w:rsidR="007A6538" w:rsidRPr="0089171B" w:rsidRDefault="00E80881" w:rsidP="003F44E9">
      <w:pPr>
        <w:spacing w:line="480" w:lineRule="auto"/>
        <w:jc w:val="both"/>
      </w:pPr>
      <w:r w:rsidRPr="0089171B">
        <w:rPr>
          <w:b/>
          <w:i/>
        </w:rPr>
        <w:t>Parameters tuning.</w:t>
      </w:r>
      <w:r w:rsidRPr="0089171B">
        <w:t xml:space="preserve"> </w:t>
      </w:r>
    </w:p>
    <w:p w14:paraId="409BC08A" w14:textId="64BCEFFB" w:rsidR="007A6538" w:rsidRPr="0089171B" w:rsidRDefault="00E80881" w:rsidP="007A6538">
      <w:pPr>
        <w:spacing w:line="480" w:lineRule="auto"/>
        <w:jc w:val="both"/>
      </w:pPr>
      <w:r w:rsidRPr="0089171B">
        <w:lastRenderedPageBreak/>
        <w:t xml:space="preserve">The first parameter to </w:t>
      </w:r>
      <w:r w:rsidR="004551B0" w:rsidRPr="0089171B">
        <w:t>tune</w:t>
      </w:r>
      <w:r w:rsidRPr="0089171B">
        <w:t xml:space="preserve"> in the design matrix C, which can be determined using either prior biological knowledge, or a data-driven approach</w:t>
      </w:r>
      <w:r w:rsidR="004551B0" w:rsidRPr="0089171B">
        <w:t xml:space="preserve">. </w:t>
      </w:r>
      <w:r w:rsidR="00E45E1A" w:rsidRPr="0089171B">
        <w:t xml:space="preserve">The latter </w:t>
      </w:r>
      <w:r w:rsidR="004551B0" w:rsidRPr="0089171B">
        <w:t xml:space="preserve">approach uses </w:t>
      </w:r>
      <w:r w:rsidR="00214B3F" w:rsidRPr="0089171B">
        <w:t>PLS</w:t>
      </w:r>
      <w:r w:rsidR="00E606B8" w:rsidRPr="0089171B">
        <w:t xml:space="preserve"> method implemented in </w:t>
      </w:r>
      <w:proofErr w:type="spellStart"/>
      <w:r w:rsidR="00E606B8" w:rsidRPr="0089171B">
        <w:t>mix</w:t>
      </w:r>
      <w:r w:rsidR="00020884" w:rsidRPr="0089171B">
        <w:t>Omics</w:t>
      </w:r>
      <w:proofErr w:type="spellEnd"/>
      <w:r w:rsidR="004551B0" w:rsidRPr="0089171B">
        <w:t xml:space="preserve"> t</w:t>
      </w:r>
      <w:r w:rsidR="007E289D" w:rsidRPr="0089171B">
        <w:t>hat</w:t>
      </w:r>
      <w:r w:rsidR="004551B0" w:rsidRPr="0089171B">
        <w:t xml:space="preserve"> </w:t>
      </w:r>
      <w:r w:rsidR="007E289D" w:rsidRPr="0089171B">
        <w:t xml:space="preserve">models </w:t>
      </w:r>
      <w:r w:rsidR="004551B0" w:rsidRPr="0089171B">
        <w:t>pair-wise association</w:t>
      </w:r>
      <w:r w:rsidR="00A66A74" w:rsidRPr="0089171B">
        <w:t>s</w:t>
      </w:r>
      <w:r w:rsidR="004551B0" w:rsidRPr="0089171B">
        <w:t xml:space="preserve"> between </w:t>
      </w:r>
      <w:r w:rsidR="00020884" w:rsidRPr="0089171B">
        <w:t>omics</w:t>
      </w:r>
      <w:r w:rsidR="004551B0" w:rsidRPr="0089171B">
        <w:t xml:space="preserve"> datasets. </w:t>
      </w:r>
      <w:r w:rsidRPr="0089171B">
        <w:t>If the correlation</w:t>
      </w:r>
      <w:r w:rsidR="006C4F29" w:rsidRPr="0089171B">
        <w:t xml:space="preserve"> </w:t>
      </w:r>
      <w:r w:rsidR="00A66A74" w:rsidRPr="0089171B">
        <w:t>between the first</w:t>
      </w:r>
      <w:r w:rsidR="006C4F29" w:rsidRPr="0089171B">
        <w:t xml:space="preserve"> component of each </w:t>
      </w:r>
      <w:r w:rsidR="00020884" w:rsidRPr="0089171B">
        <w:t>omics</w:t>
      </w:r>
      <w:r w:rsidR="00A66A74" w:rsidRPr="0089171B">
        <w:t xml:space="preserve"> dataset</w:t>
      </w:r>
      <w:r w:rsidRPr="0089171B">
        <w:t xml:space="preserve"> i</w:t>
      </w:r>
      <w:r w:rsidR="006C4F29" w:rsidRPr="0089171B">
        <w:t>s</w:t>
      </w:r>
      <w:r w:rsidRPr="0089171B">
        <w:t xml:space="preserve"> above a given threshold (e.g. 0.8) then a </w:t>
      </w:r>
      <w:r w:rsidR="004551B0" w:rsidRPr="0089171B">
        <w:t>connection</w:t>
      </w:r>
      <w:r w:rsidRPr="0089171B">
        <w:t xml:space="preserve"> between those </w:t>
      </w:r>
      <w:r w:rsidR="001E1EFC" w:rsidRPr="0089171B">
        <w:t>datasets</w:t>
      </w:r>
      <w:r w:rsidRPr="0089171B">
        <w:t xml:space="preserve"> is included in the DIABLO design</w:t>
      </w:r>
      <w:r w:rsidR="004551B0" w:rsidRPr="0089171B">
        <w:t xml:space="preserve">. </w:t>
      </w:r>
    </w:p>
    <w:p w14:paraId="1678875F" w14:textId="010B851B" w:rsidR="00653076" w:rsidRPr="0089171B" w:rsidRDefault="00E80881" w:rsidP="00B44CB5">
      <w:pPr>
        <w:spacing w:line="480" w:lineRule="auto"/>
        <w:ind w:firstLine="720"/>
        <w:jc w:val="both"/>
      </w:pPr>
      <w:r w:rsidRPr="0089171B">
        <w:t xml:space="preserve">The second parameter to </w:t>
      </w:r>
      <w:r w:rsidR="003C55D4" w:rsidRPr="0089171B">
        <w:t xml:space="preserve">tune </w:t>
      </w:r>
      <w:r w:rsidRPr="0089171B">
        <w:t xml:space="preserve">is the </w:t>
      </w:r>
      <w:r w:rsidR="00653FCD" w:rsidRPr="0089171B">
        <w:t xml:space="preserve">total </w:t>
      </w:r>
      <w:r w:rsidRPr="0089171B">
        <w:t>number of components. In several analyses we found that G − 1 components were sufficient to extract sufficient information to discriminate all phenotype groups</w:t>
      </w:r>
      <w:r w:rsidR="00B44CB5" w:rsidRPr="0089171B">
        <w:t xml:space="preserve"> </w:t>
      </w:r>
      <w:r w:rsidR="00B44CB5" w:rsidRPr="0089171B">
        <w:fldChar w:fldCharType="begin"/>
      </w:r>
      <w:ins w:id="645" w:author="Amrit" w:date="2018-02-21T00:24:00Z">
        <w:r w:rsidR="00642AC5">
          <w:instrText xml:space="preserve"> ADDIN ZOTERO_ITEM CSL_CITATION {"citationID":"1q8a9andve","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646" w:author="Amrit" w:date="2018-02-20T22:28:00Z">
        <w:r w:rsidR="00B91D7E" w:rsidRPr="0089171B" w:rsidDel="0001647F">
          <w:delInstrText xml:space="preserve"> ADDIN ZOTERO_ITEM CSL_CITATION {"citationID":"1q8a9andve","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B44CB5" w:rsidRPr="0089171B">
        <w:fldChar w:fldCharType="separate"/>
      </w:r>
      <w:ins w:id="647" w:author="Amrit" w:date="2018-02-21T00:24:00Z">
        <w:r w:rsidR="00642AC5">
          <w:rPr>
            <w:noProof/>
          </w:rPr>
          <w:t>[20]</w:t>
        </w:r>
      </w:ins>
      <w:del w:id="648" w:author="Amrit" w:date="2018-02-20T22:28:00Z">
        <w:r w:rsidR="00B91D7E" w:rsidRPr="00642AC5" w:rsidDel="0001647F">
          <w:rPr>
            <w:noProof/>
          </w:rPr>
          <w:delText>[9]</w:delText>
        </w:r>
      </w:del>
      <w:r w:rsidR="00B44CB5" w:rsidRPr="0089171B">
        <w:fldChar w:fldCharType="end"/>
      </w:r>
      <w:r w:rsidRPr="0089171B">
        <w:t xml:space="preserve">, but this can be assessed by evaluating the model performance across all specified components (described below) </w:t>
      </w:r>
      <w:r w:rsidR="00F34B34" w:rsidRPr="0089171B">
        <w:t xml:space="preserve">as well as using </w:t>
      </w:r>
      <w:r w:rsidRPr="0089171B">
        <w:t>graphical outputs such as sample plots</w:t>
      </w:r>
      <w:r w:rsidR="00653076" w:rsidRPr="0089171B">
        <w:t xml:space="preserve"> to visualize the discriminatory ability of each component</w:t>
      </w:r>
      <w:r w:rsidRPr="0089171B">
        <w:t>.</w:t>
      </w:r>
      <w:r w:rsidR="004551B0" w:rsidRPr="0089171B">
        <w:t xml:space="preserve"> </w:t>
      </w:r>
    </w:p>
    <w:p w14:paraId="3EB32CD6" w14:textId="06F84D93" w:rsidR="00E80881" w:rsidRPr="0089171B" w:rsidRDefault="00E80881" w:rsidP="00B44CB5">
      <w:pPr>
        <w:spacing w:line="480" w:lineRule="auto"/>
        <w:ind w:firstLine="720"/>
        <w:jc w:val="both"/>
      </w:pPr>
      <w:r w:rsidRPr="0089171B">
        <w:t>Finally</w:t>
      </w:r>
      <w:r w:rsidR="00E57116" w:rsidRPr="0089171B">
        <w:t>,</w:t>
      </w:r>
      <w:r w:rsidRPr="0089171B">
        <w:t xml:space="preserve"> the third set of parameters</w:t>
      </w:r>
      <w:r w:rsidR="005856BD" w:rsidRPr="0089171B">
        <w:t xml:space="preserve"> to tune</w:t>
      </w:r>
      <w:r w:rsidRPr="0089171B">
        <w:t xml:space="preserve"> is the number of variables to select per dataset and per component. Such tuning can rapidly become cumbersome, as there might be numerous combinations of selection sizes </w:t>
      </w:r>
      <w:r w:rsidR="003D63A0" w:rsidRPr="0089171B">
        <w:t xml:space="preserve">to evaluate </w:t>
      </w:r>
      <w:r w:rsidRPr="0089171B">
        <w:t xml:space="preserve">across all </w:t>
      </w:r>
      <w:r w:rsidR="00BB65D4" w:rsidRPr="0089171B">
        <w:rPr>
          <w:i/>
        </w:rPr>
        <w:t>K</w:t>
      </w:r>
      <w:r w:rsidRPr="0089171B">
        <w:rPr>
          <w:i/>
        </w:rPr>
        <w:t xml:space="preserve"> </w:t>
      </w:r>
      <w:r w:rsidRPr="0089171B">
        <w:t xml:space="preserve">datasets. </w:t>
      </w:r>
      <w:r w:rsidR="00353728" w:rsidRPr="0089171B">
        <w:t>For the breast cancer study, w</w:t>
      </w:r>
      <w:r w:rsidRPr="0089171B">
        <w:t xml:space="preserve">e used </w:t>
      </w:r>
      <w:r w:rsidR="004551B0" w:rsidRPr="0089171B">
        <w:t>5</w:t>
      </w:r>
      <w:r w:rsidRPr="0089171B">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balanced classification error rate using majority vote or average prediction schemes with </w:t>
      </w:r>
      <w:r w:rsidR="004551B0" w:rsidRPr="0089171B">
        <w:t>centroids</w:t>
      </w:r>
      <w:r w:rsidRPr="0089171B">
        <w:t xml:space="preserve"> distance.</w:t>
      </w:r>
      <w:r w:rsidR="00353728" w:rsidRPr="0089171B">
        <w:t xml:space="preserve"> In our experience, t</w:t>
      </w:r>
      <w:r w:rsidR="00E57116" w:rsidRPr="0089171B">
        <w:t xml:space="preserve">he number of variables to select </w:t>
      </w:r>
      <w:r w:rsidR="00AF005F" w:rsidRPr="0089171B">
        <w:t xml:space="preserve">in </w:t>
      </w:r>
      <w:r w:rsidR="00E57116" w:rsidRPr="0089171B">
        <w:t xml:space="preserve">each dataset </w:t>
      </w:r>
      <w:r w:rsidR="00353728" w:rsidRPr="0089171B">
        <w:t>provides less of an improvement on the error rate compared to tuning the number of components. Therefore, even a grid</w:t>
      </w:r>
      <w:r w:rsidR="0058650A" w:rsidRPr="0089171B">
        <w:t xml:space="preserve"> composed of </w:t>
      </w:r>
      <w:r w:rsidR="0044244E" w:rsidRPr="0089171B">
        <w:t>a small number of variables (&lt;50 with steps of 5 or 10</w:t>
      </w:r>
      <w:r w:rsidR="0058650A" w:rsidRPr="0089171B">
        <w:t>)</w:t>
      </w:r>
      <w:r w:rsidR="00353728" w:rsidRPr="0089171B">
        <w:t xml:space="preserve"> may suffice </w:t>
      </w:r>
      <w:r w:rsidR="009979F4" w:rsidRPr="0089171B">
        <w:t xml:space="preserve">as it </w:t>
      </w:r>
      <w:r w:rsidR="00353728" w:rsidRPr="0089171B">
        <w:t xml:space="preserve">does not </w:t>
      </w:r>
      <w:r w:rsidR="00105DB3" w:rsidRPr="0089171B">
        <w:t>substantially</w:t>
      </w:r>
      <w:r w:rsidR="009979F4" w:rsidRPr="0089171B">
        <w:t xml:space="preserve"> </w:t>
      </w:r>
      <w:r w:rsidR="00105DB3" w:rsidRPr="0089171B">
        <w:t xml:space="preserve">change the classification </w:t>
      </w:r>
      <w:r w:rsidR="00353728" w:rsidRPr="0089171B">
        <w:t>performance</w:t>
      </w:r>
      <w:r w:rsidR="00105DB3" w:rsidRPr="0089171B">
        <w:t>. Also, the</w:t>
      </w:r>
      <w:r w:rsidRPr="0089171B">
        <w:t xml:space="preserve"> variable selection size can also be guided according to the downstream biological interpretation</w:t>
      </w:r>
      <w:r w:rsidR="00B12C5F" w:rsidRPr="0089171B">
        <w:t xml:space="preserve"> to be </w:t>
      </w:r>
      <w:r w:rsidR="00B12C5F" w:rsidRPr="0089171B">
        <w:lastRenderedPageBreak/>
        <w:t>performed</w:t>
      </w:r>
      <w:r w:rsidR="002A7F6C" w:rsidRPr="0089171B">
        <w:t>. For example</w:t>
      </w:r>
      <w:r w:rsidR="005C2A98" w:rsidRPr="0089171B">
        <w:t>,</w:t>
      </w:r>
      <w:r w:rsidR="002A7F6C" w:rsidRPr="0089171B">
        <w:t xml:space="preserve"> a gene-set enrichment analysis may require a larger signature than a literature-search interpretation</w:t>
      </w:r>
      <w:r w:rsidR="00B44CB5" w:rsidRPr="0089171B">
        <w:t>.</w:t>
      </w:r>
    </w:p>
    <w:p w14:paraId="2A337CF7" w14:textId="77777777" w:rsidR="0098754F" w:rsidRPr="0089171B" w:rsidRDefault="0098754F" w:rsidP="003F44E9">
      <w:pPr>
        <w:spacing w:line="480" w:lineRule="auto"/>
        <w:jc w:val="both"/>
      </w:pPr>
    </w:p>
    <w:p w14:paraId="78F71F4E" w14:textId="4A124BD7" w:rsidR="009B604F" w:rsidRPr="0089171B" w:rsidRDefault="00EA012D" w:rsidP="003F44E9">
      <w:pPr>
        <w:widowControl w:val="0"/>
        <w:autoSpaceDE w:val="0"/>
        <w:autoSpaceDN w:val="0"/>
        <w:adjustRightInd w:val="0"/>
        <w:spacing w:line="480" w:lineRule="auto"/>
        <w:jc w:val="both"/>
      </w:pPr>
      <w:r w:rsidRPr="0089171B">
        <w:rPr>
          <w:b/>
          <w:i/>
        </w:rPr>
        <w:t>Visualization</w:t>
      </w:r>
      <w:r w:rsidR="00600D73" w:rsidRPr="0089171B">
        <w:rPr>
          <w:b/>
          <w:i/>
        </w:rPr>
        <w:t xml:space="preserve"> outputs with DIABLO. </w:t>
      </w:r>
      <w:r w:rsidR="009B1F2D" w:rsidRPr="0089171B">
        <w:t xml:space="preserve">Several types of graphical outputs were made available in </w:t>
      </w:r>
      <w:proofErr w:type="spellStart"/>
      <w:r w:rsidR="009B1F2D" w:rsidRPr="0089171B">
        <w:t>mix</w:t>
      </w:r>
      <w:r w:rsidR="00020884" w:rsidRPr="0089171B">
        <w:t>Omics</w:t>
      </w:r>
      <w:proofErr w:type="spellEnd"/>
      <w:r w:rsidR="009B1F2D" w:rsidRPr="0089171B">
        <w:t xml:space="preserve"> to improve the interpretation of the DIABLO results. </w:t>
      </w:r>
    </w:p>
    <w:p w14:paraId="3B78E288" w14:textId="1AC53542" w:rsidR="009B604F" w:rsidRPr="0089171B" w:rsidRDefault="006B49EA" w:rsidP="003F44E9">
      <w:pPr>
        <w:widowControl w:val="0"/>
        <w:autoSpaceDE w:val="0"/>
        <w:autoSpaceDN w:val="0"/>
        <w:adjustRightInd w:val="0"/>
        <w:spacing w:line="480" w:lineRule="auto"/>
        <w:jc w:val="both"/>
      </w:pPr>
      <w:r w:rsidRPr="0089171B">
        <w:rPr>
          <w:i/>
        </w:rPr>
        <w:t>Sample plots.</w:t>
      </w:r>
      <w:r w:rsidRPr="0089171B">
        <w:t xml:space="preserve"> </w:t>
      </w:r>
      <w:r w:rsidR="000E032A" w:rsidRPr="0089171B">
        <w:t xml:space="preserve">Pairs of components associated to each </w:t>
      </w:r>
      <w:r w:rsidR="001E1EFC" w:rsidRPr="0089171B">
        <w:t>dataset</w:t>
      </w:r>
      <w:r w:rsidR="000E032A" w:rsidRPr="0089171B">
        <w:t xml:space="preserve"> are used to represent the samples projected in the space spanned by those components in each individual </w:t>
      </w:r>
      <w:r w:rsidR="00020884" w:rsidRPr="0089171B">
        <w:t>omics</w:t>
      </w:r>
      <w:r w:rsidR="000E032A" w:rsidRPr="0089171B">
        <w:t xml:space="preserve"> </w:t>
      </w:r>
      <w:r w:rsidR="001E1EFC" w:rsidRPr="0089171B">
        <w:t>dataset</w:t>
      </w:r>
      <w:r w:rsidR="00502EE9" w:rsidRPr="0089171B">
        <w:t>. The sample plot enables</w:t>
      </w:r>
      <w:r w:rsidR="000E032A" w:rsidRPr="0089171B">
        <w:t xml:space="preserve"> </w:t>
      </w:r>
      <w:r w:rsidR="00127FFD" w:rsidRPr="0089171B">
        <w:t xml:space="preserve">the user </w:t>
      </w:r>
      <w:r w:rsidR="000E032A" w:rsidRPr="0089171B">
        <w:t>to visualize the ability of the DIABLO model to extract common information at the sample level</w:t>
      </w:r>
      <w:r w:rsidR="00174F6A" w:rsidRPr="0089171B">
        <w:t xml:space="preserve"> </w:t>
      </w:r>
      <w:r w:rsidR="00502EE9" w:rsidRPr="0089171B">
        <w:t xml:space="preserve">for each </w:t>
      </w:r>
      <w:r w:rsidR="001E1EFC" w:rsidRPr="0089171B">
        <w:t>dataset</w:t>
      </w:r>
      <w:r w:rsidR="00502EE9" w:rsidRPr="0089171B">
        <w:t xml:space="preserve">, </w:t>
      </w:r>
      <w:r w:rsidR="007E347E" w:rsidRPr="0089171B">
        <w:t xml:space="preserve">as well as </w:t>
      </w:r>
      <w:r w:rsidR="00502EE9" w:rsidRPr="0089171B">
        <w:t xml:space="preserve">to visualize the </w:t>
      </w:r>
      <w:r w:rsidR="007E347E" w:rsidRPr="0089171B">
        <w:t xml:space="preserve">discriminatory power of each </w:t>
      </w:r>
      <w:r w:rsidR="00502EE9" w:rsidRPr="0089171B">
        <w:t xml:space="preserve">data </w:t>
      </w:r>
      <w:r w:rsidR="007E347E" w:rsidRPr="0089171B">
        <w:t xml:space="preserve">type </w:t>
      </w:r>
      <w:r w:rsidR="00502EE9" w:rsidRPr="0089171B">
        <w:t>to separate the</w:t>
      </w:r>
      <w:r w:rsidR="00127FFD" w:rsidRPr="0089171B">
        <w:t xml:space="preserve"> phenotypic</w:t>
      </w:r>
      <w:r w:rsidR="007E347E" w:rsidRPr="0089171B">
        <w:t xml:space="preserve"> groups.</w:t>
      </w:r>
      <w:r w:rsidR="00264934" w:rsidRPr="0089171B">
        <w:t xml:space="preserve"> </w:t>
      </w:r>
      <w:r w:rsidR="00565A7C" w:rsidRPr="0089171B">
        <w:t>The s</w:t>
      </w:r>
      <w:r w:rsidR="00C14E1A" w:rsidRPr="0089171B">
        <w:t xml:space="preserve">catterplot </w:t>
      </w:r>
      <w:proofErr w:type="gramStart"/>
      <w:r w:rsidR="00C14E1A" w:rsidRPr="0089171B">
        <w:t>matri</w:t>
      </w:r>
      <w:r w:rsidR="004717B3" w:rsidRPr="0089171B">
        <w:t xml:space="preserve">x </w:t>
      </w:r>
      <w:r w:rsidR="005B2B60" w:rsidRPr="0089171B">
        <w:t xml:space="preserve"> represent</w:t>
      </w:r>
      <w:r w:rsidR="00580B67" w:rsidRPr="0089171B">
        <w:t>s</w:t>
      </w:r>
      <w:proofErr w:type="gramEnd"/>
      <w:r w:rsidR="005B2B60" w:rsidRPr="0089171B">
        <w:t xml:space="preserve"> c</w:t>
      </w:r>
      <w:r w:rsidR="008511FC" w:rsidRPr="0089171B">
        <w:t>orrelation between components for</w:t>
      </w:r>
      <w:r w:rsidR="005B2B60" w:rsidRPr="0089171B">
        <w:t xml:space="preserve"> the same dimension but across all </w:t>
      </w:r>
      <w:r w:rsidR="00020884" w:rsidRPr="0089171B">
        <w:t>omics</w:t>
      </w:r>
      <w:r w:rsidR="005B2B60" w:rsidRPr="0089171B">
        <w:t xml:space="preserve"> </w:t>
      </w:r>
      <w:r w:rsidR="001E1EFC" w:rsidRPr="0089171B">
        <w:t>datasets</w:t>
      </w:r>
      <w:r w:rsidR="005B2B60" w:rsidRPr="0089171B">
        <w:t xml:space="preserve"> to verify that the model</w:t>
      </w:r>
      <w:r w:rsidR="000C3278" w:rsidRPr="0089171B">
        <w:t xml:space="preserve"> maximizes the correlation as</w:t>
      </w:r>
      <w:r w:rsidR="005B2B60" w:rsidRPr="0089171B">
        <w:t xml:space="preserve"> indicated in the design matrix.</w:t>
      </w:r>
      <w:r w:rsidR="008511FC" w:rsidRPr="0089171B">
        <w:t xml:space="preserve"> Since DIABLO is a supervised method, separation of subjects of different phenotypic groups can be seen using this type of plot.</w:t>
      </w:r>
    </w:p>
    <w:p w14:paraId="7187EE96" w14:textId="55ABD674" w:rsidR="009B604F" w:rsidRPr="0089171B" w:rsidRDefault="006B49EA" w:rsidP="003F44E9">
      <w:pPr>
        <w:widowControl w:val="0"/>
        <w:autoSpaceDE w:val="0"/>
        <w:autoSpaceDN w:val="0"/>
        <w:adjustRightInd w:val="0"/>
        <w:spacing w:line="480" w:lineRule="auto"/>
        <w:jc w:val="both"/>
      </w:pPr>
      <w:r w:rsidRPr="0089171B">
        <w:rPr>
          <w:i/>
        </w:rPr>
        <w:t>Variable plots.</w:t>
      </w:r>
      <w:r w:rsidRPr="0089171B">
        <w:t xml:space="preserve"> </w:t>
      </w:r>
      <w:r w:rsidR="00731BEC" w:rsidRPr="0089171B">
        <w:t xml:space="preserve">To visualize selected variables, </w:t>
      </w:r>
      <w:r w:rsidR="008146A8" w:rsidRPr="0089171B">
        <w:t xml:space="preserve">we proposed </w:t>
      </w:r>
      <w:proofErr w:type="spellStart"/>
      <w:r w:rsidR="00731BEC" w:rsidRPr="0089171B">
        <w:t>circos</w:t>
      </w:r>
      <w:proofErr w:type="spellEnd"/>
      <w:r w:rsidR="00731BEC" w:rsidRPr="0089171B">
        <w:t xml:space="preserve"> plot</w:t>
      </w:r>
      <w:r w:rsidR="007E2516" w:rsidRPr="0089171B">
        <w:t xml:space="preserve"> </w:t>
      </w:r>
      <w:r w:rsidR="009B1F2D" w:rsidRPr="0089171B">
        <w:t xml:space="preserve">to represent correlations between and within </w:t>
      </w:r>
      <w:r w:rsidR="00731BEC" w:rsidRPr="0089171B">
        <w:t>variables</w:t>
      </w:r>
      <w:r w:rsidR="009B1F2D" w:rsidRPr="0089171B">
        <w:t xml:space="preserve"> from eac</w:t>
      </w:r>
      <w:r w:rsidR="00264934" w:rsidRPr="0089171B">
        <w:t xml:space="preserve">h </w:t>
      </w:r>
      <w:r w:rsidR="001E1EFC" w:rsidRPr="0089171B">
        <w:t>dataset</w:t>
      </w:r>
      <w:r w:rsidR="00264934" w:rsidRPr="0089171B">
        <w:t xml:space="preserve"> at the variable level</w:t>
      </w:r>
      <w:r w:rsidR="009B1F2D" w:rsidRPr="0089171B">
        <w:t xml:space="preserve">. </w:t>
      </w:r>
      <w:r w:rsidR="00550F9C" w:rsidRPr="0089171B">
        <w:t>The association between variables is computed using a similarity score that is analogous to a Pearson correlation coefficient, as previously described</w:t>
      </w:r>
      <w:r w:rsidR="0071623A" w:rsidRPr="0089171B">
        <w:t xml:space="preserve"> in</w:t>
      </w:r>
      <w:r w:rsidR="00550F9C" w:rsidRPr="0089171B">
        <w:t xml:space="preserve"> </w:t>
      </w:r>
      <w:r w:rsidR="00C14E1A" w:rsidRPr="0089171B">
        <w:fldChar w:fldCharType="begin"/>
      </w:r>
      <w:ins w:id="649" w:author="Amrit" w:date="2018-02-20T23:58:00Z">
        <w:r w:rsidR="008A024A">
          <w:instrText xml:space="preserve"> ADDIN ZOTERO_ITEM CSL_CITATION {"citationID":"2jo40ih0la","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650" w:author="Amrit" w:date="2018-02-20T22:28:00Z">
        <w:r w:rsidR="00B91D7E" w:rsidRPr="0089171B" w:rsidDel="0001647F">
          <w:delInstrText xml:space="preserve"> ADDIN ZOTERO_ITEM CSL_CITATION {"citationID":"2jo40ih0la","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00C14E1A" w:rsidRPr="0089171B">
        <w:fldChar w:fldCharType="separate"/>
      </w:r>
      <w:ins w:id="651" w:author="Amrit" w:date="2018-02-20T23:58:00Z">
        <w:r w:rsidR="008A024A">
          <w:rPr>
            <w:noProof/>
          </w:rPr>
          <w:t>[39]</w:t>
        </w:r>
      </w:ins>
      <w:del w:id="652" w:author="Amrit" w:date="2018-02-20T22:28:00Z">
        <w:r w:rsidR="00B91D7E" w:rsidRPr="008A024A" w:rsidDel="0001647F">
          <w:rPr>
            <w:noProof/>
          </w:rPr>
          <w:delText>[30]</w:delText>
        </w:r>
      </w:del>
      <w:r w:rsidR="00C14E1A" w:rsidRPr="0089171B">
        <w:fldChar w:fldCharType="end"/>
      </w:r>
      <w:r w:rsidR="00C14E1A" w:rsidRPr="0089171B">
        <w:t>.</w:t>
      </w:r>
      <w:r w:rsidR="00550F9C" w:rsidRPr="0089171B">
        <w:t xml:space="preserve"> For each </w:t>
      </w:r>
      <w:r w:rsidR="00020884" w:rsidRPr="0089171B">
        <w:t>omics</w:t>
      </w:r>
      <w:r w:rsidR="00550F9C" w:rsidRPr="0089171B">
        <w:t xml:space="preserve"> dataset, DIABLO produces a </w:t>
      </w:r>
      <w:r w:rsidR="007059B7" w:rsidRPr="0089171B">
        <w:t>variable coefficient matrix of size (</w:t>
      </w:r>
      <w:proofErr w:type="spellStart"/>
      <w:r w:rsidR="007059B7" w:rsidRPr="0089171B">
        <w:rPr>
          <w:i/>
        </w:rPr>
        <w:t>p</w:t>
      </w:r>
      <w:r w:rsidR="007059B7" w:rsidRPr="0089171B">
        <w:rPr>
          <w:i/>
          <w:vertAlign w:val="subscript"/>
        </w:rPr>
        <w:t>k</w:t>
      </w:r>
      <w:proofErr w:type="spellEnd"/>
      <w:r w:rsidR="007059B7" w:rsidRPr="0089171B">
        <w:rPr>
          <w:i/>
        </w:rPr>
        <w:t xml:space="preserve"> x H</w:t>
      </w:r>
      <w:r w:rsidR="007059B7" w:rsidRPr="0089171B">
        <w:t xml:space="preserve">), where </w:t>
      </w:r>
      <w:r w:rsidR="007059B7" w:rsidRPr="0089171B">
        <w:rPr>
          <w:i/>
        </w:rPr>
        <w:t>H</w:t>
      </w:r>
      <w:r w:rsidR="007059B7" w:rsidRPr="0089171B">
        <w:t xml:space="preserve"> is the </w:t>
      </w:r>
      <w:r w:rsidR="0071623A" w:rsidRPr="0089171B">
        <w:t xml:space="preserve">total </w:t>
      </w:r>
      <w:r w:rsidR="007059B7" w:rsidRPr="0089171B">
        <w:t>number of components in the model</w:t>
      </w:r>
      <w:r w:rsidR="00550F9C" w:rsidRPr="0089171B">
        <w:t>. The product of any two matrices</w:t>
      </w:r>
      <w:r w:rsidR="00F373EF" w:rsidRPr="0089171B">
        <w:t xml:space="preserve"> </w:t>
      </w:r>
      <w:r w:rsidR="00550F9C" w:rsidRPr="0089171B">
        <w:t>approximates the association score between var</w:t>
      </w:r>
      <w:r w:rsidR="00D55E51" w:rsidRPr="0089171B">
        <w:t xml:space="preserve">iables of the two </w:t>
      </w:r>
      <w:r w:rsidR="00020884" w:rsidRPr="0089171B">
        <w:t>omics</w:t>
      </w:r>
      <w:r w:rsidR="00D55E51" w:rsidRPr="0089171B">
        <w:t xml:space="preserve"> datasets</w:t>
      </w:r>
      <w:r w:rsidR="00193E1A" w:rsidRPr="0089171B">
        <w:t xml:space="preserve">. The association between variables </w:t>
      </w:r>
      <w:r w:rsidR="00D55E51" w:rsidRPr="0089171B">
        <w:t xml:space="preserve">is displayed as a </w:t>
      </w:r>
      <w:proofErr w:type="gramStart"/>
      <w:r w:rsidR="00193E1A" w:rsidRPr="0089171B">
        <w:t>color coded</w:t>
      </w:r>
      <w:proofErr w:type="gramEnd"/>
      <w:r w:rsidR="00193E1A" w:rsidRPr="0089171B">
        <w:t xml:space="preserve"> </w:t>
      </w:r>
      <w:r w:rsidR="00D55E51" w:rsidRPr="0089171B">
        <w:t>link inside the plot</w:t>
      </w:r>
      <w:r w:rsidR="00550F9C" w:rsidRPr="0089171B">
        <w:t xml:space="preserve"> </w:t>
      </w:r>
      <w:r w:rsidR="00D55E51" w:rsidRPr="0089171B">
        <w:t>to represent a positive</w:t>
      </w:r>
      <w:r w:rsidR="00193E1A" w:rsidRPr="0089171B">
        <w:t xml:space="preserve"> or </w:t>
      </w:r>
      <w:r w:rsidR="00D55E51" w:rsidRPr="0089171B">
        <w:t>negative correlation above a</w:t>
      </w:r>
      <w:r w:rsidR="00193E1A" w:rsidRPr="0089171B">
        <w:t xml:space="preserve"> user-specified </w:t>
      </w:r>
      <w:r w:rsidR="00D55E51" w:rsidRPr="0089171B">
        <w:t xml:space="preserve">threshold. The selected variables are represented on the side of the </w:t>
      </w:r>
      <w:proofErr w:type="spellStart"/>
      <w:r w:rsidR="00D55E51" w:rsidRPr="0089171B">
        <w:t>circos</w:t>
      </w:r>
      <w:proofErr w:type="spellEnd"/>
      <w:r w:rsidR="00D55E51" w:rsidRPr="0089171B">
        <w:t xml:space="preserve"> plot, with </w:t>
      </w:r>
      <w:r w:rsidR="004F5676" w:rsidRPr="0089171B">
        <w:t xml:space="preserve">side </w:t>
      </w:r>
      <w:r w:rsidR="00D55E51" w:rsidRPr="0089171B">
        <w:t xml:space="preserve">colors indicating </w:t>
      </w:r>
      <w:r w:rsidR="00193FA9" w:rsidRPr="0089171B">
        <w:lastRenderedPageBreak/>
        <w:t xml:space="preserve">each </w:t>
      </w:r>
      <w:r w:rsidR="00020884" w:rsidRPr="0089171B">
        <w:t>omics</w:t>
      </w:r>
      <w:r w:rsidR="00193FA9" w:rsidRPr="0089171B">
        <w:t xml:space="preserve"> type</w:t>
      </w:r>
      <w:r w:rsidR="00D55E51" w:rsidRPr="0089171B">
        <w:t>,</w:t>
      </w:r>
      <w:r w:rsidR="00193FA9" w:rsidRPr="0089171B">
        <w:t xml:space="preserve"> optional</w:t>
      </w:r>
      <w:r w:rsidR="00D55E51" w:rsidRPr="0089171B">
        <w:t xml:space="preserve"> line plots</w:t>
      </w:r>
      <w:r w:rsidR="00C41963" w:rsidRPr="0089171B">
        <w:t xml:space="preserve"> represent</w:t>
      </w:r>
      <w:r w:rsidR="00D55E51" w:rsidRPr="0089171B">
        <w:t xml:space="preserve"> the exp</w:t>
      </w:r>
      <w:r w:rsidR="002950FF" w:rsidRPr="0089171B">
        <w:t>ression levels in each phenotypic</w:t>
      </w:r>
      <w:r w:rsidR="00D55E51" w:rsidRPr="0089171B">
        <w:t xml:space="preserve"> group. </w:t>
      </w:r>
      <w:r w:rsidR="00A0409D" w:rsidRPr="0089171B">
        <w:t xml:space="preserve">When </w:t>
      </w:r>
      <w:r w:rsidR="00A02BF9" w:rsidRPr="0089171B">
        <w:t xml:space="preserve">we compared </w:t>
      </w:r>
      <w:r w:rsidR="00A0409D" w:rsidRPr="0089171B">
        <w:t>several approaches</w:t>
      </w:r>
      <w:r w:rsidR="00A02BF9" w:rsidRPr="0089171B">
        <w:t xml:space="preserve"> that do not output latent components (e.g. </w:t>
      </w:r>
      <w:proofErr w:type="spellStart"/>
      <w:r w:rsidR="00A02BF9" w:rsidRPr="0089171B">
        <w:t>Enet</w:t>
      </w:r>
      <w:proofErr w:type="spellEnd"/>
      <w:r w:rsidR="00A02BF9" w:rsidRPr="0089171B">
        <w:t xml:space="preserve">) </w:t>
      </w:r>
      <w:r w:rsidR="00A0409D" w:rsidRPr="0089171B">
        <w:t>we calculated inste</w:t>
      </w:r>
      <w:r w:rsidR="00264934" w:rsidRPr="0089171B">
        <w:t>ad a Pearson correlation matrix</w:t>
      </w:r>
      <w:r w:rsidR="00B423AF" w:rsidRPr="0089171B">
        <w:t>, where</w:t>
      </w:r>
      <w:r w:rsidR="00767BF8" w:rsidRPr="0089171B">
        <w:t xml:space="preserve"> e</w:t>
      </w:r>
      <w:r w:rsidR="00D55E51" w:rsidRPr="0089171B">
        <w:t>ach link represents a Pearson correlation coefficient</w:t>
      </w:r>
      <w:r w:rsidR="00A81827" w:rsidRPr="0089171B">
        <w:t>.</w:t>
      </w:r>
    </w:p>
    <w:p w14:paraId="69D525F6" w14:textId="27434B58" w:rsidR="009B1F2D" w:rsidRPr="0089171B" w:rsidRDefault="00264934" w:rsidP="003F44E9">
      <w:pPr>
        <w:widowControl w:val="0"/>
        <w:autoSpaceDE w:val="0"/>
        <w:autoSpaceDN w:val="0"/>
        <w:adjustRightInd w:val="0"/>
        <w:spacing w:line="480" w:lineRule="auto"/>
        <w:jc w:val="both"/>
      </w:pPr>
      <w:r w:rsidRPr="0089171B">
        <w:rPr>
          <w:i/>
        </w:rPr>
        <w:t>Clustered Image Map (CIM)</w:t>
      </w:r>
      <w:r w:rsidR="006B49EA" w:rsidRPr="0089171B">
        <w:rPr>
          <w:i/>
        </w:rPr>
        <w:t>.</w:t>
      </w:r>
      <w:r w:rsidR="006B49EA" w:rsidRPr="0089171B">
        <w:t xml:space="preserve"> A</w:t>
      </w:r>
      <w:r w:rsidR="001C649E" w:rsidRPr="0089171B">
        <w:t xml:space="preserve"> clustered image map </w:t>
      </w:r>
      <w:r w:rsidRPr="0089171B">
        <w:fldChar w:fldCharType="begin"/>
      </w:r>
      <w:ins w:id="653" w:author="Amrit" w:date="2018-02-20T23:58:00Z">
        <w:r w:rsidR="008A024A">
          <w:instrText xml:space="preserve"> ADDIN ZOTERO_ITEM CSL_CITATION {"citationID":"1mii3v3888","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654" w:author="Amrit" w:date="2018-02-20T22:28:00Z">
        <w:r w:rsidR="00B91D7E" w:rsidRPr="0089171B" w:rsidDel="0001647F">
          <w:delInstrText xml:space="preserve"> ADDIN ZOTERO_ITEM CSL_CITATION {"citationID":"1mii3v3888","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Pr="0089171B">
        <w:fldChar w:fldCharType="separate"/>
      </w:r>
      <w:ins w:id="655" w:author="Amrit" w:date="2018-02-20T23:58:00Z">
        <w:r w:rsidR="008A024A">
          <w:rPr>
            <w:noProof/>
          </w:rPr>
          <w:t>[39]</w:t>
        </w:r>
      </w:ins>
      <w:del w:id="656" w:author="Amrit" w:date="2018-02-20T22:28:00Z">
        <w:r w:rsidR="00B91D7E" w:rsidRPr="008A024A" w:rsidDel="0001647F">
          <w:rPr>
            <w:noProof/>
          </w:rPr>
          <w:delText>[30]</w:delText>
        </w:r>
      </w:del>
      <w:r w:rsidRPr="0089171B">
        <w:fldChar w:fldCharType="end"/>
      </w:r>
      <w:r w:rsidRPr="0089171B">
        <w:t xml:space="preserve"> </w:t>
      </w:r>
      <w:r w:rsidR="001C649E" w:rsidRPr="0089171B">
        <w:t xml:space="preserve">based on the </w:t>
      </w:r>
      <w:r w:rsidR="00556F55" w:rsidRPr="0089171B">
        <w:t xml:space="preserve">Euclidean </w:t>
      </w:r>
      <w:r w:rsidR="001C649E" w:rsidRPr="0089171B">
        <w:t xml:space="preserve">distance and the </w:t>
      </w:r>
      <w:r w:rsidR="00556F55" w:rsidRPr="0089171B">
        <w:t>complete</w:t>
      </w:r>
      <w:r w:rsidR="001C649E" w:rsidRPr="0089171B">
        <w:t xml:space="preserve"> linkage</w:t>
      </w:r>
      <w:r w:rsidR="00142F86" w:rsidRPr="0089171B">
        <w:t xml:space="preserve"> displays an unsupervised clustering between the selected variables</w:t>
      </w:r>
      <w:r w:rsidR="00BC4810" w:rsidRPr="0089171B">
        <w:t xml:space="preserve"> (centered and scaled)</w:t>
      </w:r>
      <w:r w:rsidR="00142F86" w:rsidRPr="0089171B">
        <w:t xml:space="preserve"> and </w:t>
      </w:r>
      <w:r w:rsidRPr="0089171B">
        <w:t>the samples</w:t>
      </w:r>
      <w:r w:rsidR="00EB5704" w:rsidRPr="0089171B">
        <w:t>.</w:t>
      </w:r>
      <w:r w:rsidR="00BC4810" w:rsidRPr="0089171B">
        <w:t xml:space="preserve"> Color bars represent </w:t>
      </w:r>
      <w:r w:rsidR="00A81827" w:rsidRPr="0089171B">
        <w:t>the sample phenotypic</w:t>
      </w:r>
      <w:r w:rsidR="00A15A8D" w:rsidRPr="0089171B">
        <w:t xml:space="preserve"> group</w:t>
      </w:r>
      <w:r w:rsidR="00A81827" w:rsidRPr="0089171B">
        <w:t>s</w:t>
      </w:r>
      <w:r w:rsidR="00A15A8D" w:rsidRPr="0089171B">
        <w:t xml:space="preserve"> (col</w:t>
      </w:r>
      <w:r w:rsidR="00BC4810" w:rsidRPr="0089171B">
        <w:t xml:space="preserve">umns) and the type of </w:t>
      </w:r>
      <w:r w:rsidR="00020884" w:rsidRPr="0089171B">
        <w:t>omics</w:t>
      </w:r>
      <w:r w:rsidR="00BC4810" w:rsidRPr="0089171B">
        <w:t xml:space="preserve"> (rows)</w:t>
      </w:r>
      <w:r w:rsidR="00A81827" w:rsidRPr="0089171B">
        <w:t xml:space="preserve"> variables</w:t>
      </w:r>
      <w:r w:rsidR="00BC4810" w:rsidRPr="0089171B">
        <w:t>.</w:t>
      </w:r>
    </w:p>
    <w:p w14:paraId="1B443597" w14:textId="77777777" w:rsidR="001F3579" w:rsidRPr="0089171B" w:rsidRDefault="001F3579" w:rsidP="003F44E9">
      <w:pPr>
        <w:spacing w:line="480" w:lineRule="auto"/>
        <w:jc w:val="both"/>
        <w:rPr>
          <w:b/>
          <w:lang w:val="en-CA"/>
        </w:rPr>
      </w:pPr>
    </w:p>
    <w:p w14:paraId="22C89FE6" w14:textId="7D232873" w:rsidR="001F3579" w:rsidRPr="0089171B" w:rsidRDefault="005702CC" w:rsidP="003F44E9">
      <w:pPr>
        <w:spacing w:line="480" w:lineRule="auto"/>
        <w:jc w:val="both"/>
        <w:rPr>
          <w:b/>
          <w:lang w:val="en-CA"/>
        </w:rPr>
      </w:pPr>
      <w:r w:rsidRPr="0089171B">
        <w:rPr>
          <w:b/>
          <w:lang w:val="en-CA"/>
        </w:rPr>
        <w:t>Gene-set enrichment analyses</w:t>
      </w:r>
    </w:p>
    <w:p w14:paraId="169603FD" w14:textId="1A10D95B" w:rsidR="004A7D94" w:rsidRPr="0089171B" w:rsidRDefault="00755F6A" w:rsidP="00556F55">
      <w:pPr>
        <w:spacing w:line="480" w:lineRule="auto"/>
        <w:jc w:val="both"/>
      </w:pPr>
      <w:r w:rsidRPr="0089171B">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89171B">
        <w:fldChar w:fldCharType="begin"/>
      </w:r>
      <w:ins w:id="657" w:author="Amrit" w:date="2018-02-20T23:58:00Z">
        <w:r w:rsidR="008A024A">
          <w:instrText xml:space="preserve"> ADDIN ZOTERO_ITEM CSL_CITATION {"citationID":"avteal9ud","properties":{"formattedCitation":"[40]","plainCitation":"[40]"},"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ins>
      <w:del w:id="658" w:author="Amrit" w:date="2018-02-20T22:28:00Z">
        <w:r w:rsidR="00B91D7E" w:rsidRPr="0089171B" w:rsidDel="0001647F">
          <w:delInstrText xml:space="preserve"> ADDIN ZOTERO_ITEM CSL_CITATION {"citationID":"avteal9ud","properties":{"formattedCitation":"[31]","plainCitation":"[31]"},"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delInstrText>
        </w:r>
      </w:del>
      <w:r w:rsidRPr="0089171B">
        <w:fldChar w:fldCharType="separate"/>
      </w:r>
      <w:ins w:id="659" w:author="Amrit" w:date="2018-02-20T23:58:00Z">
        <w:r w:rsidR="008A024A">
          <w:rPr>
            <w:noProof/>
          </w:rPr>
          <w:t>[40]</w:t>
        </w:r>
      </w:ins>
      <w:del w:id="660" w:author="Amrit" w:date="2018-02-20T22:28:00Z">
        <w:r w:rsidR="00B91D7E" w:rsidRPr="008A024A" w:rsidDel="0001647F">
          <w:rPr>
            <w:noProof/>
          </w:rPr>
          <w:delText>[31]</w:delText>
        </w:r>
      </w:del>
      <w:r w:rsidRPr="0089171B">
        <w:fldChar w:fldCharType="end"/>
      </w:r>
      <w:r w:rsidRPr="0089171B">
        <w:t>. Briefly, all gene sets were mapped back to a set of miRNAs associated with them</w:t>
      </w:r>
      <w:r w:rsidR="00523342" w:rsidRPr="0089171B">
        <w:t>,</w:t>
      </w:r>
      <w:r w:rsidRPr="0089171B">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89171B">
        <w:t xml:space="preserve"> </w:t>
      </w:r>
    </w:p>
    <w:p w14:paraId="3E7FA220" w14:textId="2684368B" w:rsidR="00755F6A" w:rsidRPr="0089171B" w:rsidRDefault="00523342" w:rsidP="00556F55">
      <w:pPr>
        <w:spacing w:line="480" w:lineRule="auto"/>
        <w:jc w:val="both"/>
      </w:pPr>
      <w:r w:rsidRPr="0089171B">
        <w:lastRenderedPageBreak/>
        <w:t>The following collections were used as gene</w:t>
      </w:r>
      <w:r w:rsidR="003E2B9A" w:rsidRPr="0089171B">
        <w:t>-</w:t>
      </w:r>
      <w:r w:rsidRPr="0089171B">
        <w:t xml:space="preserve">sets for the enrichment </w:t>
      </w:r>
      <w:r w:rsidR="00492A66" w:rsidRPr="0089171B">
        <w:t xml:space="preserve">analysis </w:t>
      </w:r>
      <w:r w:rsidR="00492A66" w:rsidRPr="0089171B">
        <w:fldChar w:fldCharType="begin"/>
      </w:r>
      <w:ins w:id="661" w:author="Amrit" w:date="2018-02-20T23:58:00Z">
        <w:r w:rsidR="008A024A">
          <w:instrText xml:space="preserve"> ADDIN ZOTERO_ITEM CSL_CITATION {"citationID":"1qc5561c4f","properties":{"formattedCitation":"[41]","plainCitation":"[41]"},"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ins>
      <w:del w:id="662" w:author="Amrit" w:date="2018-02-20T22:28:00Z">
        <w:r w:rsidR="00B91D7E" w:rsidRPr="0089171B" w:rsidDel="0001647F">
          <w:delInstrText xml:space="preserve"> ADDIN ZOTERO_ITEM CSL_CITATION {"citationID":"1qc5561c4f","properties":{"formattedCitation":"[32]","plainCitation":"[32]"},"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delInstrText>
        </w:r>
      </w:del>
      <w:r w:rsidR="00492A66" w:rsidRPr="0089171B">
        <w:fldChar w:fldCharType="separate"/>
      </w:r>
      <w:ins w:id="663" w:author="Amrit" w:date="2018-02-20T23:58:00Z">
        <w:r w:rsidR="008A024A">
          <w:rPr>
            <w:noProof/>
          </w:rPr>
          <w:t>[41]</w:t>
        </w:r>
      </w:ins>
      <w:del w:id="664" w:author="Amrit" w:date="2018-02-20T22:28:00Z">
        <w:r w:rsidR="00B91D7E" w:rsidRPr="008A024A" w:rsidDel="0001647F">
          <w:rPr>
            <w:noProof/>
          </w:rPr>
          <w:delText>[32]</w:delText>
        </w:r>
      </w:del>
      <w:r w:rsidR="00492A66" w:rsidRPr="0089171B">
        <w:fldChar w:fldCharType="end"/>
      </w:r>
      <w:r w:rsidRPr="0089171B">
        <w:t xml:space="preserve">: 1) </w:t>
      </w:r>
      <w:r w:rsidR="00755F6A" w:rsidRPr="0089171B">
        <w:rPr>
          <w:b/>
        </w:rPr>
        <w:t>C2</w:t>
      </w:r>
      <w:r w:rsidR="00755F6A" w:rsidRPr="0089171B">
        <w:t xml:space="preserve"> is a collection of curated gene sets such as Pathway Interaction DB (PID), </w:t>
      </w:r>
      <w:proofErr w:type="spellStart"/>
      <w:r w:rsidR="00755F6A" w:rsidRPr="0089171B">
        <w:t>Biocarta</w:t>
      </w:r>
      <w:proofErr w:type="spellEnd"/>
      <w:r w:rsidR="00755F6A" w:rsidRPr="0089171B">
        <w:t xml:space="preserve"> (BIOCARTA), Kyoto Encyclopedia of Genes and Genomes (KEGG), and </w:t>
      </w:r>
      <w:proofErr w:type="spellStart"/>
      <w:r w:rsidR="00755F6A" w:rsidRPr="0089171B">
        <w:t>Reactome</w:t>
      </w:r>
      <w:proofErr w:type="spellEnd"/>
      <w:r w:rsidR="00755F6A" w:rsidRPr="0089171B">
        <w:t xml:space="preserve"> (REACTOME)</w:t>
      </w:r>
      <w:r w:rsidR="005E0CF3" w:rsidRPr="0089171B">
        <w:t>.</w:t>
      </w:r>
      <w:r w:rsidRPr="0089171B">
        <w:t xml:space="preserve"> 2) </w:t>
      </w:r>
      <w:r w:rsidR="00755F6A" w:rsidRPr="0089171B">
        <w:rPr>
          <w:b/>
        </w:rPr>
        <w:t>C6</w:t>
      </w:r>
      <w:r w:rsidR="002C049A" w:rsidRPr="0089171B">
        <w:t xml:space="preserve"> is a collection of </w:t>
      </w:r>
      <w:r w:rsidR="003E2B9A" w:rsidRPr="0089171B">
        <w:t>oncogenic</w:t>
      </w:r>
      <w:r w:rsidR="00755F6A" w:rsidRPr="0089171B">
        <w:t xml:space="preserve"> gene sets (signatures of cellul</w:t>
      </w:r>
      <w:r w:rsidR="003E2B9A" w:rsidRPr="0089171B">
        <w:t>ar pathways which are often dys</w:t>
      </w:r>
      <w:r w:rsidR="00755F6A" w:rsidRPr="0089171B">
        <w:t>regulated in cancer).</w:t>
      </w:r>
    </w:p>
    <w:p w14:paraId="0C28D5AC" w14:textId="77777777" w:rsidR="0098754F" w:rsidRPr="0089171B" w:rsidRDefault="0098754F" w:rsidP="003F44E9">
      <w:pPr>
        <w:spacing w:line="480" w:lineRule="auto"/>
        <w:jc w:val="both"/>
        <w:rPr>
          <w:b/>
        </w:rPr>
      </w:pPr>
    </w:p>
    <w:p w14:paraId="27F6C48B" w14:textId="1D752290" w:rsidR="005C2A98" w:rsidRPr="0089171B" w:rsidRDefault="005C2A98" w:rsidP="003F44E9">
      <w:pPr>
        <w:spacing w:line="480" w:lineRule="auto"/>
        <w:jc w:val="both"/>
        <w:rPr>
          <w:b/>
          <w:lang w:val="en-CA"/>
        </w:rPr>
      </w:pPr>
      <w:r w:rsidRPr="0089171B">
        <w:rPr>
          <w:b/>
          <w:lang w:val="en-CA"/>
        </w:rPr>
        <w:t>Data description and preprocessing</w:t>
      </w:r>
    </w:p>
    <w:p w14:paraId="37C681CE" w14:textId="6FA25C95" w:rsidR="00907436" w:rsidRPr="0089171B" w:rsidRDefault="00907436" w:rsidP="003F44E9">
      <w:pPr>
        <w:spacing w:line="480" w:lineRule="auto"/>
        <w:jc w:val="both"/>
        <w:rPr>
          <w:b/>
          <w:lang w:val="en-CA"/>
        </w:rPr>
      </w:pPr>
      <w:r w:rsidRPr="0089171B">
        <w:rPr>
          <w:b/>
          <w:lang w:val="en-CA"/>
        </w:rPr>
        <w:t>Benchmarking cancer datasets</w:t>
      </w:r>
    </w:p>
    <w:p w14:paraId="51BD3527" w14:textId="2A5204B9" w:rsidR="00907436" w:rsidRPr="0089171B" w:rsidRDefault="00C34B2C" w:rsidP="003F44E9">
      <w:pPr>
        <w:spacing w:line="480" w:lineRule="auto"/>
        <w:jc w:val="both"/>
        <w:rPr>
          <w:lang w:val="en-CA"/>
        </w:rPr>
      </w:pPr>
      <w:r w:rsidRPr="0089171B">
        <w:rPr>
          <w:lang w:val="en-CA"/>
        </w:rPr>
        <w:t xml:space="preserve">All cancer (colon, glioblastoma, kidney and lung) datasets used for the benchmarking analyses were obtained from </w:t>
      </w:r>
      <w:hyperlink r:id="rId20" w:history="1">
        <w:r w:rsidRPr="0089171B">
          <w:rPr>
            <w:rStyle w:val="Hyperlink"/>
            <w:lang w:val="en-CA"/>
          </w:rPr>
          <w:t>http://compbio.cs.toronto.edu/SNF/SNF/Software.html</w:t>
        </w:r>
      </w:hyperlink>
      <w:r w:rsidRPr="0089171B">
        <w:rPr>
          <w:lang w:val="en-CA"/>
        </w:rPr>
        <w:t>. For the mRNA datasets, all transcripts with the same gene symbol were averaged.</w:t>
      </w:r>
    </w:p>
    <w:p w14:paraId="2E1D0451" w14:textId="77777777" w:rsidR="00633697" w:rsidRPr="0089171B" w:rsidRDefault="00633697" w:rsidP="003F44E9">
      <w:pPr>
        <w:spacing w:line="480" w:lineRule="auto"/>
        <w:jc w:val="both"/>
        <w:rPr>
          <w:lang w:val="en-CA"/>
        </w:rPr>
      </w:pPr>
    </w:p>
    <w:p w14:paraId="128A12EE" w14:textId="4EF9EE70" w:rsidR="00F94303" w:rsidRPr="0089171B" w:rsidRDefault="00CB3EF4" w:rsidP="003F44E9">
      <w:pPr>
        <w:spacing w:line="480" w:lineRule="auto"/>
        <w:jc w:val="both"/>
        <w:rPr>
          <w:b/>
          <w:lang w:val="en-CA"/>
        </w:rPr>
      </w:pPr>
      <w:r w:rsidRPr="0089171B">
        <w:rPr>
          <w:b/>
          <w:lang w:val="en-CA"/>
        </w:rPr>
        <w:t xml:space="preserve">Breast cancer </w:t>
      </w:r>
      <w:r w:rsidR="00D870B1" w:rsidRPr="0089171B">
        <w:rPr>
          <w:b/>
          <w:lang w:val="en-CA"/>
        </w:rPr>
        <w:t>multi-omics</w:t>
      </w:r>
      <w:r w:rsidRPr="0089171B">
        <w:rPr>
          <w:b/>
          <w:lang w:val="en-CA"/>
        </w:rPr>
        <w:t xml:space="preserve"> study.</w:t>
      </w:r>
    </w:p>
    <w:p w14:paraId="106CF144" w14:textId="6D9F4E7C" w:rsidR="00821C97" w:rsidRPr="0089171B" w:rsidRDefault="00CB3EF4" w:rsidP="003F44E9">
      <w:pPr>
        <w:spacing w:line="480" w:lineRule="auto"/>
        <w:jc w:val="both"/>
        <w:outlineLvl w:val="0"/>
        <w:rPr>
          <w:lang w:val="en-CA"/>
        </w:rPr>
      </w:pPr>
      <w:r w:rsidRPr="0089171B">
        <w:rPr>
          <w:i/>
          <w:lang w:val="en-CA"/>
        </w:rPr>
        <w:t>D</w:t>
      </w:r>
      <w:r w:rsidR="00F94303" w:rsidRPr="0089171B">
        <w:rPr>
          <w:i/>
          <w:lang w:val="en-CA"/>
        </w:rPr>
        <w:t>atasets</w:t>
      </w:r>
      <w:r w:rsidR="00FF4CEA" w:rsidRPr="0089171B">
        <w:rPr>
          <w:i/>
          <w:lang w:val="en-CA"/>
        </w:rPr>
        <w:t xml:space="preserve"> </w:t>
      </w:r>
      <w:r w:rsidRPr="0089171B">
        <w:rPr>
          <w:i/>
          <w:lang w:val="en-CA"/>
        </w:rPr>
        <w:t>accession</w:t>
      </w:r>
      <w:r w:rsidR="007039EB" w:rsidRPr="0089171B">
        <w:rPr>
          <w:i/>
          <w:lang w:val="en-CA"/>
        </w:rPr>
        <w:t>:</w:t>
      </w:r>
      <w:r w:rsidR="00F94303" w:rsidRPr="0089171B">
        <w:rPr>
          <w:i/>
          <w:lang w:val="en-CA"/>
        </w:rPr>
        <w:t xml:space="preserve"> </w:t>
      </w:r>
      <w:r w:rsidR="00F94303" w:rsidRPr="0089171B">
        <w:rPr>
          <w:lang w:val="en-CA"/>
        </w:rPr>
        <w:t>The level 3 TCGA data (version 2015_11_01) were retrieved from firebrowse.org hosted by the Broad Institute. The clinical data file (</w:t>
      </w:r>
      <w:proofErr w:type="spellStart"/>
      <w:r w:rsidR="00F94303" w:rsidRPr="0089171B">
        <w:rPr>
          <w:lang w:val="en-CA"/>
        </w:rPr>
        <w:t>Merge_Clinical</w:t>
      </w:r>
      <w:proofErr w:type="spellEnd"/>
      <w:r w:rsidR="00F94303" w:rsidRPr="0089171B">
        <w:rPr>
          <w:lang w:val="en-CA"/>
        </w:rPr>
        <w:t xml:space="preserve">) was downloaded from the Primary tab of the BRCA Clinical Archives. The mRNA RSEM normalized dataset (illuminahiseq_rnaseqv2-RSEM_genes_normalized) was downloaded from the Primary tab of the BRCA </w:t>
      </w:r>
      <w:proofErr w:type="spellStart"/>
      <w:r w:rsidR="00F94303" w:rsidRPr="0089171B">
        <w:rPr>
          <w:lang w:val="en-CA"/>
        </w:rPr>
        <w:t>mRNASeq</w:t>
      </w:r>
      <w:proofErr w:type="spellEnd"/>
      <w:r w:rsidR="00F94303" w:rsidRPr="0089171B">
        <w:rPr>
          <w:lang w:val="en-CA"/>
        </w:rPr>
        <w:t xml:space="preserve"> Archives. The miRNA datasets (</w:t>
      </w:r>
      <w:proofErr w:type="spellStart"/>
      <w:r w:rsidR="00F94303" w:rsidRPr="0089171B">
        <w:rPr>
          <w:lang w:val="en-CA"/>
        </w:rPr>
        <w:t>illuminahiseq_mirnaseq-miR_gene_expression</w:t>
      </w:r>
      <w:proofErr w:type="spellEnd"/>
      <w:r w:rsidR="00F94303" w:rsidRPr="0089171B">
        <w:rPr>
          <w:lang w:val="en-CA"/>
        </w:rPr>
        <w:t xml:space="preserve"> and </w:t>
      </w:r>
      <w:proofErr w:type="spellStart"/>
      <w:r w:rsidR="00F94303" w:rsidRPr="0089171B">
        <w:rPr>
          <w:lang w:val="en-CA"/>
        </w:rPr>
        <w:t>illuminaga_mirnaseq-miR_gene_expression</w:t>
      </w:r>
      <w:proofErr w:type="spellEnd"/>
      <w:r w:rsidR="00F94303" w:rsidRPr="0089171B">
        <w:rPr>
          <w:lang w:val="en-CA"/>
        </w:rPr>
        <w:t xml:space="preserve">) were downloaded from the Primary tab of the BRCA </w:t>
      </w:r>
      <w:proofErr w:type="spellStart"/>
      <w:r w:rsidR="00F94303" w:rsidRPr="0089171B">
        <w:rPr>
          <w:lang w:val="en-CA"/>
        </w:rPr>
        <w:t>miRSeq</w:t>
      </w:r>
      <w:proofErr w:type="spellEnd"/>
      <w:r w:rsidR="00F94303" w:rsidRPr="0089171B">
        <w:rPr>
          <w:lang w:val="en-CA"/>
        </w:rPr>
        <w:t xml:space="preserve"> Archives. The reverse phase protein array dataset (</w:t>
      </w:r>
      <w:proofErr w:type="spellStart"/>
      <w:r w:rsidR="00F94303" w:rsidRPr="0089171B">
        <w:rPr>
          <w:lang w:val="en-CA"/>
        </w:rPr>
        <w:t>mda_rppa_core-protein_normalization</w:t>
      </w:r>
      <w:proofErr w:type="spellEnd"/>
      <w:r w:rsidR="00F94303" w:rsidRPr="0089171B">
        <w:rPr>
          <w:lang w:val="en-CA"/>
        </w:rPr>
        <w:t xml:space="preserve">) was downloaded from the Primary tab of the BRCA RPPA Archives. The beta values for the </w:t>
      </w:r>
      <w:r w:rsidR="00F94303" w:rsidRPr="0089171B">
        <w:rPr>
          <w:lang w:val="en-CA"/>
        </w:rPr>
        <w:tab/>
        <w:t>methylation datasets (humanmethylation27-within_bioassay_data_set_function and humanmethylation450-</w:t>
      </w:r>
      <w:r w:rsidR="00F94303" w:rsidRPr="0089171B">
        <w:rPr>
          <w:lang w:val="en-CA"/>
        </w:rPr>
        <w:lastRenderedPageBreak/>
        <w:t>within_bioassay_data_set_function MD5) were downloaded from the Primary tab of the BRCA Methylation Archives.</w:t>
      </w:r>
    </w:p>
    <w:p w14:paraId="09674FCD" w14:textId="7D83F031" w:rsidR="00CB3EF4" w:rsidRPr="0089171B" w:rsidRDefault="00CB3EF4" w:rsidP="00E57C37">
      <w:pPr>
        <w:spacing w:line="480" w:lineRule="auto"/>
        <w:jc w:val="both"/>
        <w:outlineLvl w:val="0"/>
        <w:rPr>
          <w:b/>
          <w:lang w:val="en-CA"/>
        </w:rPr>
      </w:pPr>
      <w:r w:rsidRPr="0089171B">
        <w:rPr>
          <w:i/>
          <w:lang w:val="en-CA"/>
        </w:rPr>
        <w:t xml:space="preserve">Data </w:t>
      </w:r>
      <w:r w:rsidR="00C37B09" w:rsidRPr="0089171B">
        <w:rPr>
          <w:i/>
          <w:lang w:val="en-CA"/>
        </w:rPr>
        <w:t>processing</w:t>
      </w:r>
      <w:r w:rsidR="007039EB" w:rsidRPr="0089171B">
        <w:rPr>
          <w:i/>
          <w:lang w:val="en-CA"/>
        </w:rPr>
        <w:t>:</w:t>
      </w:r>
      <w:r w:rsidRPr="0089171B">
        <w:rPr>
          <w:b/>
          <w:lang w:val="en-CA"/>
        </w:rPr>
        <w:t xml:space="preserve"> </w:t>
      </w:r>
      <w:r w:rsidRPr="0089171B">
        <w:rPr>
          <w:lang w:val="en-CA"/>
        </w:rPr>
        <w:t xml:space="preserve">Clinical data were present for 1098 subjects for 3,703 variables. </w:t>
      </w:r>
      <w:r w:rsidRPr="0089171B">
        <w:rPr>
          <w:color w:val="000000"/>
        </w:rPr>
        <w:t xml:space="preserve">Un-annotated (29) transcripts were removed from the mRNA dataset (20,502 genes x 1212 samples). Two transcripts corresponded to </w:t>
      </w:r>
      <w:r w:rsidRPr="0089171B">
        <w:rPr>
          <w:i/>
          <w:color w:val="000000"/>
        </w:rPr>
        <w:t>SLC35E2</w:t>
      </w:r>
      <w:r w:rsidRPr="0089171B">
        <w:rPr>
          <w:color w:val="000000"/>
        </w:rPr>
        <w:t xml:space="preserve">, therefore one of the transcripts was re-labelled </w:t>
      </w:r>
      <w:r w:rsidRPr="0089171B">
        <w:rPr>
          <w:i/>
          <w:color w:val="000000"/>
        </w:rPr>
        <w:t>SLC35E2.rep</w:t>
      </w:r>
      <w:r w:rsidRPr="0089171B">
        <w:rPr>
          <w:color w:val="000000"/>
        </w:rPr>
        <w:t xml:space="preserve">. The miRNA datasets (1,046 miRNA x 1190 samples) was derived using two different Illumina technologies, the Illumina Genome Analyzer (341 samples) and the Illumina </w:t>
      </w:r>
      <w:proofErr w:type="spellStart"/>
      <w:r w:rsidRPr="0089171B">
        <w:rPr>
          <w:color w:val="000000"/>
        </w:rPr>
        <w:t>HiSeq</w:t>
      </w:r>
      <w:proofErr w:type="spellEnd"/>
      <w:r w:rsidRPr="0089171B">
        <w:rPr>
          <w:color w:val="000000"/>
        </w:rPr>
        <w:t xml:space="preserve"> (849 samples). The read counts instead of the </w:t>
      </w:r>
      <w:proofErr w:type="spellStart"/>
      <w:r w:rsidRPr="0089171B">
        <w:rPr>
          <w:color w:val="000000"/>
        </w:rPr>
        <w:t>reads_per_million_miRNA_mapped</w:t>
      </w:r>
      <w:proofErr w:type="spellEnd"/>
      <w:r w:rsidRPr="0089171B">
        <w:rPr>
          <w:color w:val="000000"/>
        </w:rPr>
        <w:t xml:space="preserve"> were used. The prote</w:t>
      </w:r>
      <w:r w:rsidR="00020884" w:rsidRPr="0089171B">
        <w:rPr>
          <w:color w:val="000000"/>
        </w:rPr>
        <w:t>omics</w:t>
      </w:r>
      <w:r w:rsidRPr="0089171B">
        <w:rPr>
          <w:color w:val="000000"/>
        </w:rPr>
        <w:t xml:space="preserve"> dataset obtained using a reverse phase protein array consisted of 142 proteins for 410 samples. The methylation data was derived from two different </w:t>
      </w:r>
      <w:proofErr w:type="gramStart"/>
      <w:r w:rsidRPr="0089171B">
        <w:rPr>
          <w:color w:val="000000"/>
        </w:rPr>
        <w:t>platform</w:t>
      </w:r>
      <w:proofErr w:type="gramEnd"/>
      <w:r w:rsidRPr="0089171B">
        <w:rPr>
          <w:color w:val="000000"/>
        </w:rPr>
        <w:t xml:space="preserve">, the Illumina Methylation 27 (27,578 </w:t>
      </w:r>
      <w:proofErr w:type="spellStart"/>
      <w:r w:rsidRPr="0089171B">
        <w:rPr>
          <w:color w:val="000000"/>
        </w:rPr>
        <w:t>CpG</w:t>
      </w:r>
      <w:proofErr w:type="spellEnd"/>
      <w:r w:rsidRPr="0089171B">
        <w:rPr>
          <w:color w:val="000000"/>
        </w:rPr>
        <w:t xml:space="preserve"> probes x 343 subjects) and the Illumina 450K (485,577</w:t>
      </w:r>
      <w:r w:rsidR="008541DF" w:rsidRPr="0089171B">
        <w:rPr>
          <w:color w:val="000000"/>
        </w:rPr>
        <w:t xml:space="preserve"> </w:t>
      </w:r>
      <w:proofErr w:type="spellStart"/>
      <w:r w:rsidR="008541DF" w:rsidRPr="0089171B">
        <w:rPr>
          <w:color w:val="000000"/>
        </w:rPr>
        <w:t>CpG</w:t>
      </w:r>
      <w:proofErr w:type="spellEnd"/>
      <w:r w:rsidR="008541DF" w:rsidRPr="0089171B">
        <w:rPr>
          <w:color w:val="000000"/>
        </w:rPr>
        <w:t xml:space="preserve"> probes x 885 subjects). Th</w:t>
      </w:r>
      <w:r w:rsidRPr="0089171B">
        <w:rPr>
          <w:color w:val="000000"/>
        </w:rPr>
        <w:t xml:space="preserve">ere were 25,978 </w:t>
      </w:r>
      <w:proofErr w:type="spellStart"/>
      <w:r w:rsidRPr="0089171B">
        <w:rPr>
          <w:color w:val="000000"/>
        </w:rPr>
        <w:t>CpG</w:t>
      </w:r>
      <w:proofErr w:type="spellEnd"/>
      <w:r w:rsidRPr="0089171B">
        <w:rPr>
          <w:color w:val="000000"/>
        </w:rPr>
        <w:t xml:space="preserve"> probes in common between the platforms. The PAM50 labels for 1182 samples were obtained from the TCGA staff.</w:t>
      </w:r>
      <w:r w:rsidR="00E57C37" w:rsidRPr="0089171B">
        <w:rPr>
          <w:b/>
          <w:lang w:val="en-CA"/>
        </w:rPr>
        <w:t xml:space="preserve"> </w:t>
      </w:r>
      <w:r w:rsidR="00E57C37" w:rsidRPr="0089171B">
        <w:rPr>
          <w:color w:val="000000"/>
        </w:rPr>
        <w:t>A</w:t>
      </w:r>
      <w:r w:rsidRPr="0089171B">
        <w:rPr>
          <w:color w:val="000000"/>
        </w:rPr>
        <w:t>ll datasets were restricted to samples coming from the primary solid tumor (sample type code 01) and to the first vial (</w:t>
      </w:r>
      <w:proofErr w:type="spellStart"/>
      <w:r w:rsidRPr="0089171B">
        <w:rPr>
          <w:color w:val="000000"/>
        </w:rPr>
        <w:t>vial</w:t>
      </w:r>
      <w:proofErr w:type="spellEnd"/>
      <w:r w:rsidRPr="0089171B">
        <w:rPr>
          <w:color w:val="000000"/>
        </w:rPr>
        <w:t xml:space="preserve"> code A)</w:t>
      </w:r>
      <w:r w:rsidR="00E57C37" w:rsidRPr="0089171B">
        <w:rPr>
          <w:color w:val="000000"/>
        </w:rPr>
        <w:t>.</w:t>
      </w:r>
    </w:p>
    <w:p w14:paraId="238A1C82" w14:textId="7A43D33A" w:rsidR="00CB3EF4" w:rsidRPr="0089171B" w:rsidRDefault="00F2685F" w:rsidP="003F44E9">
      <w:pPr>
        <w:spacing w:line="480" w:lineRule="auto"/>
        <w:jc w:val="both"/>
        <w:outlineLvl w:val="0"/>
        <w:rPr>
          <w:b/>
          <w:color w:val="000000"/>
        </w:rPr>
      </w:pPr>
      <w:r w:rsidRPr="0089171B">
        <w:rPr>
          <w:i/>
          <w:color w:val="000000"/>
        </w:rPr>
        <w:t>Normalization</w:t>
      </w:r>
      <w:r w:rsidR="001F6DFD" w:rsidRPr="0089171B">
        <w:rPr>
          <w:i/>
          <w:color w:val="000000"/>
        </w:rPr>
        <w:t xml:space="preserve"> and pre</w:t>
      </w:r>
      <w:r w:rsidRPr="0089171B">
        <w:rPr>
          <w:i/>
          <w:color w:val="000000"/>
        </w:rPr>
        <w:t>-</w:t>
      </w:r>
      <w:r w:rsidR="001F6DFD" w:rsidRPr="0089171B">
        <w:rPr>
          <w:i/>
          <w:color w:val="000000"/>
        </w:rPr>
        <w:t>filtering</w:t>
      </w:r>
      <w:r w:rsidR="007039EB" w:rsidRPr="0089171B">
        <w:rPr>
          <w:i/>
          <w:color w:val="000000"/>
        </w:rPr>
        <w:t>:</w:t>
      </w:r>
      <w:r w:rsidR="00CB3EF4" w:rsidRPr="0089171B">
        <w:rPr>
          <w:b/>
          <w:color w:val="000000"/>
        </w:rPr>
        <w:t xml:space="preserve"> </w:t>
      </w:r>
      <w:r w:rsidR="00CB3EF4" w:rsidRPr="0089171B">
        <w:rPr>
          <w:color w:val="000000"/>
        </w:rPr>
        <w:t>The count data for the mRNA dataset was normalized to log2-counts per million (</w:t>
      </w:r>
      <w:proofErr w:type="spellStart"/>
      <w:r w:rsidR="00CB3EF4" w:rsidRPr="0089171B">
        <w:rPr>
          <w:color w:val="000000"/>
        </w:rPr>
        <w:t>logCPM</w:t>
      </w:r>
      <w:proofErr w:type="spellEnd"/>
      <w:r w:rsidR="00CB3EF4" w:rsidRPr="0089171B">
        <w:rPr>
          <w:color w:val="000000"/>
        </w:rPr>
        <w:t xml:space="preserve">), similar to </w:t>
      </w:r>
      <w:proofErr w:type="spellStart"/>
      <w:r w:rsidR="00CB3EF4" w:rsidRPr="0089171B">
        <w:rPr>
          <w:color w:val="000000"/>
        </w:rPr>
        <w:t>limma</w:t>
      </w:r>
      <w:proofErr w:type="spellEnd"/>
      <w:r w:rsidR="00CB3EF4" w:rsidRPr="0089171B">
        <w:rPr>
          <w:color w:val="000000"/>
        </w:rPr>
        <w:t xml:space="preserve"> </w:t>
      </w:r>
      <w:proofErr w:type="spellStart"/>
      <w:r w:rsidR="00CB3EF4" w:rsidRPr="0089171B">
        <w:rPr>
          <w:color w:val="000000"/>
        </w:rPr>
        <w:t>voom</w:t>
      </w:r>
      <w:proofErr w:type="spellEnd"/>
      <w:r w:rsidRPr="0089171B">
        <w:rPr>
          <w:color w:val="000000"/>
        </w:rPr>
        <w:t xml:space="preserve"> </w:t>
      </w:r>
      <w:r w:rsidRPr="0089171B">
        <w:rPr>
          <w:color w:val="000000"/>
        </w:rPr>
        <w:fldChar w:fldCharType="begin"/>
      </w:r>
      <w:ins w:id="665" w:author="Amrit" w:date="2018-02-20T23:58:00Z">
        <w:r w:rsidR="008A024A">
          <w:rPr>
            <w:color w:val="000000"/>
          </w:rPr>
          <w:instrText xml:space="preserve"> ADDIN ZOTERO_ITEM CSL_CITATION {"citationID":"11ktf7misl","properties":{"formattedCitation":"[42]","plainCitation":"[42]"},"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ins>
      <w:del w:id="666" w:author="Amrit" w:date="2018-02-20T22:28:00Z">
        <w:r w:rsidR="00B91D7E" w:rsidRPr="0089171B" w:rsidDel="0001647F">
          <w:rPr>
            <w:color w:val="000000"/>
          </w:rPr>
          <w:delInstrText xml:space="preserve"> ADDIN ZOTERO_ITEM CSL_CITATION {"citationID":"11ktf7misl","properties":{"formattedCitation":"[33]","plainCitation":"[33]"},"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delInstrText>
        </w:r>
      </w:del>
      <w:r w:rsidRPr="0089171B">
        <w:rPr>
          <w:color w:val="000000"/>
        </w:rPr>
        <w:fldChar w:fldCharType="separate"/>
      </w:r>
      <w:ins w:id="667" w:author="Amrit" w:date="2018-02-20T23:58:00Z">
        <w:r w:rsidR="008A024A">
          <w:rPr>
            <w:noProof/>
            <w:color w:val="000000"/>
          </w:rPr>
          <w:t>[42]</w:t>
        </w:r>
      </w:ins>
      <w:del w:id="668" w:author="Amrit" w:date="2018-02-20T22:28:00Z">
        <w:r w:rsidR="00B91D7E" w:rsidRPr="008A024A" w:rsidDel="0001647F">
          <w:rPr>
            <w:noProof/>
            <w:color w:val="000000"/>
          </w:rPr>
          <w:delText>[33]</w:delText>
        </w:r>
      </w:del>
      <w:r w:rsidRPr="0089171B">
        <w:rPr>
          <w:color w:val="000000"/>
        </w:rPr>
        <w:fldChar w:fldCharType="end"/>
      </w:r>
      <w:r w:rsidR="00CB3EF4" w:rsidRPr="0089171B">
        <w:rPr>
          <w:color w:val="000000"/>
        </w:rPr>
        <w:t>:</w:t>
      </w:r>
    </w:p>
    <w:p w14:paraId="0474669F" w14:textId="77777777" w:rsidR="00CB3EF4" w:rsidRPr="0089171B" w:rsidRDefault="00CB3EF4" w:rsidP="007039EB">
      <w:pPr>
        <w:spacing w:line="480" w:lineRule="auto"/>
        <w:jc w:val="center"/>
        <w:rPr>
          <w:color w:val="000000"/>
        </w:rPr>
      </w:pPr>
      <w:r w:rsidRPr="0089171B">
        <w:rPr>
          <w:i/>
          <w:noProof/>
          <w:color w:val="000000"/>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3900" cy="546100"/>
                    </a:xfrm>
                    <a:prstGeom prst="rect">
                      <a:avLst/>
                    </a:prstGeom>
                  </pic:spPr>
                </pic:pic>
              </a:graphicData>
            </a:graphic>
          </wp:inline>
        </w:drawing>
      </w:r>
    </w:p>
    <w:p w14:paraId="00918881" w14:textId="2B4DF1CF" w:rsidR="00CB3EF4" w:rsidRPr="0089171B" w:rsidRDefault="00CB3EF4" w:rsidP="003F44E9">
      <w:pPr>
        <w:spacing w:line="480" w:lineRule="auto"/>
        <w:jc w:val="both"/>
        <w:rPr>
          <w:color w:val="000000"/>
        </w:rPr>
      </w:pPr>
      <w:r w:rsidRPr="0089171B">
        <w:rPr>
          <w:color w:val="000000"/>
        </w:rPr>
        <w:t xml:space="preserve">After library size normalization, genes with counts less than 0 were removed. The PAM50 genes were also removed from the mRNA dataset prior to analyses. Similarly, the miRNA count data was normalized to </w:t>
      </w:r>
      <w:proofErr w:type="spellStart"/>
      <w:r w:rsidRPr="0089171B">
        <w:rPr>
          <w:color w:val="000000"/>
        </w:rPr>
        <w:t>logCPM</w:t>
      </w:r>
      <w:proofErr w:type="spellEnd"/>
      <w:r w:rsidRPr="0089171B">
        <w:rPr>
          <w:color w:val="000000"/>
        </w:rPr>
        <w:t xml:space="preserve"> and miRNA transcripts with counts</w:t>
      </w:r>
      <w:r w:rsidR="007039EB" w:rsidRPr="0089171B">
        <w:rPr>
          <w:color w:val="000000"/>
        </w:rPr>
        <w:t xml:space="preserve"> less than 0 were also removed.</w:t>
      </w:r>
    </w:p>
    <w:p w14:paraId="3DD9E955" w14:textId="77777777" w:rsidR="00CB3EF4" w:rsidRPr="0089171B" w:rsidRDefault="00CB3EF4" w:rsidP="003F44E9">
      <w:pPr>
        <w:spacing w:line="480" w:lineRule="auto"/>
        <w:jc w:val="both"/>
        <w:outlineLvl w:val="0"/>
        <w:rPr>
          <w:b/>
          <w:lang w:val="en-CA"/>
        </w:rPr>
      </w:pPr>
    </w:p>
    <w:p w14:paraId="175F1B8D" w14:textId="7578127A" w:rsidR="00F94303" w:rsidRPr="0089171B" w:rsidRDefault="000E1A79" w:rsidP="003F44E9">
      <w:pPr>
        <w:spacing w:line="480" w:lineRule="auto"/>
        <w:jc w:val="both"/>
        <w:rPr>
          <w:b/>
          <w:lang w:val="en-CA"/>
        </w:rPr>
      </w:pPr>
      <w:r w:rsidRPr="0089171B">
        <w:rPr>
          <w:b/>
          <w:lang w:val="en-CA"/>
        </w:rPr>
        <w:lastRenderedPageBreak/>
        <w:t xml:space="preserve">Asthma </w:t>
      </w:r>
      <w:r w:rsidR="00D870B1" w:rsidRPr="0089171B">
        <w:rPr>
          <w:b/>
          <w:lang w:val="en-CA"/>
        </w:rPr>
        <w:t>multi-omics</w:t>
      </w:r>
      <w:r w:rsidRPr="0089171B">
        <w:rPr>
          <w:b/>
          <w:lang w:val="en-CA"/>
        </w:rPr>
        <w:t xml:space="preserve"> study</w:t>
      </w:r>
    </w:p>
    <w:p w14:paraId="65CACDCE" w14:textId="1D107582" w:rsidR="00F94303" w:rsidRPr="0089171B" w:rsidRDefault="00CA5181" w:rsidP="003F44E9">
      <w:pPr>
        <w:spacing w:line="480" w:lineRule="auto"/>
        <w:jc w:val="both"/>
        <w:rPr>
          <w:lang w:val="en-CA"/>
        </w:rPr>
      </w:pPr>
      <w:r w:rsidRPr="0089171B">
        <w:rPr>
          <w:i/>
          <w:lang w:val="en-CA"/>
        </w:rPr>
        <w:t>D</w:t>
      </w:r>
      <w:r w:rsidR="00F94303" w:rsidRPr="0089171B">
        <w:rPr>
          <w:i/>
          <w:lang w:val="en-CA"/>
        </w:rPr>
        <w:t>atasets</w:t>
      </w:r>
      <w:r w:rsidR="00EF7854" w:rsidRPr="0089171B">
        <w:rPr>
          <w:i/>
          <w:lang w:val="en-CA"/>
        </w:rPr>
        <w:t xml:space="preserve"> </w:t>
      </w:r>
      <w:r w:rsidRPr="0089171B">
        <w:rPr>
          <w:i/>
          <w:lang w:val="en-CA"/>
        </w:rPr>
        <w:t>accession</w:t>
      </w:r>
      <w:r w:rsidR="003E41C6" w:rsidRPr="0089171B">
        <w:rPr>
          <w:i/>
          <w:lang w:val="en-CA"/>
        </w:rPr>
        <w:t>:</w:t>
      </w:r>
      <w:r w:rsidR="00F94303" w:rsidRPr="0089171B">
        <w:rPr>
          <w:lang w:val="en-CA"/>
        </w:rPr>
        <w:t xml:space="preserve"> Paired </w:t>
      </w:r>
      <w:r w:rsidR="00F94303" w:rsidRPr="0089171B">
        <w:t>blood samples were obtained from 14 asthmatic individuals undergoing allergen inhalation challenge as previously described</w:t>
      </w:r>
      <w:r w:rsidR="003E41C6" w:rsidRPr="0089171B">
        <w:t xml:space="preserve"> </w:t>
      </w:r>
      <w:r w:rsidR="00F94303" w:rsidRPr="0089171B">
        <w:fldChar w:fldCharType="begin"/>
      </w:r>
      <w:ins w:id="669" w:author="Amrit" w:date="2018-02-20T23:58:00Z">
        <w:r w:rsidR="008A024A">
          <w:instrText xml:space="preserve"> ADDIN ZOTERO_ITEM CSL_CITATION {"citationID":"m5qa74ud","properties":{"formattedCitation":"[43]","plainCitation":"[43]"},"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ins>
      <w:del w:id="670" w:author="Amrit" w:date="2018-02-20T22:28:00Z">
        <w:r w:rsidR="00B91D7E" w:rsidRPr="0089171B" w:rsidDel="0001647F">
          <w:delInstrText xml:space="preserve"> ADDIN ZOTERO_ITEM CSL_CITATION {"citationID":"m5qa74ud","properties":{"formattedCitation":"[34]","plainCitation":"[34]"},"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delInstrText>
        </w:r>
      </w:del>
      <w:r w:rsidR="00F94303" w:rsidRPr="0089171B">
        <w:fldChar w:fldCharType="separate"/>
      </w:r>
      <w:ins w:id="671" w:author="Amrit" w:date="2018-02-20T23:58:00Z">
        <w:r w:rsidR="008A024A">
          <w:rPr>
            <w:rFonts w:eastAsia="Times New Roman"/>
          </w:rPr>
          <w:t>[43]</w:t>
        </w:r>
      </w:ins>
      <w:del w:id="672" w:author="Amrit" w:date="2018-02-20T22:28:00Z">
        <w:r w:rsidR="00B91D7E" w:rsidRPr="008A024A" w:rsidDel="0001647F">
          <w:rPr>
            <w:rFonts w:eastAsia="Times New Roman"/>
          </w:rPr>
          <w:delText>[34]</w:delText>
        </w:r>
      </w:del>
      <w:r w:rsidR="00F94303" w:rsidRPr="0089171B">
        <w:fldChar w:fldCharType="end"/>
      </w:r>
      <w:r w:rsidR="00F94303" w:rsidRPr="0089171B">
        <w:t xml:space="preserve">. Cell counts were obtained from a </w:t>
      </w:r>
      <w:proofErr w:type="spellStart"/>
      <w:r w:rsidR="00F94303" w:rsidRPr="0089171B">
        <w:t>hematolyzer</w:t>
      </w:r>
      <w:proofErr w:type="spellEnd"/>
      <w:r w:rsidR="00F94303" w:rsidRPr="0089171B">
        <w:t xml:space="preserve"> (percentage of Neutrophils, Lymphocytes, Monocytes, Eosinophils and Basophils) and DNA methylation analysis (percentage of T regulatory cells, T cells, B cells and Th17 cells). Gene expression profiling was performed using </w:t>
      </w:r>
      <w:proofErr w:type="spellStart"/>
      <w:r w:rsidR="00F94303" w:rsidRPr="0089171B">
        <w:t>Affymetrix</w:t>
      </w:r>
      <w:proofErr w:type="spellEnd"/>
      <w:r w:rsidR="00F94303" w:rsidRPr="0089171B">
        <w:t xml:space="preserve"> Human Gene 1.0 ST (GSE40240). Metabolite profiling was performed by Metabolon Inc. (Durham, North Carolina, USA). All asthma data have been published as part of previous studies</w:t>
      </w:r>
      <w:r w:rsidR="003E41C6" w:rsidRPr="0089171B">
        <w:t xml:space="preserve"> </w:t>
      </w:r>
      <w:r w:rsidR="00F94303" w:rsidRPr="0089171B">
        <w:fldChar w:fldCharType="begin"/>
      </w:r>
      <w:ins w:id="673" w:author="Amrit" w:date="2018-02-21T00:24:00Z">
        <w:r w:rsidR="00642AC5">
          <w:instrText xml:space="preserve"> ADDIN ZOTERO_ITEM CSL_CITATION {"citationID":"2o18ods032","properties":{"formattedCitation":"[26,27]","plainCitation":"[26,27]"},"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674" w:author="Amrit" w:date="2018-02-20T22:28:00Z">
        <w:r w:rsidR="00B91D7E" w:rsidRPr="0089171B" w:rsidDel="0001647F">
          <w:delInstrText xml:space="preserve"> ADDIN ZOTERO_ITEM CSL_CITATION {"citationID":"2o18ods032","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F94303" w:rsidRPr="0089171B">
        <w:fldChar w:fldCharType="separate"/>
      </w:r>
      <w:ins w:id="675" w:author="Amrit" w:date="2018-02-21T00:24:00Z">
        <w:r w:rsidR="00642AC5">
          <w:rPr>
            <w:rFonts w:eastAsia="Times New Roman"/>
          </w:rPr>
          <w:t>[26,27]</w:t>
        </w:r>
      </w:ins>
      <w:del w:id="676" w:author="Amrit" w:date="2018-02-20T22:28:00Z">
        <w:r w:rsidR="00B91D7E" w:rsidRPr="00642AC5" w:rsidDel="0001647F">
          <w:rPr>
            <w:rFonts w:eastAsia="Times New Roman"/>
          </w:rPr>
          <w:delText>[15,16]</w:delText>
        </w:r>
      </w:del>
      <w:r w:rsidR="00F94303" w:rsidRPr="0089171B">
        <w:fldChar w:fldCharType="end"/>
      </w:r>
      <w:r w:rsidR="00F94303" w:rsidRPr="0089171B">
        <w:t xml:space="preserve">. </w:t>
      </w:r>
    </w:p>
    <w:p w14:paraId="7A18706C" w14:textId="22166ED6" w:rsidR="003C3EDA" w:rsidRPr="0089171B" w:rsidRDefault="00EF7854" w:rsidP="003E41C6">
      <w:pPr>
        <w:spacing w:line="480" w:lineRule="auto"/>
        <w:jc w:val="both"/>
        <w:rPr>
          <w:color w:val="000000"/>
        </w:rPr>
      </w:pPr>
      <w:r w:rsidRPr="0089171B">
        <w:rPr>
          <w:i/>
          <w:color w:val="000000"/>
        </w:rPr>
        <w:t>Normalization</w:t>
      </w:r>
      <w:r w:rsidR="003E41C6" w:rsidRPr="0089171B">
        <w:rPr>
          <w:i/>
          <w:color w:val="000000"/>
        </w:rPr>
        <w:t>:</w:t>
      </w:r>
      <w:r w:rsidR="00F94303" w:rsidRPr="0089171B">
        <w:rPr>
          <w:color w:val="000000"/>
        </w:rPr>
        <w:t xml:space="preserve"> </w:t>
      </w:r>
      <w:r w:rsidR="00F94303" w:rsidRPr="0089171B">
        <w:t xml:space="preserve">Microarray data was normalized using Robust </w:t>
      </w:r>
      <w:proofErr w:type="spellStart"/>
      <w:r w:rsidR="00F94303" w:rsidRPr="0089171B">
        <w:t>MultiArray</w:t>
      </w:r>
      <w:proofErr w:type="spellEnd"/>
      <w:r w:rsidR="00F94303" w:rsidRPr="0089171B">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9E3F91" w14:textId="0BF20B65" w:rsidR="000F0BD1" w:rsidRPr="0089171B" w:rsidRDefault="000F0BD1" w:rsidP="009F4F06">
      <w:pPr>
        <w:spacing w:line="480" w:lineRule="auto"/>
        <w:jc w:val="both"/>
        <w:rPr>
          <w:color w:val="333333"/>
        </w:rPr>
      </w:pPr>
      <w:r w:rsidRPr="0089171B">
        <w:rPr>
          <w:i/>
          <w:color w:val="333333"/>
        </w:rPr>
        <w:t>Modular analysis</w:t>
      </w:r>
      <w:r w:rsidR="003E41C6" w:rsidRPr="0089171B">
        <w:rPr>
          <w:i/>
          <w:color w:val="333333"/>
        </w:rPr>
        <w:t>:</w:t>
      </w:r>
      <w:r w:rsidRPr="0089171B">
        <w:rPr>
          <w:color w:val="333333"/>
        </w:rPr>
        <w:t xml:space="preserve"> </w:t>
      </w:r>
      <w:proofErr w:type="spellStart"/>
      <w:r w:rsidR="007B0DA8" w:rsidRPr="0089171B">
        <w:rPr>
          <w:color w:val="333333"/>
        </w:rPr>
        <w:t>Eigengene</w:t>
      </w:r>
      <w:proofErr w:type="spellEnd"/>
      <w:r w:rsidR="007B0DA8" w:rsidRPr="0089171B">
        <w:rPr>
          <w:color w:val="333333"/>
        </w:rPr>
        <w:t xml:space="preserve"> summarization is a common approach</w:t>
      </w:r>
      <w:r w:rsidR="00AA022B" w:rsidRPr="0089171B">
        <w:rPr>
          <w:color w:val="333333"/>
        </w:rPr>
        <w:t xml:space="preserve"> to decompose a n by p dataset (</w:t>
      </w:r>
      <w:r w:rsidR="007B0DA8" w:rsidRPr="0089171B">
        <w:rPr>
          <w:color w:val="333333"/>
        </w:rPr>
        <w:t>where n is the number of samples and p is the number of variables</w:t>
      </w:r>
      <w:r w:rsidR="00AA022B" w:rsidRPr="0089171B">
        <w:rPr>
          <w:color w:val="333333"/>
        </w:rPr>
        <w:t xml:space="preserve"> in a module), to a component (linear combination of all p variables) that represent</w:t>
      </w:r>
      <w:r w:rsidR="00FA6DE6" w:rsidRPr="0089171B">
        <w:rPr>
          <w:color w:val="333333"/>
        </w:rPr>
        <w:t xml:space="preserve">s the summarized expression of </w:t>
      </w:r>
      <w:r w:rsidR="00AA022B" w:rsidRPr="0089171B">
        <w:rPr>
          <w:color w:val="333333"/>
        </w:rPr>
        <w:t>genes in the module</w:t>
      </w:r>
      <w:r w:rsidR="00401B9A" w:rsidRPr="0089171B">
        <w:rPr>
          <w:color w:val="333333"/>
        </w:rPr>
        <w:t xml:space="preserve"> </w:t>
      </w:r>
      <w:r w:rsidR="00401B9A" w:rsidRPr="0089171B">
        <w:rPr>
          <w:color w:val="333333"/>
        </w:rPr>
        <w:fldChar w:fldCharType="begin"/>
      </w:r>
      <w:ins w:id="677" w:author="Amrit" w:date="2018-02-21T00:24:00Z">
        <w:r w:rsidR="00642AC5">
          <w:rPr>
            <w:color w:val="333333"/>
          </w:rPr>
          <w:instrText xml:space="preserve"> ADDIN ZOTERO_ITEM CSL_CITATION {"citationID":"2g9c19rmcm","properties":{"formattedCitation":"[24]","plainCitation":"[24]"},"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678" w:author="Amrit" w:date="2018-02-20T22:29:00Z">
        <w:r w:rsidR="00B91D7E" w:rsidRPr="0089171B" w:rsidDel="0001647F">
          <w:rPr>
            <w:color w:val="333333"/>
          </w:rPr>
          <w:delInstrText xml:space="preserve"> ADDIN ZOTERO_ITEM CSL_CITATION {"citationID":"2g9c19rmcm","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00401B9A" w:rsidRPr="0089171B">
        <w:rPr>
          <w:color w:val="333333"/>
        </w:rPr>
        <w:fldChar w:fldCharType="separate"/>
      </w:r>
      <w:ins w:id="679" w:author="Amrit" w:date="2018-02-21T00:24:00Z">
        <w:r w:rsidR="00642AC5">
          <w:rPr>
            <w:noProof/>
            <w:color w:val="333333"/>
          </w:rPr>
          <w:t>[24]</w:t>
        </w:r>
      </w:ins>
      <w:del w:id="680" w:author="Amrit" w:date="2018-02-20T22:29:00Z">
        <w:r w:rsidR="00B91D7E" w:rsidRPr="00642AC5" w:rsidDel="0001647F">
          <w:rPr>
            <w:noProof/>
            <w:color w:val="333333"/>
          </w:rPr>
          <w:delText>[13]</w:delText>
        </w:r>
      </w:del>
      <w:r w:rsidR="00401B9A" w:rsidRPr="0089171B">
        <w:rPr>
          <w:color w:val="333333"/>
        </w:rPr>
        <w:fldChar w:fldCharType="end"/>
      </w:r>
      <w:r w:rsidR="00AA022B" w:rsidRPr="0089171B">
        <w:rPr>
          <w:color w:val="333333"/>
        </w:rPr>
        <w:t>.</w:t>
      </w:r>
      <w:r w:rsidR="00213894" w:rsidRPr="0089171B">
        <w:rPr>
          <w:color w:val="333333"/>
        </w:rPr>
        <w:t xml:space="preserve"> For the asthma study, 15</w:t>
      </w:r>
      <w:r w:rsidR="001D354A" w:rsidRPr="0089171B">
        <w:rPr>
          <w:color w:val="333333"/>
        </w:rPr>
        <w:t xml:space="preserve">,683 genes </w:t>
      </w:r>
      <w:r w:rsidR="00401B9A" w:rsidRPr="0089171B">
        <w:rPr>
          <w:color w:val="333333"/>
        </w:rPr>
        <w:t>were reduced</w:t>
      </w:r>
      <w:r w:rsidR="00933A9E" w:rsidRPr="0089171B">
        <w:rPr>
          <w:color w:val="333333"/>
        </w:rPr>
        <w:t xml:space="preserve"> to 229 KEGG pathways</w:t>
      </w:r>
      <w:r w:rsidR="00401B9A" w:rsidRPr="0089171B">
        <w:rPr>
          <w:color w:val="333333"/>
        </w:rPr>
        <w:t xml:space="preserve"> and 292 metabolites were reduced to 60 metabolic pathways</w:t>
      </w:r>
      <w:r w:rsidR="00933A9E" w:rsidRPr="0089171B">
        <w:rPr>
          <w:color w:val="333333"/>
        </w:rPr>
        <w:t xml:space="preserve"> </w:t>
      </w:r>
      <w:r w:rsidR="00401B9A" w:rsidRPr="0089171B">
        <w:rPr>
          <w:color w:val="333333"/>
        </w:rPr>
        <w:t xml:space="preserve">using </w:t>
      </w:r>
      <w:proofErr w:type="spellStart"/>
      <w:r w:rsidR="00401B9A" w:rsidRPr="0089171B">
        <w:rPr>
          <w:color w:val="333333"/>
        </w:rPr>
        <w:t>eigengene</w:t>
      </w:r>
      <w:proofErr w:type="spellEnd"/>
      <w:r w:rsidR="00401B9A" w:rsidRPr="0089171B">
        <w:rPr>
          <w:color w:val="333333"/>
        </w:rPr>
        <w:t xml:space="preserve"> summarization.</w:t>
      </w:r>
    </w:p>
    <w:p w14:paraId="0AE5672F" w14:textId="5414CF6F" w:rsidR="005702CC" w:rsidRPr="0089171B" w:rsidRDefault="005702CC" w:rsidP="009F24A1">
      <w:pPr>
        <w:spacing w:line="480" w:lineRule="auto"/>
        <w:jc w:val="both"/>
        <w:rPr>
          <w:color w:val="333333"/>
        </w:rPr>
      </w:pPr>
      <w:r w:rsidRPr="0089171B">
        <w:rPr>
          <w:i/>
          <w:color w:val="333333"/>
        </w:rPr>
        <w:t>Multilevel transformation</w:t>
      </w:r>
      <w:r w:rsidR="009F4F06" w:rsidRPr="0089171B">
        <w:rPr>
          <w:i/>
          <w:color w:val="333333"/>
        </w:rPr>
        <w:t>:</w:t>
      </w:r>
      <w:r w:rsidR="000F0BD1" w:rsidRPr="0089171B">
        <w:rPr>
          <w:color w:val="333333"/>
        </w:rPr>
        <w:t xml:space="preserve"> </w:t>
      </w:r>
      <w:r w:rsidR="00A50910" w:rsidRPr="0089171B">
        <w:rPr>
          <w:color w:val="333333"/>
        </w:rPr>
        <w:t xml:space="preserve">For multivariate analyses, </w:t>
      </w:r>
      <w:r w:rsidR="007557C1" w:rsidRPr="0089171B">
        <w:rPr>
          <w:color w:val="333333"/>
        </w:rPr>
        <w:t xml:space="preserve">A multilevel approach </w:t>
      </w:r>
      <w:r w:rsidR="008D3FD6" w:rsidRPr="0089171B">
        <w:rPr>
          <w:color w:val="333333"/>
        </w:rPr>
        <w:t>separates the within subject variation matrix (</w:t>
      </w:r>
      <w:proofErr w:type="spellStart"/>
      <w:r w:rsidR="008D3FD6" w:rsidRPr="0089171B">
        <w:rPr>
          <w:i/>
          <w:color w:val="333333"/>
        </w:rPr>
        <w:t>X</w:t>
      </w:r>
      <w:r w:rsidR="008D3FD6" w:rsidRPr="0089171B">
        <w:rPr>
          <w:i/>
          <w:color w:val="333333"/>
          <w:vertAlign w:val="subscript"/>
        </w:rPr>
        <w:t>w</w:t>
      </w:r>
      <w:proofErr w:type="spellEnd"/>
      <w:r w:rsidR="008D3FD6" w:rsidRPr="0089171B">
        <w:rPr>
          <w:color w:val="333333"/>
        </w:rPr>
        <w:t>) and the between subject variation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for a given dataset (</w:t>
      </w:r>
      <w:r w:rsidR="008D3FD6" w:rsidRPr="0089171B">
        <w:rPr>
          <w:i/>
          <w:color w:val="333333"/>
        </w:rPr>
        <w:t>X</w:t>
      </w:r>
      <w:r w:rsidR="008D3FD6" w:rsidRPr="0089171B">
        <w:rPr>
          <w:color w:val="333333"/>
        </w:rPr>
        <w:t xml:space="preserve">) </w:t>
      </w:r>
      <w:r w:rsidR="008D3FD6" w:rsidRPr="0089171B">
        <w:rPr>
          <w:color w:val="333333"/>
        </w:rPr>
        <w:fldChar w:fldCharType="begin"/>
      </w:r>
      <w:ins w:id="681" w:author="Amrit" w:date="2018-02-20T23:58:00Z">
        <w:r w:rsidR="008A024A">
          <w:rPr>
            <w:color w:val="333333"/>
          </w:rPr>
          <w:instrText xml:space="preserve"> ADDIN ZOTERO_ITEM CSL_CITATION {"citationID":"2b5om98h4d","properties":{"formattedCitation":"[44]","plainCitation":"[44]"},"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ins>
      <w:del w:id="682" w:author="Amrit" w:date="2018-02-20T22:29:00Z">
        <w:r w:rsidR="00B91D7E" w:rsidRPr="0089171B" w:rsidDel="0001647F">
          <w:rPr>
            <w:color w:val="333333"/>
          </w:rPr>
          <w:delInstrText xml:space="preserve"> ADDIN ZOTERO_ITEM CSL_CITATION {"citationID":"2b5om98h4d","properties":{"formattedCitation":"[35]","plainCitation":"[35]"},"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delInstrText>
        </w:r>
      </w:del>
      <w:r w:rsidR="008D3FD6" w:rsidRPr="0089171B">
        <w:rPr>
          <w:color w:val="333333"/>
        </w:rPr>
        <w:fldChar w:fldCharType="separate"/>
      </w:r>
      <w:ins w:id="683" w:author="Amrit" w:date="2018-02-20T23:58:00Z">
        <w:r w:rsidR="008A024A">
          <w:rPr>
            <w:noProof/>
            <w:color w:val="333333"/>
          </w:rPr>
          <w:t>[44]</w:t>
        </w:r>
      </w:ins>
      <w:del w:id="684" w:author="Amrit" w:date="2018-02-20T22:29:00Z">
        <w:r w:rsidR="00B91D7E" w:rsidRPr="008A024A" w:rsidDel="0001647F">
          <w:rPr>
            <w:noProof/>
            <w:color w:val="333333"/>
          </w:rPr>
          <w:delText>[35]</w:delText>
        </w:r>
      </w:del>
      <w:r w:rsidR="008D3FD6" w:rsidRPr="0089171B">
        <w:rPr>
          <w:color w:val="333333"/>
        </w:rPr>
        <w:fldChar w:fldCharType="end"/>
      </w:r>
      <w:r w:rsidR="008D3FD6" w:rsidRPr="0089171B">
        <w:rPr>
          <w:color w:val="333333"/>
        </w:rPr>
        <w:t xml:space="preserve">, </w:t>
      </w:r>
      <w:proofErr w:type="spellStart"/>
      <w:r w:rsidR="008D3FD6" w:rsidRPr="0089171B">
        <w:rPr>
          <w:color w:val="333333"/>
        </w:rPr>
        <w:t>ie</w:t>
      </w:r>
      <w:proofErr w:type="spellEnd"/>
      <w:r w:rsidR="008D3FD6" w:rsidRPr="0089171B">
        <w:rPr>
          <w:color w:val="333333"/>
        </w:rPr>
        <w:t xml:space="preserve">. </w:t>
      </w:r>
      <w:r w:rsidR="008D3FD6" w:rsidRPr="0089171B">
        <w:rPr>
          <w:i/>
          <w:color w:val="333333"/>
        </w:rPr>
        <w:t xml:space="preserve">X = </w:t>
      </w:r>
      <w:proofErr w:type="spellStart"/>
      <w:r w:rsidR="008D3FD6" w:rsidRPr="0089171B">
        <w:rPr>
          <w:i/>
          <w:color w:val="333333"/>
        </w:rPr>
        <w:t>X</w:t>
      </w:r>
      <w:r w:rsidR="008D3FD6" w:rsidRPr="0089171B">
        <w:rPr>
          <w:i/>
          <w:color w:val="333333"/>
          <w:vertAlign w:val="subscript"/>
        </w:rPr>
        <w:t>w</w:t>
      </w:r>
      <w:proofErr w:type="spellEnd"/>
      <w:r w:rsidR="008D3FD6" w:rsidRPr="0089171B">
        <w:rPr>
          <w:i/>
          <w:color w:val="333333"/>
        </w:rPr>
        <w:t xml:space="preserve"> +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In the case of a two-</w:t>
      </w:r>
      <w:r w:rsidR="003A0D2D" w:rsidRPr="0089171B">
        <w:rPr>
          <w:color w:val="333333"/>
        </w:rPr>
        <w:t>repeated measured</w:t>
      </w:r>
      <w:r w:rsidR="008D3FD6" w:rsidRPr="0089171B">
        <w:rPr>
          <w:color w:val="333333"/>
        </w:rPr>
        <w:t xml:space="preserve"> problem</w:t>
      </w:r>
      <w:r w:rsidR="003A0D2D" w:rsidRPr="0089171B">
        <w:rPr>
          <w:color w:val="333333"/>
        </w:rPr>
        <w:t xml:space="preserve"> (e.g. </w:t>
      </w:r>
      <w:proofErr w:type="gramStart"/>
      <w:r w:rsidR="003A0D2D" w:rsidRPr="0089171B">
        <w:rPr>
          <w:color w:val="333333"/>
        </w:rPr>
        <w:t>pre vs</w:t>
      </w:r>
      <w:proofErr w:type="gramEnd"/>
      <w:r w:rsidR="003A0D2D" w:rsidRPr="0089171B">
        <w:rPr>
          <w:color w:val="333333"/>
        </w:rPr>
        <w:t xml:space="preserve"> post challenge)</w:t>
      </w:r>
      <w:r w:rsidR="008D3FD6" w:rsidRPr="0089171B">
        <w:rPr>
          <w:color w:val="333333"/>
        </w:rPr>
        <w:t>, the within subject variation matrix is similar</w:t>
      </w:r>
      <w:r w:rsidR="00B44CB5" w:rsidRPr="0089171B">
        <w:rPr>
          <w:color w:val="333333"/>
        </w:rPr>
        <w:t xml:space="preserve"> to</w:t>
      </w:r>
      <w:r w:rsidR="008D3FD6" w:rsidRPr="0089171B">
        <w:rPr>
          <w:color w:val="333333"/>
        </w:rPr>
        <w:t xml:space="preserve"> </w:t>
      </w:r>
      <w:r w:rsidR="00A50910" w:rsidRPr="0089171B">
        <w:rPr>
          <w:color w:val="333333"/>
        </w:rPr>
        <w:t>calculat</w:t>
      </w:r>
      <w:r w:rsidR="00B44CB5" w:rsidRPr="0089171B">
        <w:rPr>
          <w:color w:val="333333"/>
        </w:rPr>
        <w:t>ing</w:t>
      </w:r>
      <w:r w:rsidR="008D3FD6" w:rsidRPr="0089171B">
        <w:rPr>
          <w:color w:val="333333"/>
        </w:rPr>
        <w:t xml:space="preserve"> the</w:t>
      </w:r>
      <w:r w:rsidR="00A50910" w:rsidRPr="0089171B">
        <w:rPr>
          <w:color w:val="333333"/>
        </w:rPr>
        <w:t xml:space="preserve"> net</w:t>
      </w:r>
      <w:r w:rsidR="008D3FD6" w:rsidRPr="0089171B">
        <w:rPr>
          <w:color w:val="333333"/>
        </w:rPr>
        <w:t xml:space="preserve"> difference </w:t>
      </w:r>
      <w:r w:rsidR="003A0D2D" w:rsidRPr="0089171B">
        <w:rPr>
          <w:color w:val="333333"/>
        </w:rPr>
        <w:t>for</w:t>
      </w:r>
      <w:r w:rsidR="00632E8A" w:rsidRPr="0089171B">
        <w:rPr>
          <w:color w:val="333333"/>
        </w:rPr>
        <w:t xml:space="preserve"> each individual </w:t>
      </w:r>
      <w:r w:rsidR="008D3FD6" w:rsidRPr="0089171B">
        <w:rPr>
          <w:color w:val="333333"/>
        </w:rPr>
        <w:lastRenderedPageBreak/>
        <w:t xml:space="preserve">between the data obtained </w:t>
      </w:r>
      <w:r w:rsidR="003A0D2D" w:rsidRPr="0089171B">
        <w:rPr>
          <w:color w:val="333333"/>
        </w:rPr>
        <w:t>for pre and post</w:t>
      </w:r>
      <w:r w:rsidR="00B44CB5" w:rsidRPr="0089171B">
        <w:rPr>
          <w:color w:val="333333"/>
        </w:rPr>
        <w:t xml:space="preserve"> challenge</w:t>
      </w:r>
      <w:r w:rsidR="008D3FD6" w:rsidRPr="0089171B">
        <w:rPr>
          <w:color w:val="333333"/>
        </w:rPr>
        <w:t xml:space="preserve">. </w:t>
      </w:r>
      <w:r w:rsidR="000174CF" w:rsidRPr="0089171B">
        <w:rPr>
          <w:color w:val="333333"/>
        </w:rPr>
        <w:t xml:space="preserve">For each </w:t>
      </w:r>
      <w:r w:rsidR="00020884" w:rsidRPr="0089171B">
        <w:rPr>
          <w:color w:val="333333"/>
        </w:rPr>
        <w:t>omics</w:t>
      </w:r>
      <w:r w:rsidR="000174CF" w:rsidRPr="0089171B">
        <w:rPr>
          <w:color w:val="333333"/>
        </w:rPr>
        <w:t xml:space="preserve"> dataset, the within-subject variation matrix was extracted prior to applying DIABLO. </w:t>
      </w:r>
      <w:r w:rsidR="009046A9" w:rsidRPr="0089171B">
        <w:rPr>
          <w:color w:val="333333"/>
        </w:rPr>
        <w:t xml:space="preserve">In the asthma study, </w:t>
      </w:r>
      <w:r w:rsidR="000174CF" w:rsidRPr="0089171B">
        <w:rPr>
          <w:color w:val="333333"/>
        </w:rPr>
        <w:t xml:space="preserve">the multilevel approach (called </w:t>
      </w:r>
      <w:r w:rsidR="009046A9" w:rsidRPr="0089171B">
        <w:rPr>
          <w:color w:val="333333"/>
        </w:rPr>
        <w:t>variance decomposition step</w:t>
      </w:r>
      <w:r w:rsidR="000174CF" w:rsidRPr="0089171B">
        <w:rPr>
          <w:color w:val="333333"/>
        </w:rPr>
        <w:t>)</w:t>
      </w:r>
      <w:r w:rsidR="00401B9A" w:rsidRPr="0089171B">
        <w:rPr>
          <w:color w:val="333333"/>
        </w:rPr>
        <w:t xml:space="preserve"> was applied to the </w:t>
      </w:r>
      <w:r w:rsidR="00B44CB5" w:rsidRPr="0089171B">
        <w:rPr>
          <w:color w:val="333333"/>
        </w:rPr>
        <w:t xml:space="preserve">cell-type, </w:t>
      </w:r>
      <w:r w:rsidR="00401B9A" w:rsidRPr="0089171B">
        <w:rPr>
          <w:color w:val="333333"/>
        </w:rPr>
        <w:t>gene and metabolite module datasets.</w:t>
      </w:r>
    </w:p>
    <w:p w14:paraId="6EE6DF53" w14:textId="77777777" w:rsidR="00F94303" w:rsidRPr="0089171B"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89171B" w:rsidRDefault="00F94303" w:rsidP="003F44E9">
      <w:pPr>
        <w:spacing w:line="480" w:lineRule="auto"/>
        <w:rPr>
          <w:color w:val="333333"/>
        </w:rPr>
      </w:pPr>
    </w:p>
    <w:p w14:paraId="6A0294D5" w14:textId="77777777" w:rsidR="00111339" w:rsidRPr="0089171B" w:rsidRDefault="00111339">
      <w:pPr>
        <w:rPr>
          <w:rFonts w:eastAsia="Times New Roman"/>
          <w:b/>
          <w:bCs/>
          <w:color w:val="333333"/>
        </w:rPr>
      </w:pPr>
      <w:r w:rsidRPr="0089171B">
        <w:rPr>
          <w:rFonts w:eastAsia="Times New Roman"/>
          <w:b/>
          <w:bCs/>
          <w:color w:val="333333"/>
        </w:rPr>
        <w:br w:type="page"/>
      </w:r>
    </w:p>
    <w:p w14:paraId="21A3B303" w14:textId="1D29DCA6" w:rsidR="00F94303" w:rsidRPr="0089171B"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89171B">
        <w:rPr>
          <w:rFonts w:ascii="Times New Roman" w:eastAsia="Times New Roman" w:hAnsi="Times New Roman" w:cs="Times New Roman"/>
          <w:b/>
          <w:bCs/>
          <w:color w:val="333333"/>
          <w:sz w:val="24"/>
          <w:szCs w:val="24"/>
        </w:rPr>
        <w:lastRenderedPageBreak/>
        <w:t>Declarations</w:t>
      </w:r>
    </w:p>
    <w:p w14:paraId="5EB27F55" w14:textId="77777777" w:rsidR="002F4AD3" w:rsidRPr="0089171B" w:rsidRDefault="002F4AD3" w:rsidP="009F24A1">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cknowledgements</w:t>
      </w:r>
    </w:p>
    <w:p w14:paraId="00CBC69C" w14:textId="44DF24E8" w:rsidR="002F4AD3" w:rsidRPr="0089171B" w:rsidRDefault="002F4AD3" w:rsidP="009F24A1">
      <w:pPr>
        <w:numPr>
          <w:ilvl w:val="0"/>
          <w:numId w:val="2"/>
        </w:numPr>
        <w:shd w:val="clear" w:color="auto" w:fill="FFFFFF"/>
        <w:spacing w:line="480" w:lineRule="auto"/>
        <w:ind w:left="0"/>
        <w:rPr>
          <w:rFonts w:eastAsia="Times New Roman"/>
          <w:color w:val="333333"/>
        </w:rPr>
      </w:pPr>
      <w:r w:rsidRPr="0089171B">
        <w:rPr>
          <w:rFonts w:eastAsia="Times New Roman"/>
          <w:color w:val="333333"/>
        </w:rPr>
        <w:t xml:space="preserve">The authors would like to thank Dr. Kevin Chang (University of Auckland) for some preliminary exploratory analyses of the breast cancer </w:t>
      </w:r>
      <w:r w:rsidR="001E1EFC" w:rsidRPr="0089171B">
        <w:rPr>
          <w:rFonts w:eastAsia="Times New Roman"/>
          <w:color w:val="333333"/>
        </w:rPr>
        <w:t>dataset</w:t>
      </w:r>
      <w:r w:rsidRPr="0089171B">
        <w:rPr>
          <w:rFonts w:eastAsia="Times New Roman"/>
          <w:color w:val="333333"/>
        </w:rPr>
        <w:t>. We would also like to thank Mr. Chao Liu</w:t>
      </w:r>
      <w:r w:rsidR="00E939F6" w:rsidRPr="0089171B">
        <w:rPr>
          <w:rFonts w:eastAsia="Times New Roman"/>
          <w:color w:val="333333"/>
        </w:rPr>
        <w:t xml:space="preserve"> (University of Queensland)</w:t>
      </w:r>
      <w:r w:rsidRPr="0089171B">
        <w:rPr>
          <w:rFonts w:eastAsia="Times New Roman"/>
          <w:color w:val="333333"/>
        </w:rPr>
        <w:t xml:space="preserve"> for </w:t>
      </w:r>
      <w:r w:rsidR="007B2730" w:rsidRPr="0089171B">
        <w:rPr>
          <w:rFonts w:eastAsia="Times New Roman"/>
          <w:color w:val="333333"/>
        </w:rPr>
        <w:t xml:space="preserve">obtaining the PAM50 </w:t>
      </w:r>
      <w:r w:rsidR="00A44428" w:rsidRPr="0089171B">
        <w:rPr>
          <w:rFonts w:eastAsia="Times New Roman"/>
          <w:color w:val="333333"/>
        </w:rPr>
        <w:t>phenotypic information</w:t>
      </w:r>
      <w:r w:rsidR="007B2730" w:rsidRPr="0089171B">
        <w:rPr>
          <w:rFonts w:eastAsia="Times New Roman"/>
          <w:color w:val="333333"/>
        </w:rPr>
        <w:t xml:space="preserve"> for the TCGA datasets.</w:t>
      </w:r>
    </w:p>
    <w:p w14:paraId="185D761F" w14:textId="77777777" w:rsidR="00130885" w:rsidRPr="0089171B" w:rsidRDefault="00130885" w:rsidP="009F24A1">
      <w:pPr>
        <w:shd w:val="clear" w:color="auto" w:fill="FFFFFF"/>
        <w:spacing w:line="480" w:lineRule="auto"/>
        <w:rPr>
          <w:rFonts w:eastAsia="Times New Roman"/>
          <w:color w:val="333333"/>
        </w:rPr>
      </w:pPr>
    </w:p>
    <w:p w14:paraId="318A898B"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Competing interests</w:t>
      </w:r>
    </w:p>
    <w:p w14:paraId="6BE918FB" w14:textId="2FEB8848" w:rsidR="000D3416" w:rsidRPr="0089171B" w:rsidRDefault="000D3416" w:rsidP="009F24A1">
      <w:pPr>
        <w:shd w:val="clear" w:color="auto" w:fill="FFFFFF"/>
        <w:spacing w:line="480" w:lineRule="auto"/>
        <w:rPr>
          <w:rFonts w:eastAsia="Times New Roman"/>
          <w:color w:val="333333"/>
        </w:rPr>
      </w:pPr>
      <w:r w:rsidRPr="0089171B">
        <w:rPr>
          <w:rFonts w:eastAsia="Times New Roman"/>
          <w:color w:val="333333"/>
        </w:rPr>
        <w:t>The authors declare no competing interests.</w:t>
      </w:r>
    </w:p>
    <w:p w14:paraId="2D18EA91" w14:textId="77777777" w:rsidR="000D3416" w:rsidRPr="0089171B" w:rsidRDefault="000D3416" w:rsidP="009F24A1">
      <w:pPr>
        <w:shd w:val="clear" w:color="auto" w:fill="FFFFFF"/>
        <w:spacing w:line="480" w:lineRule="auto"/>
        <w:rPr>
          <w:rFonts w:eastAsia="Times New Roman"/>
          <w:color w:val="333333"/>
        </w:rPr>
      </w:pPr>
    </w:p>
    <w:p w14:paraId="2ACB67CC"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Funding</w:t>
      </w:r>
    </w:p>
    <w:p w14:paraId="60FDC002" w14:textId="2AEF879F" w:rsidR="000D3416" w:rsidRPr="0089171B" w:rsidRDefault="00BE0A92" w:rsidP="009F24A1">
      <w:pPr>
        <w:shd w:val="clear" w:color="auto" w:fill="FFFFFF"/>
        <w:spacing w:line="480" w:lineRule="auto"/>
        <w:rPr>
          <w:rFonts w:eastAsia="Times New Roman"/>
          <w:color w:val="333333"/>
        </w:rPr>
      </w:pPr>
      <w:r w:rsidRPr="0089171B">
        <w:t>AS is the recipient of the Canadian Institutes of Health Research Doctoral Award – Frederick Banting and Charles Best Canada Graduate Scholarship</w:t>
      </w:r>
      <w:r w:rsidR="002F4AD3" w:rsidRPr="0089171B">
        <w:t xml:space="preserve"> and the Michael Smith Foreign Study Supplement award</w:t>
      </w:r>
      <w:r w:rsidRPr="0089171B">
        <w:t>.</w:t>
      </w:r>
      <w:r w:rsidR="002F4AD3" w:rsidRPr="0089171B">
        <w:t xml:space="preserve"> </w:t>
      </w:r>
      <w:r w:rsidR="000D3416" w:rsidRPr="0089171B">
        <w:t>KALC was supported in part by the National Health and Medical Research Council (NHMRC) Career Development fellowship (APP1087415).</w:t>
      </w:r>
    </w:p>
    <w:p w14:paraId="5C906567" w14:textId="77777777" w:rsidR="000D3416" w:rsidRPr="0089171B"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uthors' contributions</w:t>
      </w:r>
    </w:p>
    <w:p w14:paraId="7D8C2D5B" w14:textId="219E446B" w:rsidR="00AB139F" w:rsidRPr="0089171B" w:rsidRDefault="00AB139F" w:rsidP="009F24A1">
      <w:pPr>
        <w:numPr>
          <w:ilvl w:val="0"/>
          <w:numId w:val="2"/>
        </w:numPr>
        <w:shd w:val="clear" w:color="auto" w:fill="FFFFFF"/>
        <w:spacing w:line="480" w:lineRule="auto"/>
        <w:ind w:left="0"/>
        <w:jc w:val="both"/>
        <w:rPr>
          <w:rFonts w:eastAsia="Times New Roman"/>
          <w:color w:val="333333"/>
        </w:rPr>
      </w:pPr>
      <w:r w:rsidRPr="0089171B">
        <w:rPr>
          <w:rFonts w:eastAsia="Times New Roman"/>
          <w:color w:val="333333"/>
        </w:rPr>
        <w:t>AS performed the data pre-processing, the statistical analyses and developed the DIABLO method. BG implemented the R script</w:t>
      </w:r>
      <w:r w:rsidR="00366CEE" w:rsidRPr="0089171B">
        <w:rPr>
          <w:rFonts w:eastAsia="Times New Roman"/>
          <w:color w:val="333333"/>
        </w:rPr>
        <w:t>s</w:t>
      </w:r>
      <w:r w:rsidRPr="0089171B">
        <w:rPr>
          <w:rFonts w:eastAsia="Times New Roman"/>
          <w:color w:val="333333"/>
        </w:rPr>
        <w:t xml:space="preserve"> for DIABLO and graphical outputs, CPS performed the gene enrichment analyses, MV implemented the </w:t>
      </w:r>
      <w:proofErr w:type="spellStart"/>
      <w:r w:rsidRPr="0089171B">
        <w:rPr>
          <w:rFonts w:eastAsia="Times New Roman"/>
          <w:color w:val="333333"/>
        </w:rPr>
        <w:t>circos</w:t>
      </w:r>
      <w:proofErr w:type="spellEnd"/>
      <w:r w:rsidRPr="0089171B">
        <w:rPr>
          <w:rFonts w:eastAsia="Times New Roman"/>
          <w:color w:val="333333"/>
        </w:rPr>
        <w:t xml:space="preserve"> plots, FR and BG implemented the R scripts in </w:t>
      </w:r>
      <w:proofErr w:type="spellStart"/>
      <w:r w:rsidRPr="0089171B">
        <w:rPr>
          <w:rFonts w:eastAsia="Times New Roman"/>
          <w:color w:val="333333"/>
        </w:rPr>
        <w:t>mix</w:t>
      </w:r>
      <w:r w:rsidR="00020884" w:rsidRPr="0089171B">
        <w:rPr>
          <w:rFonts w:eastAsia="Times New Roman"/>
          <w:color w:val="333333"/>
        </w:rPr>
        <w:t>Omics</w:t>
      </w:r>
      <w:proofErr w:type="spellEnd"/>
      <w:r w:rsidRPr="0089171B">
        <w:rPr>
          <w:rFonts w:eastAsia="Times New Roman"/>
          <w:color w:val="333333"/>
        </w:rPr>
        <w:t xml:space="preserve"> along with the S3 functions, </w:t>
      </w:r>
      <w:r w:rsidR="00C85319" w:rsidRPr="0089171B">
        <w:rPr>
          <w:rFonts w:eastAsia="Times New Roman"/>
          <w:color w:val="333333"/>
        </w:rPr>
        <w:t>SJT supervised AS</w:t>
      </w:r>
      <w:r w:rsidR="00BE785D" w:rsidRPr="0089171B">
        <w:rPr>
          <w:rFonts w:eastAsia="Times New Roman"/>
          <w:color w:val="333333"/>
        </w:rPr>
        <w:t xml:space="preserve"> and participated in the design of the study. </w:t>
      </w:r>
      <w:r w:rsidRPr="0089171B">
        <w:rPr>
          <w:rFonts w:eastAsia="Times New Roman"/>
          <w:color w:val="333333"/>
        </w:rPr>
        <w:t xml:space="preserve">KALC supervised AS, BG, MV and FR, participated in the development of </w:t>
      </w:r>
      <w:r w:rsidRPr="0089171B">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89171B" w:rsidRDefault="00CA7089" w:rsidP="009F24A1">
      <w:pPr>
        <w:shd w:val="clear" w:color="auto" w:fill="FFFFFF"/>
        <w:spacing w:line="480" w:lineRule="auto"/>
        <w:rPr>
          <w:rFonts w:eastAsia="Times New Roman"/>
          <w:color w:val="333333"/>
        </w:rPr>
      </w:pPr>
    </w:p>
    <w:p w14:paraId="4305B362" w14:textId="77777777" w:rsidR="00E51E58" w:rsidRPr="0089171B" w:rsidRDefault="00E51E58">
      <w:r w:rsidRPr="0089171B">
        <w:br w:type="page"/>
      </w:r>
    </w:p>
    <w:p w14:paraId="7D84F87F" w14:textId="090940C0" w:rsidR="00E33D36" w:rsidRPr="0089171B" w:rsidRDefault="00E33D36" w:rsidP="003F44E9">
      <w:pPr>
        <w:spacing w:line="480" w:lineRule="auto"/>
      </w:pPr>
      <w:r w:rsidRPr="0089171B">
        <w:rPr>
          <w:b/>
          <w:color w:val="333333"/>
        </w:rPr>
        <w:lastRenderedPageBreak/>
        <w:t>Figure captions</w:t>
      </w:r>
    </w:p>
    <w:p w14:paraId="270E61BE" w14:textId="77777777" w:rsidR="00143516" w:rsidRPr="0089171B" w:rsidRDefault="00143516">
      <w:pPr>
        <w:rPr>
          <w:color w:val="333333"/>
        </w:rPr>
      </w:pPr>
    </w:p>
    <w:p w14:paraId="5CE20FDA" w14:textId="18D09851" w:rsidR="00E33D36" w:rsidRPr="0089171B" w:rsidRDefault="00E33D36">
      <w:pPr>
        <w:rPr>
          <w:color w:val="333333"/>
        </w:rPr>
      </w:pPr>
    </w:p>
    <w:p w14:paraId="16AD3657" w14:textId="5E1A1665" w:rsidR="00860DB3" w:rsidRPr="0089171B" w:rsidRDefault="00860DB3">
      <w:pPr>
        <w:rPr>
          <w:color w:val="333333"/>
        </w:rPr>
      </w:pPr>
      <w:r w:rsidRPr="0089171B">
        <w:rPr>
          <w:color w:val="333333"/>
        </w:rPr>
        <w:br w:type="page"/>
      </w:r>
    </w:p>
    <w:p w14:paraId="1158A408" w14:textId="77777777" w:rsidR="00F94303" w:rsidRPr="0089171B" w:rsidRDefault="00F94303" w:rsidP="00F94303">
      <w:pPr>
        <w:pStyle w:val="NormalWeb"/>
        <w:shd w:val="clear" w:color="auto" w:fill="FFFFFF"/>
        <w:spacing w:before="0" w:beforeAutospacing="0" w:after="360" w:afterAutospacing="0" w:line="375" w:lineRule="atLeast"/>
        <w:rPr>
          <w:b/>
          <w:color w:val="333333"/>
        </w:rPr>
      </w:pPr>
      <w:commentRangeStart w:id="685"/>
      <w:r w:rsidRPr="0089171B">
        <w:rPr>
          <w:b/>
          <w:color w:val="333333"/>
        </w:rPr>
        <w:lastRenderedPageBreak/>
        <w:t>References</w:t>
      </w:r>
      <w:commentRangeEnd w:id="685"/>
      <w:r w:rsidR="00860DB3" w:rsidRPr="0089171B">
        <w:rPr>
          <w:rStyle w:val="CommentReference"/>
          <w:rFonts w:eastAsiaTheme="minorEastAsia"/>
          <w:sz w:val="24"/>
          <w:szCs w:val="24"/>
        </w:rPr>
        <w:commentReference w:id="685"/>
      </w:r>
    </w:p>
    <w:p w14:paraId="65629D93" w14:textId="7908E55C" w:rsidR="00B91D7E" w:rsidRPr="00642AC5" w:rsidDel="0001647F" w:rsidRDefault="00E71DDE" w:rsidP="00642AC5">
      <w:pPr>
        <w:pStyle w:val="Bibliography"/>
        <w:rPr>
          <w:del w:id="686" w:author="Amrit" w:date="2018-02-20T22:29:00Z"/>
        </w:rPr>
        <w:pPrChange w:id="687" w:author="Amrit" w:date="2018-02-21T00:25:00Z">
          <w:pPr>
            <w:pStyle w:val="Bibliography"/>
          </w:pPr>
        </w:pPrChange>
      </w:pPr>
      <w:r w:rsidRPr="0089171B">
        <w:rPr>
          <w:color w:val="333333"/>
        </w:rPr>
        <w:fldChar w:fldCharType="begin"/>
      </w:r>
      <w:ins w:id="688" w:author="Amrit" w:date="2018-02-20T22:29:00Z">
        <w:r w:rsidR="0001647F">
          <w:rPr>
            <w:color w:val="333333"/>
          </w:rPr>
          <w:instrText xml:space="preserve"> ADDIN ZOTERO_BIBL {"custom":[]} CSL_BIBLIOGRAPHY </w:instrText>
        </w:r>
      </w:ins>
      <w:del w:id="689" w:author="Amrit" w:date="2018-02-20T22:29:00Z">
        <w:r w:rsidR="00892505" w:rsidRPr="0089171B" w:rsidDel="0001647F">
          <w:rPr>
            <w:color w:val="333333"/>
          </w:rPr>
          <w:delInstrText xml:space="preserve"> ADDIN ZOTERO_BIBL {"custom":[]} CSL_BIBLIOGRAPHY </w:delInstrText>
        </w:r>
      </w:del>
      <w:r w:rsidRPr="0089171B">
        <w:rPr>
          <w:color w:val="333333"/>
        </w:rPr>
        <w:fldChar w:fldCharType="separate"/>
      </w:r>
      <w:del w:id="690" w:author="Amrit" w:date="2018-02-20T22:29:00Z">
        <w:r w:rsidR="00B91D7E" w:rsidRPr="00642AC5" w:rsidDel="0001647F">
          <w:delTex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delText>
        </w:r>
      </w:del>
    </w:p>
    <w:p w14:paraId="134401B2" w14:textId="6553FDC5" w:rsidR="00B91D7E" w:rsidRPr="00642AC5" w:rsidDel="0001647F" w:rsidRDefault="00B91D7E" w:rsidP="00642AC5">
      <w:pPr>
        <w:pStyle w:val="Bibliography"/>
        <w:rPr>
          <w:del w:id="691" w:author="Amrit" w:date="2018-02-20T22:29:00Z"/>
        </w:rPr>
        <w:pPrChange w:id="692" w:author="Amrit" w:date="2018-02-21T00:25:00Z">
          <w:pPr>
            <w:pStyle w:val="Bibliography"/>
          </w:pPr>
        </w:pPrChange>
      </w:pPr>
      <w:del w:id="693" w:author="Amrit" w:date="2018-02-20T22:29:00Z">
        <w:r w:rsidRPr="00642AC5" w:rsidDel="0001647F">
          <w:delText xml:space="preserve">2. Kim D, Li R, Dudek SM, Ritchie MD. ATHENA: Identifying interactions between different levels of genomic data associated with cancer clinical outcomes using grammatical evolution neural network. BioData Min. 2013;6:23. </w:delText>
        </w:r>
      </w:del>
    </w:p>
    <w:p w14:paraId="3301D5B8" w14:textId="19BCB3C8" w:rsidR="00B91D7E" w:rsidRPr="00642AC5" w:rsidDel="0001647F" w:rsidRDefault="00B91D7E" w:rsidP="00642AC5">
      <w:pPr>
        <w:pStyle w:val="Bibliography"/>
        <w:rPr>
          <w:del w:id="694" w:author="Amrit" w:date="2018-02-20T22:29:00Z"/>
        </w:rPr>
        <w:pPrChange w:id="695" w:author="Amrit" w:date="2018-02-21T00:25:00Z">
          <w:pPr>
            <w:pStyle w:val="Bibliography"/>
          </w:pPr>
        </w:pPrChange>
      </w:pPr>
      <w:del w:id="696" w:author="Amrit" w:date="2018-02-20T22:29:00Z">
        <w:r w:rsidRPr="00642AC5" w:rsidDel="0001647F">
          <w:delText>3. Wang B, Mezlini AM, Demir F, Fiume M, Tu Z, Brudno M, et al. Similarity network fusion for aggregating data types on a genomic scale. Nat Methods [Internet]. 2014 [cited 2016 Jan 19];11:333–7. Available from: http://www.nature.com/doifinder/10.1038/nmeth.2810</w:delText>
        </w:r>
      </w:del>
    </w:p>
    <w:p w14:paraId="6870B554" w14:textId="6169F106" w:rsidR="00B91D7E" w:rsidRPr="00642AC5" w:rsidDel="0001647F" w:rsidRDefault="00B91D7E" w:rsidP="00642AC5">
      <w:pPr>
        <w:pStyle w:val="Bibliography"/>
        <w:rPr>
          <w:del w:id="697" w:author="Amrit" w:date="2018-02-20T22:29:00Z"/>
        </w:rPr>
        <w:pPrChange w:id="698" w:author="Amrit" w:date="2018-02-21T00:25:00Z">
          <w:pPr>
            <w:pStyle w:val="Bibliography"/>
          </w:pPr>
        </w:pPrChange>
      </w:pPr>
      <w:del w:id="699" w:author="Amrit" w:date="2018-02-20T22:29:00Z">
        <w:r w:rsidRPr="00642AC5" w:rsidDel="0001647F">
          <w:delText>4. An Integrated Approach to Uncover Drivers of Cancer: Cell [Internet]. [cited 2018 Feb 12]. Available from: http://www.cell.com/abstract/S0092-8674(10)01293-6</w:delText>
        </w:r>
      </w:del>
    </w:p>
    <w:p w14:paraId="46E94E47" w14:textId="7B9C0B01" w:rsidR="00B91D7E" w:rsidRPr="00642AC5" w:rsidDel="0001647F" w:rsidRDefault="00B91D7E" w:rsidP="00642AC5">
      <w:pPr>
        <w:pStyle w:val="Bibliography"/>
        <w:rPr>
          <w:del w:id="700" w:author="Amrit" w:date="2018-02-20T22:29:00Z"/>
        </w:rPr>
        <w:pPrChange w:id="701" w:author="Amrit" w:date="2018-02-21T00:25:00Z">
          <w:pPr>
            <w:pStyle w:val="Bibliography"/>
          </w:pPr>
        </w:pPrChange>
      </w:pPr>
      <w:del w:id="702" w:author="Amrit" w:date="2018-02-20T22:29:00Z">
        <w:r w:rsidRPr="00642AC5" w:rsidDel="0001647F">
          <w:delText>5. Zhu J. RIMBANET for Bayesian network reconstruction [Internet]. [cited 2017 Aug 14]. Available from: http://research.mssm.edu/integrative-network-biology/RIMBANET/RIMBANET_overview.html</w:delText>
        </w:r>
      </w:del>
    </w:p>
    <w:p w14:paraId="7F6CCFCF" w14:textId="2C5F0F3D" w:rsidR="00B91D7E" w:rsidRPr="00642AC5" w:rsidDel="0001647F" w:rsidRDefault="00B91D7E" w:rsidP="00642AC5">
      <w:pPr>
        <w:pStyle w:val="Bibliography"/>
        <w:rPr>
          <w:del w:id="703" w:author="Amrit" w:date="2018-02-20T22:29:00Z"/>
        </w:rPr>
        <w:pPrChange w:id="704" w:author="Amrit" w:date="2018-02-21T00:25:00Z">
          <w:pPr>
            <w:pStyle w:val="Bibliography"/>
          </w:pPr>
        </w:pPrChange>
      </w:pPr>
      <w:del w:id="705" w:author="Amrit" w:date="2018-02-20T22:29:00Z">
        <w:r w:rsidRPr="00642AC5" w:rsidDel="0001647F">
          <w:delText>6. Baladandayuthapani V. iBAG page [Internet]. [cited 2017 Aug 14]. Available from: http://odin.mdacc.tmc.edu/~vbaladan/Veera_Home_Page/iBAG_page.html</w:delText>
        </w:r>
      </w:del>
    </w:p>
    <w:p w14:paraId="0C6D261F" w14:textId="697FB52C" w:rsidR="00B91D7E" w:rsidRPr="00642AC5" w:rsidDel="0001647F" w:rsidRDefault="00B91D7E" w:rsidP="00642AC5">
      <w:pPr>
        <w:pStyle w:val="Bibliography"/>
        <w:rPr>
          <w:del w:id="706" w:author="Amrit" w:date="2018-02-20T22:29:00Z"/>
        </w:rPr>
        <w:pPrChange w:id="707" w:author="Amrit" w:date="2018-02-21T00:25:00Z">
          <w:pPr>
            <w:pStyle w:val="Bibliography"/>
          </w:pPr>
        </w:pPrChange>
      </w:pPr>
      <w:del w:id="708" w:author="Amrit" w:date="2018-02-20T22:29:00Z">
        <w:r w:rsidRPr="00642AC5" w:rsidDel="0001647F">
          <w:delText xml:space="preserve">7. Turner SD, Dudek SM, Ritchie MD. ATHENA: A knowledge-based hybrid backpropagation-grammatical evolution neural network algorithm for discovering epistasis among quantitative trait Loci. BioData Min. 2010;3:5. </w:delText>
        </w:r>
      </w:del>
    </w:p>
    <w:p w14:paraId="525C38B8" w14:textId="00D0ED53" w:rsidR="00B91D7E" w:rsidRPr="00642AC5" w:rsidDel="0001647F" w:rsidRDefault="00B91D7E" w:rsidP="00642AC5">
      <w:pPr>
        <w:pStyle w:val="Bibliography"/>
        <w:rPr>
          <w:del w:id="709" w:author="Amrit" w:date="2018-02-20T22:29:00Z"/>
        </w:rPr>
        <w:pPrChange w:id="710" w:author="Amrit" w:date="2018-02-21T00:25:00Z">
          <w:pPr>
            <w:pStyle w:val="Bibliography"/>
          </w:pPr>
        </w:pPrChange>
      </w:pPr>
      <w:del w:id="711" w:author="Amrit" w:date="2018-02-20T22:29:00Z">
        <w:r w:rsidRPr="00642AC5" w:rsidDel="0001647F">
          <w:delText xml:space="preserve">8. Wold H. Estimation of Principal Components and Related Models by Iterative Least squares. Multivar Anal. 1966;391–420. </w:delText>
        </w:r>
      </w:del>
    </w:p>
    <w:p w14:paraId="36F8D34B" w14:textId="62371849" w:rsidR="00B91D7E" w:rsidRPr="00642AC5" w:rsidDel="0001647F" w:rsidRDefault="00B91D7E" w:rsidP="00642AC5">
      <w:pPr>
        <w:pStyle w:val="Bibliography"/>
        <w:rPr>
          <w:del w:id="712" w:author="Amrit" w:date="2018-02-20T22:29:00Z"/>
        </w:rPr>
        <w:pPrChange w:id="713" w:author="Amrit" w:date="2018-02-21T00:25:00Z">
          <w:pPr>
            <w:pStyle w:val="Bibliography"/>
          </w:pPr>
        </w:pPrChange>
      </w:pPr>
      <w:del w:id="714" w:author="Amrit" w:date="2018-02-20T22:29:00Z">
        <w:r w:rsidRPr="00642AC5" w:rsidDel="0001647F">
          <w:delText>9. Lê Cao K-A, Boitard S, Besse P. Sparse PLS discriminant analysis: biologically relevant feature selection and graphical displays for multiclass problems. BMC Bioinformatics [Internet]. 2011 [cited 2015 Jul 15];12:253. Available from: http://www.biomedcentral.com/1471-2105/12/253/</w:delText>
        </w:r>
      </w:del>
    </w:p>
    <w:p w14:paraId="02CEC608" w14:textId="2CA0B600" w:rsidR="00B91D7E" w:rsidRPr="00642AC5" w:rsidDel="0001647F" w:rsidRDefault="00B91D7E" w:rsidP="00642AC5">
      <w:pPr>
        <w:pStyle w:val="Bibliography"/>
        <w:rPr>
          <w:del w:id="715" w:author="Amrit" w:date="2018-02-20T22:29:00Z"/>
        </w:rPr>
        <w:pPrChange w:id="716" w:author="Amrit" w:date="2018-02-21T00:25:00Z">
          <w:pPr>
            <w:pStyle w:val="Bibliography"/>
          </w:pPr>
        </w:pPrChange>
      </w:pPr>
      <w:del w:id="717" w:author="Amrit" w:date="2018-02-20T22:29:00Z">
        <w:r w:rsidRPr="00642AC5" w:rsidDel="0001647F">
          <w:delText>10. Tenenhaus A, Philippe C, Guillemot V, Le Cao K-A, Grill J, Frouin V. Variable selection for generalized canonical correlation analysis. Biostatistics [Internet]. 2014 [cited 2015 Jul 15];15:569–83. Available from: http://biostatistics.oxfordjournals.org/cgi/doi/10.1093/biostatistics/kxu001</w:delText>
        </w:r>
      </w:del>
    </w:p>
    <w:p w14:paraId="518FD5F4" w14:textId="501F55D9" w:rsidR="00B91D7E" w:rsidRPr="00642AC5" w:rsidDel="0001647F" w:rsidRDefault="00B91D7E" w:rsidP="00642AC5">
      <w:pPr>
        <w:pStyle w:val="Bibliography"/>
        <w:rPr>
          <w:del w:id="718" w:author="Amrit" w:date="2018-02-20T22:29:00Z"/>
        </w:rPr>
        <w:pPrChange w:id="719" w:author="Amrit" w:date="2018-02-21T00:25:00Z">
          <w:pPr>
            <w:pStyle w:val="Bibliography"/>
          </w:pPr>
        </w:pPrChange>
      </w:pPr>
      <w:del w:id="720" w:author="Amrit" w:date="2018-02-20T22:29:00Z">
        <w:r w:rsidRPr="00642AC5" w:rsidDel="0001647F">
          <w:delText>11.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delText>
        </w:r>
      </w:del>
    </w:p>
    <w:p w14:paraId="160FE290" w14:textId="2CE7B009" w:rsidR="00B91D7E" w:rsidRPr="00642AC5" w:rsidDel="0001647F" w:rsidRDefault="00B91D7E" w:rsidP="00642AC5">
      <w:pPr>
        <w:pStyle w:val="Bibliography"/>
        <w:rPr>
          <w:del w:id="721" w:author="Amrit" w:date="2018-02-20T22:29:00Z"/>
        </w:rPr>
        <w:pPrChange w:id="722" w:author="Amrit" w:date="2018-02-21T00:25:00Z">
          <w:pPr>
            <w:pStyle w:val="Bibliography"/>
          </w:pPr>
        </w:pPrChange>
      </w:pPr>
      <w:del w:id="723" w:author="Amrit" w:date="2018-02-20T22:29:00Z">
        <w:r w:rsidRPr="00642AC5" w:rsidDel="0001647F">
          <w:delText>12. Lee HK, Hsu AK, Sajdak J, Qin J, Pavlidis P. Coexpression analysis of human genes across many microarray data sets. Genome Res [Internet]. 2004 [cited 2016 Mar 30];14:1085–1094. Available from: http://genome.cshlp.org/content/14/6/1085.short</w:delText>
        </w:r>
      </w:del>
    </w:p>
    <w:p w14:paraId="7A736E86" w14:textId="2834CB66" w:rsidR="00B91D7E" w:rsidRPr="00642AC5" w:rsidDel="0001647F" w:rsidRDefault="00B91D7E" w:rsidP="00642AC5">
      <w:pPr>
        <w:pStyle w:val="Bibliography"/>
        <w:rPr>
          <w:del w:id="724" w:author="Amrit" w:date="2018-02-20T22:29:00Z"/>
        </w:rPr>
        <w:pPrChange w:id="725" w:author="Amrit" w:date="2018-02-21T00:25:00Z">
          <w:pPr>
            <w:pStyle w:val="Bibliography"/>
          </w:pPr>
        </w:pPrChange>
      </w:pPr>
      <w:del w:id="726" w:author="Amrit" w:date="2018-02-20T22:29:00Z">
        <w:r w:rsidRPr="00642AC5" w:rsidDel="0001647F">
          <w:delText>13. Langfelder P, Horvath S. WGCNA: an R package for weighted correlation network analysis. BMC Bioinformatics [Internet]. 2008 [cited 2016 Apr 4];9:559. Available from: http://www.biomedcentral.com/1471-2105/9/559</w:delText>
        </w:r>
      </w:del>
    </w:p>
    <w:p w14:paraId="3963FE12" w14:textId="0C6BD7DB" w:rsidR="00B91D7E" w:rsidRPr="00642AC5" w:rsidDel="0001647F" w:rsidRDefault="00B91D7E" w:rsidP="00642AC5">
      <w:pPr>
        <w:pStyle w:val="Bibliography"/>
        <w:rPr>
          <w:del w:id="727" w:author="Amrit" w:date="2018-02-20T22:29:00Z"/>
        </w:rPr>
        <w:pPrChange w:id="728" w:author="Amrit" w:date="2018-02-21T00:25:00Z">
          <w:pPr>
            <w:pStyle w:val="Bibliography"/>
          </w:pPr>
        </w:pPrChange>
      </w:pPr>
      <w:del w:id="729" w:author="Amrit" w:date="2018-02-20T22:29:00Z">
        <w:r w:rsidRPr="00642AC5" w:rsidDel="0001647F">
          <w:delText>14. The TCGA Research Network. The Cancer Genome Atlas [Internet]. Available from: http://cancergenome.nih.gov/</w:delText>
        </w:r>
      </w:del>
    </w:p>
    <w:p w14:paraId="4C16C7E3" w14:textId="0E9091E8" w:rsidR="00B91D7E" w:rsidRPr="00642AC5" w:rsidDel="0001647F" w:rsidRDefault="00B91D7E" w:rsidP="00642AC5">
      <w:pPr>
        <w:pStyle w:val="Bibliography"/>
        <w:rPr>
          <w:del w:id="730" w:author="Amrit" w:date="2018-02-20T22:29:00Z"/>
        </w:rPr>
        <w:pPrChange w:id="731" w:author="Amrit" w:date="2018-02-21T00:25:00Z">
          <w:pPr>
            <w:pStyle w:val="Bibliography"/>
          </w:pPr>
        </w:pPrChange>
      </w:pPr>
      <w:del w:id="732" w:author="Amrit" w:date="2018-02-20T22:29:00Z">
        <w:r w:rsidRPr="00642AC5" w:rsidDel="0001647F">
          <w:delText>15.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delText>
        </w:r>
      </w:del>
    </w:p>
    <w:p w14:paraId="20FF3705" w14:textId="603F3C8B" w:rsidR="00B91D7E" w:rsidRPr="00642AC5" w:rsidDel="0001647F" w:rsidRDefault="00B91D7E" w:rsidP="00642AC5">
      <w:pPr>
        <w:pStyle w:val="Bibliography"/>
        <w:rPr>
          <w:del w:id="733" w:author="Amrit" w:date="2018-02-20T22:29:00Z"/>
        </w:rPr>
        <w:pPrChange w:id="734" w:author="Amrit" w:date="2018-02-21T00:25:00Z">
          <w:pPr>
            <w:pStyle w:val="Bibliography"/>
          </w:pPr>
        </w:pPrChange>
      </w:pPr>
      <w:del w:id="735" w:author="Amrit" w:date="2018-02-20T22:29:00Z">
        <w:r w:rsidRPr="00642AC5" w:rsidDel="0001647F">
          <w:delText>16.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delText>
        </w:r>
      </w:del>
    </w:p>
    <w:p w14:paraId="79EE6F57" w14:textId="7ECADC7E" w:rsidR="00B91D7E" w:rsidRPr="00642AC5" w:rsidDel="0001647F" w:rsidRDefault="00B91D7E" w:rsidP="00642AC5">
      <w:pPr>
        <w:pStyle w:val="Bibliography"/>
        <w:rPr>
          <w:del w:id="736" w:author="Amrit" w:date="2018-02-20T22:29:00Z"/>
        </w:rPr>
        <w:pPrChange w:id="737" w:author="Amrit" w:date="2018-02-21T00:25:00Z">
          <w:pPr>
            <w:pStyle w:val="Bibliography"/>
          </w:pPr>
        </w:pPrChange>
      </w:pPr>
      <w:del w:id="738" w:author="Amrit" w:date="2018-02-20T22:29:00Z">
        <w:r w:rsidRPr="00642AC5" w:rsidDel="0001647F">
          <w:delText>17. Lock EF, Hoadley KA, Marron JS, Nobel AB. Joint and individual variation explained (JIVE) for integrated analysis of multiple data types. Ann Appl Stat [Internet]. 2013 [cited 2018 Jan 24];7:523–42. Available from: http://projecteuclid.org/euclid.aoas/1365527209</w:delText>
        </w:r>
      </w:del>
    </w:p>
    <w:p w14:paraId="4B32431B" w14:textId="257B519B" w:rsidR="00B91D7E" w:rsidRPr="00642AC5" w:rsidDel="0001647F" w:rsidRDefault="00B91D7E" w:rsidP="00642AC5">
      <w:pPr>
        <w:pStyle w:val="Bibliography"/>
        <w:rPr>
          <w:del w:id="739" w:author="Amrit" w:date="2018-02-20T22:29:00Z"/>
        </w:rPr>
        <w:pPrChange w:id="740" w:author="Amrit" w:date="2018-02-21T00:25:00Z">
          <w:pPr>
            <w:pStyle w:val="Bibliography"/>
          </w:pPr>
        </w:pPrChange>
      </w:pPr>
      <w:del w:id="741" w:author="Amrit" w:date="2018-02-20T22:29:00Z">
        <w:r w:rsidRPr="00642AC5" w:rsidDel="0001647F">
          <w:delText>18. Rohart F, Gautier B, Singh A, Cao K-AL. mixOmics: An R package for ‘omics feature selection and multiple data integration. PLOS Comput Biol [Internet]. 2017 [cited 2018 Jan 29];13:e1005752. Available from: http://journals.plos.org/ploscompbiol/article?id=10.1371/journal.pcbi.1005752</w:delText>
        </w:r>
      </w:del>
    </w:p>
    <w:p w14:paraId="62454F3A" w14:textId="36D7223B" w:rsidR="00B91D7E" w:rsidRPr="00642AC5" w:rsidDel="0001647F" w:rsidRDefault="00B91D7E" w:rsidP="00642AC5">
      <w:pPr>
        <w:pStyle w:val="Bibliography"/>
        <w:rPr>
          <w:del w:id="742" w:author="Amrit" w:date="2018-02-20T22:29:00Z"/>
        </w:rPr>
        <w:pPrChange w:id="743" w:author="Amrit" w:date="2018-02-21T00:25:00Z">
          <w:pPr>
            <w:pStyle w:val="Bibliography"/>
          </w:pPr>
        </w:pPrChange>
      </w:pPr>
      <w:del w:id="744" w:author="Amrit" w:date="2018-02-20T22:29:00Z">
        <w:r w:rsidRPr="00642AC5" w:rsidDel="0001647F">
          <w:delText>19. Liberzon A, Birger C, Thorvaldsdóttir H, Ghandi M, Mesirov JP, Tamayo P. The Molecular Signatures Database Hallmark Gene Set Collection. Cell Syst [Internet]. 2015 [cited 2018 Jan 30];1:417–25. Available from: http://linkinghub.elsevier.com/retrieve/pii/S2405471215002185</w:delText>
        </w:r>
      </w:del>
    </w:p>
    <w:p w14:paraId="17FD5DE8" w14:textId="6B67AC6B" w:rsidR="00B91D7E" w:rsidRPr="00642AC5" w:rsidDel="0001647F" w:rsidRDefault="00B91D7E" w:rsidP="00642AC5">
      <w:pPr>
        <w:pStyle w:val="Bibliography"/>
        <w:rPr>
          <w:del w:id="745" w:author="Amrit" w:date="2018-02-20T22:29:00Z"/>
        </w:rPr>
        <w:pPrChange w:id="746" w:author="Amrit" w:date="2018-02-21T00:25:00Z">
          <w:pPr>
            <w:pStyle w:val="Bibliography"/>
          </w:pPr>
        </w:pPrChange>
      </w:pPr>
      <w:del w:id="747" w:author="Amrit" w:date="2018-02-20T22:29:00Z">
        <w:r w:rsidRPr="00642AC5" w:rsidDel="0001647F">
          <w:delText>20. Xie B, Ding Q, Han H, Wu D. miRCancer: a microRNA-cancer association database constructed by text mining on literature. Bioinformatics [Internet]. 2013 [cited 2018 Jan 30];29:638–44. Available from: https://academic.oup.com/bioinformatics/article-lookup/doi/10.1093/bioinformatics/btt014</w:delText>
        </w:r>
      </w:del>
    </w:p>
    <w:p w14:paraId="6E084E17" w14:textId="73FE168C" w:rsidR="00B91D7E" w:rsidRPr="00642AC5" w:rsidDel="0001647F" w:rsidRDefault="00B91D7E" w:rsidP="00642AC5">
      <w:pPr>
        <w:pStyle w:val="Bibliography"/>
        <w:rPr>
          <w:del w:id="748" w:author="Amrit" w:date="2018-02-20T22:29:00Z"/>
        </w:rPr>
        <w:pPrChange w:id="749" w:author="Amrit" w:date="2018-02-21T00:25:00Z">
          <w:pPr>
            <w:pStyle w:val="Bibliography"/>
          </w:pPr>
        </w:pPrChange>
      </w:pPr>
      <w:del w:id="750" w:author="Amrit" w:date="2018-02-20T22:29:00Z">
        <w:r w:rsidRPr="00642AC5" w:rsidDel="0001647F">
          <w:delText>21. Hamosh A. Online Mendelian Inheritance in Man (OMIM), a knowledgebase of human genes and genetic disorders. Nucleic Acids Res [Internet]. 2004 [cited 2018 Jan 30];33:D514–7. Available from: https://academic.oup.com/nar/article-lookup/doi/10.1093/nar/gki033</w:delText>
        </w:r>
      </w:del>
    </w:p>
    <w:p w14:paraId="4FA8CD21" w14:textId="02EC43E8" w:rsidR="00B91D7E" w:rsidRPr="00642AC5" w:rsidDel="0001647F" w:rsidRDefault="00B91D7E" w:rsidP="00642AC5">
      <w:pPr>
        <w:pStyle w:val="Bibliography"/>
        <w:rPr>
          <w:del w:id="751" w:author="Amrit" w:date="2018-02-20T22:29:00Z"/>
        </w:rPr>
        <w:pPrChange w:id="752" w:author="Amrit" w:date="2018-02-21T00:25:00Z">
          <w:pPr>
            <w:pStyle w:val="Bibliography"/>
          </w:pPr>
        </w:pPrChange>
      </w:pPr>
      <w:del w:id="753" w:author="Amrit" w:date="2018-02-20T22:29:00Z">
        <w:r w:rsidRPr="00642AC5" w:rsidDel="0001647F">
          <w:delText>22. Chung I-F, Chen C-Y, Su S-C, Li C-Y, Wu K-J, Wang H-W, et al. DriverDBv2: a database for human cancer driver gene research. Nucleic Acids Res [Internet]. 2016 [cited 2018 Jan 30];44:D975–9. Available from: https://academic.oup.com/nar/article-lookup/doi/10.1093/nar/gkv1314</w:delText>
        </w:r>
      </w:del>
    </w:p>
    <w:p w14:paraId="19D23FBC" w14:textId="3F1D823A" w:rsidR="00B91D7E" w:rsidRPr="00642AC5" w:rsidDel="0001647F" w:rsidRDefault="00B91D7E" w:rsidP="00642AC5">
      <w:pPr>
        <w:pStyle w:val="Bibliography"/>
        <w:rPr>
          <w:del w:id="754" w:author="Amrit" w:date="2018-02-20T22:29:00Z"/>
        </w:rPr>
        <w:pPrChange w:id="755" w:author="Amrit" w:date="2018-02-21T00:25:00Z">
          <w:pPr>
            <w:pStyle w:val="Bibliography"/>
          </w:pPr>
        </w:pPrChange>
      </w:pPr>
      <w:del w:id="756" w:author="Amrit" w:date="2018-02-20T22:29:00Z">
        <w:r w:rsidRPr="00642AC5" w:rsidDel="0001647F">
          <w:delText>23. Liquet B, Lê Cao K-A, Hocini H, Thiébaut R. A novel approach for biomarker selection and the integration of repeated measures experiments from two assays. BMC Bioinformatics [Internet]. 2012 [cited 2015 Jul 18];13:325. Available from: http://www.biomedcentral.com/1471-2105/13/325/</w:delText>
        </w:r>
      </w:del>
    </w:p>
    <w:p w14:paraId="31E3D37C" w14:textId="78004332" w:rsidR="00B91D7E" w:rsidRPr="00642AC5" w:rsidDel="0001647F" w:rsidRDefault="00B91D7E" w:rsidP="00642AC5">
      <w:pPr>
        <w:pStyle w:val="Bibliography"/>
        <w:rPr>
          <w:del w:id="757" w:author="Amrit" w:date="2018-02-20T22:29:00Z"/>
        </w:rPr>
        <w:pPrChange w:id="758" w:author="Amrit" w:date="2018-02-21T00:25:00Z">
          <w:pPr>
            <w:pStyle w:val="Bibliography"/>
          </w:pPr>
        </w:pPrChange>
      </w:pPr>
      <w:del w:id="759" w:author="Amrit" w:date="2018-02-20T22:29:00Z">
        <w:r w:rsidRPr="00642AC5" w:rsidDel="0001647F">
          <w:delText>24. Allahyar A, de Ridder J. FERAL: network-based classifier with application to breast cancer outcome prediction. Bioinformatics [Internet]. 2015 [cited 2018 Feb 1];31:i311–9. Available from: https://academic.oup.com/bioinformatics/article-lookup/doi/10.1093/bioinformatics/btv255</w:delText>
        </w:r>
      </w:del>
    </w:p>
    <w:p w14:paraId="0C34FAC4" w14:textId="61095E9F" w:rsidR="00B91D7E" w:rsidRPr="00642AC5" w:rsidDel="0001647F" w:rsidRDefault="00B91D7E" w:rsidP="00642AC5">
      <w:pPr>
        <w:pStyle w:val="Bibliography"/>
        <w:rPr>
          <w:del w:id="760" w:author="Amrit" w:date="2018-02-20T22:29:00Z"/>
        </w:rPr>
        <w:pPrChange w:id="761" w:author="Amrit" w:date="2018-02-21T00:25:00Z">
          <w:pPr>
            <w:pStyle w:val="Bibliography"/>
          </w:pPr>
        </w:pPrChange>
      </w:pPr>
      <w:del w:id="762" w:author="Amrit" w:date="2018-02-20T22:29:00Z">
        <w:r w:rsidRPr="00642AC5" w:rsidDel="0001647F">
          <w:delText>25. Cun Y, Fröhlich H. Network and data integration for biomarker signature discovery via network smoothed t-statistics. Boccaletti S, editor. PLoS ONE [Internet]. 2013 [cited 2017 May 30];8:e73074. Available from: http://dx.plos.org/10.1371/journal.pone.0073074</w:delText>
        </w:r>
      </w:del>
    </w:p>
    <w:p w14:paraId="6784E5F3" w14:textId="27249E44" w:rsidR="00B91D7E" w:rsidRPr="00642AC5" w:rsidDel="0001647F" w:rsidRDefault="00B91D7E" w:rsidP="00642AC5">
      <w:pPr>
        <w:pStyle w:val="Bibliography"/>
        <w:rPr>
          <w:del w:id="763" w:author="Amrit" w:date="2018-02-20T22:29:00Z"/>
        </w:rPr>
        <w:pPrChange w:id="764" w:author="Amrit" w:date="2018-02-21T00:25:00Z">
          <w:pPr>
            <w:pStyle w:val="Bibliography"/>
          </w:pPr>
        </w:pPrChange>
      </w:pPr>
      <w:del w:id="765" w:author="Amrit" w:date="2018-02-20T22:29:00Z">
        <w:r w:rsidRPr="00642AC5" w:rsidDel="0001647F">
          <w:delText>26. Sokolov A, Carlin DE, Paull EO, Baertsch R, Stuart JM. Pathway-based genomics prediction using generalized elastic net. PLoS Comput Biol [Internet]. 2016 [cited 2017 May 30];12:e1004790. Available from: http://journals.plos.org/ploscompbiol/article?id=10.1371/journal.pcbi.1004790</w:delText>
        </w:r>
      </w:del>
    </w:p>
    <w:p w14:paraId="707696AE" w14:textId="7F01741D" w:rsidR="00B91D7E" w:rsidRPr="00642AC5" w:rsidDel="0001647F" w:rsidRDefault="00B91D7E" w:rsidP="00642AC5">
      <w:pPr>
        <w:pStyle w:val="Bibliography"/>
        <w:rPr>
          <w:del w:id="766" w:author="Amrit" w:date="2018-02-20T22:29:00Z"/>
        </w:rPr>
        <w:pPrChange w:id="767" w:author="Amrit" w:date="2018-02-21T00:25:00Z">
          <w:pPr>
            <w:pStyle w:val="Bibliography"/>
          </w:pPr>
        </w:pPrChange>
      </w:pPr>
      <w:del w:id="768" w:author="Amrit" w:date="2018-02-20T22:29:00Z">
        <w:r w:rsidRPr="00642AC5" w:rsidDel="0001647F">
          <w:delText>27. R Core Team. R: A Language and Environment for Statistical Computing [Internet]. Vienna, Austria: R Foundation for Statistical Computing; 2015. Available from: https://www.R-project.org/</w:delText>
        </w:r>
      </w:del>
    </w:p>
    <w:p w14:paraId="107F97A3" w14:textId="75D06761" w:rsidR="00B91D7E" w:rsidRPr="00642AC5" w:rsidDel="0001647F" w:rsidRDefault="00B91D7E" w:rsidP="00642AC5">
      <w:pPr>
        <w:pStyle w:val="Bibliography"/>
        <w:rPr>
          <w:del w:id="769" w:author="Amrit" w:date="2018-02-20T22:29:00Z"/>
        </w:rPr>
        <w:pPrChange w:id="770" w:author="Amrit" w:date="2018-02-21T00:25:00Z">
          <w:pPr>
            <w:pStyle w:val="Bibliography"/>
          </w:pPr>
        </w:pPrChange>
      </w:pPr>
      <w:del w:id="771" w:author="Amrit" w:date="2018-02-20T22:29:00Z">
        <w:r w:rsidRPr="00642AC5" w:rsidDel="0001647F">
          <w:delText xml:space="preserve">28. Tibshirani R. Regression shrinkage and selection via the lasso. J R Stat Soc Ser B Methodol. 1996;58:267–88. </w:delText>
        </w:r>
      </w:del>
    </w:p>
    <w:p w14:paraId="09E8F699" w14:textId="4042E33F" w:rsidR="00B91D7E" w:rsidRPr="00642AC5" w:rsidDel="0001647F" w:rsidRDefault="00B91D7E" w:rsidP="00642AC5">
      <w:pPr>
        <w:pStyle w:val="Bibliography"/>
        <w:rPr>
          <w:del w:id="772" w:author="Amrit" w:date="2018-02-20T22:29:00Z"/>
        </w:rPr>
        <w:pPrChange w:id="773" w:author="Amrit" w:date="2018-02-21T00:25:00Z">
          <w:pPr>
            <w:pStyle w:val="Bibliography"/>
          </w:pPr>
        </w:pPrChange>
      </w:pPr>
      <w:del w:id="774" w:author="Amrit" w:date="2018-02-20T22:29:00Z">
        <w:r w:rsidRPr="00642AC5" w:rsidDel="0001647F">
          <w:delText>29. Le Cao K-A, Gonzalez I, Dejean S. integrOmics: an R package to unravel relationships between two omics datasets. Bioinformatics [Internet]. 2009 [cited 2016 Apr 3];25:2855–6. Available from: http://bioinformatics.oxfordjournals.org/cgi/doi/10.1093/bioinformatics/btp515</w:delText>
        </w:r>
      </w:del>
    </w:p>
    <w:p w14:paraId="49490FC4" w14:textId="73A97621" w:rsidR="00B91D7E" w:rsidRPr="00642AC5" w:rsidDel="0001647F" w:rsidRDefault="00B91D7E" w:rsidP="00642AC5">
      <w:pPr>
        <w:pStyle w:val="Bibliography"/>
        <w:rPr>
          <w:del w:id="775" w:author="Amrit" w:date="2018-02-20T22:29:00Z"/>
        </w:rPr>
        <w:pPrChange w:id="776" w:author="Amrit" w:date="2018-02-21T00:25:00Z">
          <w:pPr>
            <w:pStyle w:val="Bibliography"/>
          </w:pPr>
        </w:pPrChange>
      </w:pPr>
      <w:del w:id="777" w:author="Amrit" w:date="2018-02-20T22:29:00Z">
        <w:r w:rsidRPr="00642AC5" w:rsidDel="0001647F">
          <w:delText>30. González I, Lê Cao K-A, Davis MJ, Déjean S. Visualising associations between paired ‘omics’ data sets. BioData Min [Internet]. 2012 [cited 2015 Jul 15];5:1–23. Available from: http://link.springer.com/article/10.1186/1756-0381-5-19</w:delText>
        </w:r>
      </w:del>
    </w:p>
    <w:p w14:paraId="12EEB749" w14:textId="0E0D37DE" w:rsidR="00B91D7E" w:rsidRPr="00642AC5" w:rsidDel="0001647F" w:rsidRDefault="00B91D7E" w:rsidP="00642AC5">
      <w:pPr>
        <w:pStyle w:val="Bibliography"/>
        <w:rPr>
          <w:del w:id="778" w:author="Amrit" w:date="2018-02-20T22:29:00Z"/>
        </w:rPr>
        <w:pPrChange w:id="779" w:author="Amrit" w:date="2018-02-21T00:25:00Z">
          <w:pPr>
            <w:pStyle w:val="Bibliography"/>
          </w:pPr>
        </w:pPrChange>
      </w:pPr>
      <w:del w:id="780" w:author="Amrit" w:date="2018-02-20T22:29:00Z">
        <w:r w:rsidRPr="00642AC5" w:rsidDel="0001647F">
          <w:delText>31. Godard P, van Eyll J. Pathway analysis from lists of microRNAs: common pitfalls and alternative strategy. Nucleic Acids Res [Internet]. 2015 [cited 2016 May 25];43:3490–7. Available from: http://nar.oxfordjournals.org/lookup/doi/10.1093/nar/gkv249</w:delText>
        </w:r>
      </w:del>
    </w:p>
    <w:p w14:paraId="6AFA2044" w14:textId="21E5F4E9" w:rsidR="00B91D7E" w:rsidRPr="00642AC5" w:rsidDel="0001647F" w:rsidRDefault="00B91D7E" w:rsidP="00642AC5">
      <w:pPr>
        <w:pStyle w:val="Bibliography"/>
        <w:rPr>
          <w:del w:id="781" w:author="Amrit" w:date="2018-02-20T22:29:00Z"/>
        </w:rPr>
        <w:pPrChange w:id="782" w:author="Amrit" w:date="2018-02-21T00:25:00Z">
          <w:pPr>
            <w:pStyle w:val="Bibliography"/>
          </w:pPr>
        </w:pPrChange>
      </w:pPr>
      <w:del w:id="783" w:author="Amrit" w:date="2018-02-20T22:29:00Z">
        <w:r w:rsidRPr="00642AC5" w:rsidDel="0001647F">
          <w:delText>32.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delText>
        </w:r>
      </w:del>
    </w:p>
    <w:p w14:paraId="18B4CC1D" w14:textId="7CB0435A" w:rsidR="00B91D7E" w:rsidRPr="00642AC5" w:rsidDel="0001647F" w:rsidRDefault="00B91D7E" w:rsidP="00642AC5">
      <w:pPr>
        <w:pStyle w:val="Bibliography"/>
        <w:rPr>
          <w:del w:id="784" w:author="Amrit" w:date="2018-02-20T22:29:00Z"/>
        </w:rPr>
        <w:pPrChange w:id="785" w:author="Amrit" w:date="2018-02-21T00:25:00Z">
          <w:pPr>
            <w:pStyle w:val="Bibliography"/>
          </w:pPr>
        </w:pPrChange>
      </w:pPr>
      <w:del w:id="786" w:author="Amrit" w:date="2018-02-20T22:29:00Z">
        <w:r w:rsidRPr="00642AC5" w:rsidDel="0001647F">
          <w:delText>33. Law CW, Chen Y, Shi W, Smyth GK. Voom: precision weights unlock linear model analysis tools for RNA-seq read counts. Genome Biol [Internet]. 2014 [cited 2016 Mar 2];15:R29. Available from: http://www.biomedcentral.com/content/pdf/gb-2014-15-2-r29.pdf</w:delText>
        </w:r>
      </w:del>
    </w:p>
    <w:p w14:paraId="6B072E4D" w14:textId="6565A3A5" w:rsidR="00B91D7E" w:rsidRPr="00642AC5" w:rsidDel="0001647F" w:rsidRDefault="00B91D7E" w:rsidP="00642AC5">
      <w:pPr>
        <w:pStyle w:val="Bibliography"/>
        <w:rPr>
          <w:del w:id="787" w:author="Amrit" w:date="2018-02-20T22:29:00Z"/>
        </w:rPr>
        <w:pPrChange w:id="788" w:author="Amrit" w:date="2018-02-21T00:25:00Z">
          <w:pPr>
            <w:pStyle w:val="Bibliography"/>
          </w:pPr>
        </w:pPrChange>
      </w:pPr>
      <w:del w:id="789" w:author="Amrit" w:date="2018-02-20T22:29:00Z">
        <w:r w:rsidRPr="00642AC5" w:rsidDel="0001647F">
          <w:delText>34.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delText>
        </w:r>
      </w:del>
    </w:p>
    <w:p w14:paraId="0D8841E7" w14:textId="50D534A9" w:rsidR="00B91D7E" w:rsidRPr="00642AC5" w:rsidDel="0001647F" w:rsidRDefault="00B91D7E" w:rsidP="00642AC5">
      <w:pPr>
        <w:pStyle w:val="Bibliography"/>
        <w:rPr>
          <w:del w:id="790" w:author="Amrit" w:date="2018-02-20T22:29:00Z"/>
        </w:rPr>
        <w:pPrChange w:id="791" w:author="Amrit" w:date="2018-02-21T00:25:00Z">
          <w:pPr>
            <w:pStyle w:val="Bibliography"/>
          </w:pPr>
        </w:pPrChange>
      </w:pPr>
      <w:del w:id="792" w:author="Amrit" w:date="2018-02-20T22:29:00Z">
        <w:r w:rsidRPr="00642AC5" w:rsidDel="0001647F">
          <w:delText>35. Westerhuis JA, van Velzen EJJ, Hoefsloot HCJ, Smilde AK. Multivariate paired data analysis: multilevel PLSDA versus OPLSDA. Metabolomics [Internet]. 2010 [cited 2016 Jul 27];6:119–28. Available from: http://link.springer.com/10.1007/s11306-009-0185-z</w:delText>
        </w:r>
      </w:del>
    </w:p>
    <w:p w14:paraId="41D6074B" w14:textId="77777777" w:rsidR="00642AC5" w:rsidRPr="00642AC5" w:rsidRDefault="00642AC5" w:rsidP="00642AC5">
      <w:pPr>
        <w:pStyle w:val="Bibliography"/>
        <w:rPr>
          <w:ins w:id="793" w:author="Amrit" w:date="2018-02-21T00:25:00Z"/>
          <w:rFonts w:ascii="Times New Roman" w:eastAsia="Times New Roman" w:hAnsi="Times New Roman" w:cs="Times New Roman"/>
          <w:rPrChange w:id="794" w:author="Amrit" w:date="2018-02-21T00:25:00Z">
            <w:rPr>
              <w:ins w:id="795" w:author="Amrit" w:date="2018-02-21T00:25:00Z"/>
              <w:rFonts w:eastAsia="Times New Roman"/>
            </w:rPr>
          </w:rPrChange>
        </w:rPr>
        <w:pPrChange w:id="796" w:author="Amrit" w:date="2018-02-21T00:25:00Z">
          <w:pPr>
            <w:widowControl w:val="0"/>
            <w:autoSpaceDE w:val="0"/>
            <w:autoSpaceDN w:val="0"/>
            <w:adjustRightInd w:val="0"/>
          </w:pPr>
        </w:pPrChange>
      </w:pPr>
      <w:ins w:id="797" w:author="Amrit" w:date="2018-02-21T00:25:00Z">
        <w:r w:rsidRPr="00642AC5">
          <w:rPr>
            <w:rFonts w:ascii="Times New Roman" w:eastAsia="Times New Roman" w:hAnsi="Times New Roman" w:cs="Times New Roman"/>
            <w:rPrChange w:id="798" w:author="Amrit" w:date="2018-02-21T00:25:00Z">
              <w:rPr>
                <w:rFonts w:eastAsia="Times New Roman"/>
              </w:rPr>
            </w:rPrChange>
          </w:rPr>
          <w:t xml:space="preserve">1. Angione C, Conway M, </w:t>
        </w:r>
        <w:proofErr w:type="spellStart"/>
        <w:r w:rsidRPr="00642AC5">
          <w:rPr>
            <w:rFonts w:ascii="Times New Roman" w:eastAsia="Times New Roman" w:hAnsi="Times New Roman" w:cs="Times New Roman"/>
            <w:rPrChange w:id="799" w:author="Amrit" w:date="2018-02-21T00:25:00Z">
              <w:rPr>
                <w:rFonts w:eastAsia="Times New Roman"/>
              </w:rPr>
            </w:rPrChange>
          </w:rPr>
          <w:t>Lió</w:t>
        </w:r>
        <w:proofErr w:type="spellEnd"/>
        <w:r w:rsidRPr="00642AC5">
          <w:rPr>
            <w:rFonts w:ascii="Times New Roman" w:eastAsia="Times New Roman" w:hAnsi="Times New Roman" w:cs="Times New Roman"/>
            <w:rPrChange w:id="800" w:author="Amrit" w:date="2018-02-21T00:25:00Z">
              <w:rPr>
                <w:rFonts w:eastAsia="Times New Roman"/>
              </w:rPr>
            </w:rPrChange>
          </w:rPr>
          <w:t xml:space="preserve"> P. Multiplex methods provide effective integration of multi-</w:t>
        </w:r>
        <w:proofErr w:type="spellStart"/>
        <w:r w:rsidRPr="00642AC5">
          <w:rPr>
            <w:rFonts w:ascii="Times New Roman" w:eastAsia="Times New Roman" w:hAnsi="Times New Roman" w:cs="Times New Roman"/>
            <w:rPrChange w:id="801" w:author="Amrit" w:date="2018-02-21T00:25:00Z">
              <w:rPr>
                <w:rFonts w:eastAsia="Times New Roman"/>
              </w:rPr>
            </w:rPrChange>
          </w:rPr>
          <w:t>omic</w:t>
        </w:r>
        <w:proofErr w:type="spellEnd"/>
        <w:r w:rsidRPr="00642AC5">
          <w:rPr>
            <w:rFonts w:ascii="Times New Roman" w:eastAsia="Times New Roman" w:hAnsi="Times New Roman" w:cs="Times New Roman"/>
            <w:rPrChange w:id="802" w:author="Amrit" w:date="2018-02-21T00:25:00Z">
              <w:rPr>
                <w:rFonts w:eastAsia="Times New Roman"/>
              </w:rPr>
            </w:rPrChange>
          </w:rPr>
          <w:t xml:space="preserve"> data in genome-scale models. BMC Bioinformatics [Internet]. 2016 [cited 2016 Mar 11];17. Available from: http://www.biomedcentral.com/1471-2105/17/S4/83</w:t>
        </w:r>
      </w:ins>
    </w:p>
    <w:p w14:paraId="4AE2919A" w14:textId="77777777" w:rsidR="00642AC5" w:rsidRPr="00642AC5" w:rsidRDefault="00642AC5" w:rsidP="00642AC5">
      <w:pPr>
        <w:pStyle w:val="Bibliography"/>
        <w:rPr>
          <w:ins w:id="803" w:author="Amrit" w:date="2018-02-21T00:25:00Z"/>
          <w:rFonts w:ascii="Times New Roman" w:eastAsia="Times New Roman" w:hAnsi="Times New Roman" w:cs="Times New Roman"/>
          <w:rPrChange w:id="804" w:author="Amrit" w:date="2018-02-21T00:25:00Z">
            <w:rPr>
              <w:ins w:id="805" w:author="Amrit" w:date="2018-02-21T00:25:00Z"/>
              <w:rFonts w:eastAsia="Times New Roman"/>
            </w:rPr>
          </w:rPrChange>
        </w:rPr>
        <w:pPrChange w:id="806" w:author="Amrit" w:date="2018-02-21T00:25:00Z">
          <w:pPr>
            <w:widowControl w:val="0"/>
            <w:autoSpaceDE w:val="0"/>
            <w:autoSpaceDN w:val="0"/>
            <w:adjustRightInd w:val="0"/>
          </w:pPr>
        </w:pPrChange>
      </w:pPr>
      <w:ins w:id="807" w:author="Amrit" w:date="2018-02-21T00:25:00Z">
        <w:r w:rsidRPr="00642AC5">
          <w:rPr>
            <w:rFonts w:ascii="Times New Roman" w:eastAsia="Times New Roman" w:hAnsi="Times New Roman" w:cs="Times New Roman"/>
            <w:rPrChange w:id="808" w:author="Amrit" w:date="2018-02-21T00:25:00Z">
              <w:rPr>
                <w:rFonts w:eastAsia="Times New Roman"/>
              </w:rPr>
            </w:rPrChange>
          </w:rPr>
          <w:t xml:space="preserve">2. Ritchie MD, </w:t>
        </w:r>
        <w:proofErr w:type="spellStart"/>
        <w:r w:rsidRPr="00642AC5">
          <w:rPr>
            <w:rFonts w:ascii="Times New Roman" w:eastAsia="Times New Roman" w:hAnsi="Times New Roman" w:cs="Times New Roman"/>
            <w:rPrChange w:id="809" w:author="Amrit" w:date="2018-02-21T00:25:00Z">
              <w:rPr>
                <w:rFonts w:eastAsia="Times New Roman"/>
              </w:rPr>
            </w:rPrChange>
          </w:rPr>
          <w:t>Holzinger</w:t>
        </w:r>
        <w:proofErr w:type="spellEnd"/>
        <w:r w:rsidRPr="00642AC5">
          <w:rPr>
            <w:rFonts w:ascii="Times New Roman" w:eastAsia="Times New Roman" w:hAnsi="Times New Roman" w:cs="Times New Roman"/>
            <w:rPrChange w:id="810" w:author="Amrit" w:date="2018-02-21T00:25:00Z">
              <w:rPr>
                <w:rFonts w:eastAsia="Times New Roman"/>
              </w:rPr>
            </w:rPrChange>
          </w:rPr>
          <w:t xml:space="preserve"> ER, Li R, Pendergrass SA, Kim D. Methods of integrating data to uncover genotype–phenotype interactions. Nat Rev Genet [Internet]. 2015 [cited 2015 Jul 10</w:t>
        </w:r>
        <w:proofErr w:type="gramStart"/>
        <w:r w:rsidRPr="00642AC5">
          <w:rPr>
            <w:rFonts w:ascii="Times New Roman" w:eastAsia="Times New Roman" w:hAnsi="Times New Roman" w:cs="Times New Roman"/>
            <w:rPrChange w:id="811" w:author="Amrit" w:date="2018-02-21T00:25:00Z">
              <w:rPr>
                <w:rFonts w:eastAsia="Times New Roman"/>
              </w:rPr>
            </w:rPrChange>
          </w:rPr>
          <w:t>];16:85</w:t>
        </w:r>
        <w:proofErr w:type="gramEnd"/>
        <w:r w:rsidRPr="00642AC5">
          <w:rPr>
            <w:rFonts w:ascii="Times New Roman" w:eastAsia="Times New Roman" w:hAnsi="Times New Roman" w:cs="Times New Roman"/>
            <w:rPrChange w:id="812" w:author="Amrit" w:date="2018-02-21T00:25:00Z">
              <w:rPr>
                <w:rFonts w:eastAsia="Times New Roman"/>
              </w:rPr>
            </w:rPrChange>
          </w:rPr>
          <w:t>–97. Available from: http://www.nature.com/doifinder/10.1038/nrg3868</w:t>
        </w:r>
      </w:ins>
    </w:p>
    <w:p w14:paraId="70F8941D" w14:textId="77777777" w:rsidR="00642AC5" w:rsidRPr="00642AC5" w:rsidRDefault="00642AC5" w:rsidP="00642AC5">
      <w:pPr>
        <w:pStyle w:val="Bibliography"/>
        <w:rPr>
          <w:ins w:id="813" w:author="Amrit" w:date="2018-02-21T00:25:00Z"/>
          <w:rFonts w:ascii="Times New Roman" w:eastAsia="Times New Roman" w:hAnsi="Times New Roman" w:cs="Times New Roman"/>
          <w:rPrChange w:id="814" w:author="Amrit" w:date="2018-02-21T00:25:00Z">
            <w:rPr>
              <w:ins w:id="815" w:author="Amrit" w:date="2018-02-21T00:25:00Z"/>
              <w:rFonts w:eastAsia="Times New Roman"/>
            </w:rPr>
          </w:rPrChange>
        </w:rPr>
        <w:pPrChange w:id="816" w:author="Amrit" w:date="2018-02-21T00:25:00Z">
          <w:pPr>
            <w:widowControl w:val="0"/>
            <w:autoSpaceDE w:val="0"/>
            <w:autoSpaceDN w:val="0"/>
            <w:adjustRightInd w:val="0"/>
          </w:pPr>
        </w:pPrChange>
      </w:pPr>
      <w:ins w:id="817" w:author="Amrit" w:date="2018-02-21T00:25:00Z">
        <w:r w:rsidRPr="00642AC5">
          <w:rPr>
            <w:rFonts w:ascii="Times New Roman" w:eastAsia="Times New Roman" w:hAnsi="Times New Roman" w:cs="Times New Roman"/>
            <w:rPrChange w:id="818" w:author="Amrit" w:date="2018-02-21T00:25:00Z">
              <w:rPr>
                <w:rFonts w:eastAsia="Times New Roman"/>
              </w:rPr>
            </w:rPrChange>
          </w:rPr>
          <w:t xml:space="preserve">3. </w:t>
        </w:r>
        <w:proofErr w:type="spellStart"/>
        <w:r w:rsidRPr="00642AC5">
          <w:rPr>
            <w:rFonts w:ascii="Times New Roman" w:eastAsia="Times New Roman" w:hAnsi="Times New Roman" w:cs="Times New Roman"/>
            <w:rPrChange w:id="819" w:author="Amrit" w:date="2018-02-21T00:25:00Z">
              <w:rPr>
                <w:rFonts w:eastAsia="Times New Roman"/>
              </w:rPr>
            </w:rPrChange>
          </w:rPr>
          <w:t>Yugi</w:t>
        </w:r>
        <w:proofErr w:type="spellEnd"/>
        <w:r w:rsidRPr="00642AC5">
          <w:rPr>
            <w:rFonts w:ascii="Times New Roman" w:eastAsia="Times New Roman" w:hAnsi="Times New Roman" w:cs="Times New Roman"/>
            <w:rPrChange w:id="820" w:author="Amrit" w:date="2018-02-21T00:25:00Z">
              <w:rPr>
                <w:rFonts w:eastAsia="Times New Roman"/>
              </w:rPr>
            </w:rPrChange>
          </w:rPr>
          <w:t xml:space="preserve"> K, Kubota H, </w:t>
        </w:r>
        <w:proofErr w:type="spellStart"/>
        <w:r w:rsidRPr="00642AC5">
          <w:rPr>
            <w:rFonts w:ascii="Times New Roman" w:eastAsia="Times New Roman" w:hAnsi="Times New Roman" w:cs="Times New Roman"/>
            <w:rPrChange w:id="821" w:author="Amrit" w:date="2018-02-21T00:25:00Z">
              <w:rPr>
                <w:rFonts w:eastAsia="Times New Roman"/>
              </w:rPr>
            </w:rPrChange>
          </w:rPr>
          <w:t>Hatano</w:t>
        </w:r>
        <w:proofErr w:type="spellEnd"/>
        <w:r w:rsidRPr="00642AC5">
          <w:rPr>
            <w:rFonts w:ascii="Times New Roman" w:eastAsia="Times New Roman" w:hAnsi="Times New Roman" w:cs="Times New Roman"/>
            <w:rPrChange w:id="822" w:author="Amrit" w:date="2018-02-21T00:25:00Z">
              <w:rPr>
                <w:rFonts w:eastAsia="Times New Roman"/>
              </w:rPr>
            </w:rPrChange>
          </w:rPr>
          <w:t xml:space="preserve"> A, Kuroda S. Trans-Omics: How </w:t>
        </w:r>
        <w:proofErr w:type="gramStart"/>
        <w:r w:rsidRPr="00642AC5">
          <w:rPr>
            <w:rFonts w:ascii="Times New Roman" w:eastAsia="Times New Roman" w:hAnsi="Times New Roman" w:cs="Times New Roman"/>
            <w:rPrChange w:id="823" w:author="Amrit" w:date="2018-02-21T00:25:00Z">
              <w:rPr>
                <w:rFonts w:eastAsia="Times New Roman"/>
              </w:rPr>
            </w:rPrChange>
          </w:rPr>
          <w:t>To</w:t>
        </w:r>
        <w:proofErr w:type="gramEnd"/>
        <w:r w:rsidRPr="00642AC5">
          <w:rPr>
            <w:rFonts w:ascii="Times New Roman" w:eastAsia="Times New Roman" w:hAnsi="Times New Roman" w:cs="Times New Roman"/>
            <w:rPrChange w:id="824" w:author="Amrit" w:date="2018-02-21T00:25:00Z">
              <w:rPr>
                <w:rFonts w:eastAsia="Times New Roman"/>
              </w:rPr>
            </w:rPrChange>
          </w:rPr>
          <w:t xml:space="preserve"> Reconstruct Biochemical Networks Across Multiple ‘</w:t>
        </w:r>
        <w:proofErr w:type="spellStart"/>
        <w:r w:rsidRPr="00642AC5">
          <w:rPr>
            <w:rFonts w:ascii="Times New Roman" w:eastAsia="Times New Roman" w:hAnsi="Times New Roman" w:cs="Times New Roman"/>
            <w:rPrChange w:id="825" w:author="Amrit" w:date="2018-02-21T00:25:00Z">
              <w:rPr>
                <w:rFonts w:eastAsia="Times New Roman"/>
              </w:rPr>
            </w:rPrChange>
          </w:rPr>
          <w:t>Omic</w:t>
        </w:r>
        <w:proofErr w:type="spellEnd"/>
        <w:r w:rsidRPr="00642AC5">
          <w:rPr>
            <w:rFonts w:ascii="Times New Roman" w:eastAsia="Times New Roman" w:hAnsi="Times New Roman" w:cs="Times New Roman"/>
            <w:rPrChange w:id="826" w:author="Amrit" w:date="2018-02-21T00:25:00Z">
              <w:rPr>
                <w:rFonts w:eastAsia="Times New Roman"/>
              </w:rPr>
            </w:rPrChange>
          </w:rPr>
          <w:t xml:space="preserve">’ Layers. Trends </w:t>
        </w:r>
        <w:proofErr w:type="spellStart"/>
        <w:r w:rsidRPr="00642AC5">
          <w:rPr>
            <w:rFonts w:ascii="Times New Roman" w:eastAsia="Times New Roman" w:hAnsi="Times New Roman" w:cs="Times New Roman"/>
            <w:rPrChange w:id="827" w:author="Amrit" w:date="2018-02-21T00:25:00Z">
              <w:rPr>
                <w:rFonts w:eastAsia="Times New Roman"/>
              </w:rPr>
            </w:rPrChange>
          </w:rPr>
          <w:t>Biotechnol</w:t>
        </w:r>
        <w:proofErr w:type="spellEnd"/>
        <w:r w:rsidRPr="00642AC5">
          <w:rPr>
            <w:rFonts w:ascii="Times New Roman" w:eastAsia="Times New Roman" w:hAnsi="Times New Roman" w:cs="Times New Roman"/>
            <w:rPrChange w:id="828" w:author="Amrit" w:date="2018-02-21T00:25:00Z">
              <w:rPr>
                <w:rFonts w:eastAsia="Times New Roman"/>
              </w:rPr>
            </w:rPrChange>
          </w:rPr>
          <w:t xml:space="preserve"> [Internet]. 2016 [cited 2018 Feb 21</w:t>
        </w:r>
        <w:proofErr w:type="gramStart"/>
        <w:r w:rsidRPr="00642AC5">
          <w:rPr>
            <w:rFonts w:ascii="Times New Roman" w:eastAsia="Times New Roman" w:hAnsi="Times New Roman" w:cs="Times New Roman"/>
            <w:rPrChange w:id="829" w:author="Amrit" w:date="2018-02-21T00:25:00Z">
              <w:rPr>
                <w:rFonts w:eastAsia="Times New Roman"/>
              </w:rPr>
            </w:rPrChange>
          </w:rPr>
          <w:t>];34:276</w:t>
        </w:r>
        <w:proofErr w:type="gramEnd"/>
        <w:r w:rsidRPr="00642AC5">
          <w:rPr>
            <w:rFonts w:ascii="Times New Roman" w:eastAsia="Times New Roman" w:hAnsi="Times New Roman" w:cs="Times New Roman"/>
            <w:rPrChange w:id="830" w:author="Amrit" w:date="2018-02-21T00:25:00Z">
              <w:rPr>
                <w:rFonts w:eastAsia="Times New Roman"/>
              </w:rPr>
            </w:rPrChange>
          </w:rPr>
          <w:t>–90. Available from: http://linkinghub.elsevier.com/retrieve/pii/S0167779915002735</w:t>
        </w:r>
      </w:ins>
    </w:p>
    <w:p w14:paraId="0B570E34" w14:textId="77777777" w:rsidR="00642AC5" w:rsidRPr="00642AC5" w:rsidRDefault="00642AC5" w:rsidP="00642AC5">
      <w:pPr>
        <w:pStyle w:val="Bibliography"/>
        <w:rPr>
          <w:ins w:id="831" w:author="Amrit" w:date="2018-02-21T00:25:00Z"/>
          <w:rFonts w:ascii="Times New Roman" w:eastAsia="Times New Roman" w:hAnsi="Times New Roman" w:cs="Times New Roman"/>
          <w:rPrChange w:id="832" w:author="Amrit" w:date="2018-02-21T00:25:00Z">
            <w:rPr>
              <w:ins w:id="833" w:author="Amrit" w:date="2018-02-21T00:25:00Z"/>
              <w:rFonts w:eastAsia="Times New Roman"/>
            </w:rPr>
          </w:rPrChange>
        </w:rPr>
        <w:pPrChange w:id="834" w:author="Amrit" w:date="2018-02-21T00:25:00Z">
          <w:pPr>
            <w:widowControl w:val="0"/>
            <w:autoSpaceDE w:val="0"/>
            <w:autoSpaceDN w:val="0"/>
            <w:adjustRightInd w:val="0"/>
          </w:pPr>
        </w:pPrChange>
      </w:pPr>
      <w:ins w:id="835" w:author="Amrit" w:date="2018-02-21T00:25:00Z">
        <w:r w:rsidRPr="00642AC5">
          <w:rPr>
            <w:rFonts w:ascii="Times New Roman" w:eastAsia="Times New Roman" w:hAnsi="Times New Roman" w:cs="Times New Roman"/>
            <w:rPrChange w:id="836" w:author="Amrit" w:date="2018-02-21T00:25:00Z">
              <w:rPr>
                <w:rFonts w:eastAsia="Times New Roman"/>
              </w:rPr>
            </w:rPrChange>
          </w:rPr>
          <w:t xml:space="preserve">4. Zhu J, </w:t>
        </w:r>
        <w:proofErr w:type="spellStart"/>
        <w:r w:rsidRPr="00642AC5">
          <w:rPr>
            <w:rFonts w:ascii="Times New Roman" w:eastAsia="Times New Roman" w:hAnsi="Times New Roman" w:cs="Times New Roman"/>
            <w:rPrChange w:id="837" w:author="Amrit" w:date="2018-02-21T00:25:00Z">
              <w:rPr>
                <w:rFonts w:eastAsia="Times New Roman"/>
              </w:rPr>
            </w:rPrChange>
          </w:rPr>
          <w:t>Sova</w:t>
        </w:r>
        <w:proofErr w:type="spellEnd"/>
        <w:r w:rsidRPr="00642AC5">
          <w:rPr>
            <w:rFonts w:ascii="Times New Roman" w:eastAsia="Times New Roman" w:hAnsi="Times New Roman" w:cs="Times New Roman"/>
            <w:rPrChange w:id="838" w:author="Amrit" w:date="2018-02-21T00:25:00Z">
              <w:rPr>
                <w:rFonts w:eastAsia="Times New Roman"/>
              </w:rPr>
            </w:rPrChange>
          </w:rPr>
          <w:t xml:space="preserve"> P, Xu Q, </w:t>
        </w:r>
        <w:proofErr w:type="spellStart"/>
        <w:r w:rsidRPr="00642AC5">
          <w:rPr>
            <w:rFonts w:ascii="Times New Roman" w:eastAsia="Times New Roman" w:hAnsi="Times New Roman" w:cs="Times New Roman"/>
            <w:rPrChange w:id="839" w:author="Amrit" w:date="2018-02-21T00:25:00Z">
              <w:rPr>
                <w:rFonts w:eastAsia="Times New Roman"/>
              </w:rPr>
            </w:rPrChange>
          </w:rPr>
          <w:t>Dombek</w:t>
        </w:r>
        <w:proofErr w:type="spellEnd"/>
        <w:r w:rsidRPr="00642AC5">
          <w:rPr>
            <w:rFonts w:ascii="Times New Roman" w:eastAsia="Times New Roman" w:hAnsi="Times New Roman" w:cs="Times New Roman"/>
            <w:rPrChange w:id="840" w:author="Amrit" w:date="2018-02-21T00:25:00Z">
              <w:rPr>
                <w:rFonts w:eastAsia="Times New Roman"/>
              </w:rPr>
            </w:rPrChange>
          </w:rPr>
          <w:t xml:space="preserve"> KM, Xu EY, Vu H, et al. Stitching together multiple data dimensions reveals interacting </w:t>
        </w:r>
        <w:proofErr w:type="spellStart"/>
        <w:r w:rsidRPr="00642AC5">
          <w:rPr>
            <w:rFonts w:ascii="Times New Roman" w:eastAsia="Times New Roman" w:hAnsi="Times New Roman" w:cs="Times New Roman"/>
            <w:rPrChange w:id="841" w:author="Amrit" w:date="2018-02-21T00:25:00Z">
              <w:rPr>
                <w:rFonts w:eastAsia="Times New Roman"/>
              </w:rPr>
            </w:rPrChange>
          </w:rPr>
          <w:t>metabolomic</w:t>
        </w:r>
        <w:proofErr w:type="spellEnd"/>
        <w:r w:rsidRPr="00642AC5">
          <w:rPr>
            <w:rFonts w:ascii="Times New Roman" w:eastAsia="Times New Roman" w:hAnsi="Times New Roman" w:cs="Times New Roman"/>
            <w:rPrChange w:id="842" w:author="Amrit" w:date="2018-02-21T00:25:00Z">
              <w:rPr>
                <w:rFonts w:eastAsia="Times New Roman"/>
              </w:rPr>
            </w:rPrChange>
          </w:rPr>
          <w:t xml:space="preserve"> and transcriptomic networks that modulate cell regulation. </w:t>
        </w:r>
        <w:proofErr w:type="spellStart"/>
        <w:r w:rsidRPr="00642AC5">
          <w:rPr>
            <w:rFonts w:ascii="Times New Roman" w:eastAsia="Times New Roman" w:hAnsi="Times New Roman" w:cs="Times New Roman"/>
            <w:rPrChange w:id="843" w:author="Amrit" w:date="2018-02-21T00:25:00Z">
              <w:rPr>
                <w:rFonts w:eastAsia="Times New Roman"/>
              </w:rPr>
            </w:rPrChange>
          </w:rPr>
          <w:t>Levchenko</w:t>
        </w:r>
        <w:proofErr w:type="spellEnd"/>
        <w:r w:rsidRPr="00642AC5">
          <w:rPr>
            <w:rFonts w:ascii="Times New Roman" w:eastAsia="Times New Roman" w:hAnsi="Times New Roman" w:cs="Times New Roman"/>
            <w:rPrChange w:id="844" w:author="Amrit" w:date="2018-02-21T00:25:00Z">
              <w:rPr>
                <w:rFonts w:eastAsia="Times New Roman"/>
              </w:rPr>
            </w:rPrChange>
          </w:rPr>
          <w:t xml:space="preserve"> A, editor. </w:t>
        </w:r>
        <w:proofErr w:type="spellStart"/>
        <w:r w:rsidRPr="00642AC5">
          <w:rPr>
            <w:rFonts w:ascii="Times New Roman" w:eastAsia="Times New Roman" w:hAnsi="Times New Roman" w:cs="Times New Roman"/>
            <w:rPrChange w:id="845" w:author="Amrit" w:date="2018-02-21T00:25:00Z">
              <w:rPr>
                <w:rFonts w:eastAsia="Times New Roman"/>
              </w:rPr>
            </w:rPrChange>
          </w:rPr>
          <w:t>PLoS</w:t>
        </w:r>
        <w:proofErr w:type="spellEnd"/>
        <w:r w:rsidRPr="00642AC5">
          <w:rPr>
            <w:rFonts w:ascii="Times New Roman" w:eastAsia="Times New Roman" w:hAnsi="Times New Roman" w:cs="Times New Roman"/>
            <w:rPrChange w:id="846"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847" w:author="Amrit" w:date="2018-02-21T00:25:00Z">
              <w:rPr>
                <w:rFonts w:eastAsia="Times New Roman"/>
              </w:rPr>
            </w:rPrChange>
          </w:rPr>
          <w:t>Biol</w:t>
        </w:r>
        <w:proofErr w:type="spellEnd"/>
        <w:r w:rsidRPr="00642AC5">
          <w:rPr>
            <w:rFonts w:ascii="Times New Roman" w:eastAsia="Times New Roman" w:hAnsi="Times New Roman" w:cs="Times New Roman"/>
            <w:rPrChange w:id="848" w:author="Amrit" w:date="2018-02-21T00:25:00Z">
              <w:rPr>
                <w:rFonts w:eastAsia="Times New Roman"/>
              </w:rPr>
            </w:rPrChange>
          </w:rPr>
          <w:t xml:space="preserve"> [Internet]. 2012 [cited 2016 Jan 19];</w:t>
        </w:r>
        <w:proofErr w:type="gramStart"/>
        <w:r w:rsidRPr="00642AC5">
          <w:rPr>
            <w:rFonts w:ascii="Times New Roman" w:eastAsia="Times New Roman" w:hAnsi="Times New Roman" w:cs="Times New Roman"/>
            <w:rPrChange w:id="849" w:author="Amrit" w:date="2018-02-21T00:25:00Z">
              <w:rPr>
                <w:rFonts w:eastAsia="Times New Roman"/>
              </w:rPr>
            </w:rPrChange>
          </w:rPr>
          <w:t>10:e</w:t>
        </w:r>
        <w:proofErr w:type="gramEnd"/>
        <w:r w:rsidRPr="00642AC5">
          <w:rPr>
            <w:rFonts w:ascii="Times New Roman" w:eastAsia="Times New Roman" w:hAnsi="Times New Roman" w:cs="Times New Roman"/>
            <w:rPrChange w:id="850" w:author="Amrit" w:date="2018-02-21T00:25:00Z">
              <w:rPr>
                <w:rFonts w:eastAsia="Times New Roman"/>
              </w:rPr>
            </w:rPrChange>
          </w:rPr>
          <w:t>1001301. Available from: http://dx.plos.org/10.1371/journal.pbio.1001301</w:t>
        </w:r>
      </w:ins>
    </w:p>
    <w:p w14:paraId="25C8A980" w14:textId="77777777" w:rsidR="00642AC5" w:rsidRPr="00642AC5" w:rsidRDefault="00642AC5" w:rsidP="00642AC5">
      <w:pPr>
        <w:pStyle w:val="Bibliography"/>
        <w:rPr>
          <w:ins w:id="851" w:author="Amrit" w:date="2018-02-21T00:25:00Z"/>
          <w:rFonts w:ascii="Times New Roman" w:eastAsia="Times New Roman" w:hAnsi="Times New Roman" w:cs="Times New Roman"/>
          <w:rPrChange w:id="852" w:author="Amrit" w:date="2018-02-21T00:25:00Z">
            <w:rPr>
              <w:ins w:id="853" w:author="Amrit" w:date="2018-02-21T00:25:00Z"/>
              <w:rFonts w:eastAsia="Times New Roman"/>
            </w:rPr>
          </w:rPrChange>
        </w:rPr>
        <w:pPrChange w:id="854" w:author="Amrit" w:date="2018-02-21T00:25:00Z">
          <w:pPr>
            <w:widowControl w:val="0"/>
            <w:autoSpaceDE w:val="0"/>
            <w:autoSpaceDN w:val="0"/>
            <w:adjustRightInd w:val="0"/>
          </w:pPr>
        </w:pPrChange>
      </w:pPr>
      <w:ins w:id="855" w:author="Amrit" w:date="2018-02-21T00:25:00Z">
        <w:r w:rsidRPr="00642AC5">
          <w:rPr>
            <w:rFonts w:ascii="Times New Roman" w:eastAsia="Times New Roman" w:hAnsi="Times New Roman" w:cs="Times New Roman"/>
            <w:rPrChange w:id="856" w:author="Amrit" w:date="2018-02-21T00:25:00Z">
              <w:rPr>
                <w:rFonts w:eastAsia="Times New Roman"/>
              </w:rPr>
            </w:rPrChange>
          </w:rPr>
          <w:t xml:space="preserve">5. Kim D, Li R, </w:t>
        </w:r>
        <w:proofErr w:type="spellStart"/>
        <w:r w:rsidRPr="00642AC5">
          <w:rPr>
            <w:rFonts w:ascii="Times New Roman" w:eastAsia="Times New Roman" w:hAnsi="Times New Roman" w:cs="Times New Roman"/>
            <w:rPrChange w:id="857" w:author="Amrit" w:date="2018-02-21T00:25:00Z">
              <w:rPr>
                <w:rFonts w:eastAsia="Times New Roman"/>
              </w:rPr>
            </w:rPrChange>
          </w:rPr>
          <w:t>Dudek</w:t>
        </w:r>
        <w:proofErr w:type="spellEnd"/>
        <w:r w:rsidRPr="00642AC5">
          <w:rPr>
            <w:rFonts w:ascii="Times New Roman" w:eastAsia="Times New Roman" w:hAnsi="Times New Roman" w:cs="Times New Roman"/>
            <w:rPrChange w:id="858" w:author="Amrit" w:date="2018-02-21T00:25:00Z">
              <w:rPr>
                <w:rFonts w:eastAsia="Times New Roman"/>
              </w:rPr>
            </w:rPrChange>
          </w:rPr>
          <w:t xml:space="preserve"> SM, Ritchie MD. ATHENA: Identifying interactions between different levels of genomic data associated with cancer clinical outcomes using grammatical evolution neural network. </w:t>
        </w:r>
        <w:proofErr w:type="spellStart"/>
        <w:r w:rsidRPr="00642AC5">
          <w:rPr>
            <w:rFonts w:ascii="Times New Roman" w:eastAsia="Times New Roman" w:hAnsi="Times New Roman" w:cs="Times New Roman"/>
            <w:rPrChange w:id="859" w:author="Amrit" w:date="2018-02-21T00:25:00Z">
              <w:rPr>
                <w:rFonts w:eastAsia="Times New Roman"/>
              </w:rPr>
            </w:rPrChange>
          </w:rPr>
          <w:t>BioData</w:t>
        </w:r>
        <w:proofErr w:type="spellEnd"/>
        <w:r w:rsidRPr="00642AC5">
          <w:rPr>
            <w:rFonts w:ascii="Times New Roman" w:eastAsia="Times New Roman" w:hAnsi="Times New Roman" w:cs="Times New Roman"/>
            <w:rPrChange w:id="860" w:author="Amrit" w:date="2018-02-21T00:25:00Z">
              <w:rPr>
                <w:rFonts w:eastAsia="Times New Roman"/>
              </w:rPr>
            </w:rPrChange>
          </w:rPr>
          <w:t xml:space="preserve"> Min. </w:t>
        </w:r>
        <w:proofErr w:type="gramStart"/>
        <w:r w:rsidRPr="00642AC5">
          <w:rPr>
            <w:rFonts w:ascii="Times New Roman" w:eastAsia="Times New Roman" w:hAnsi="Times New Roman" w:cs="Times New Roman"/>
            <w:rPrChange w:id="861" w:author="Amrit" w:date="2018-02-21T00:25:00Z">
              <w:rPr>
                <w:rFonts w:eastAsia="Times New Roman"/>
              </w:rPr>
            </w:rPrChange>
          </w:rPr>
          <w:t>2013;6:23</w:t>
        </w:r>
        <w:proofErr w:type="gramEnd"/>
        <w:r w:rsidRPr="00642AC5">
          <w:rPr>
            <w:rFonts w:ascii="Times New Roman" w:eastAsia="Times New Roman" w:hAnsi="Times New Roman" w:cs="Times New Roman"/>
            <w:rPrChange w:id="862" w:author="Amrit" w:date="2018-02-21T00:25:00Z">
              <w:rPr>
                <w:rFonts w:eastAsia="Times New Roman"/>
              </w:rPr>
            </w:rPrChange>
          </w:rPr>
          <w:t xml:space="preserve">. </w:t>
        </w:r>
      </w:ins>
    </w:p>
    <w:p w14:paraId="1E1B475A" w14:textId="77777777" w:rsidR="00642AC5" w:rsidRPr="00642AC5" w:rsidRDefault="00642AC5" w:rsidP="00642AC5">
      <w:pPr>
        <w:pStyle w:val="Bibliography"/>
        <w:rPr>
          <w:ins w:id="863" w:author="Amrit" w:date="2018-02-21T00:25:00Z"/>
          <w:rFonts w:ascii="Times New Roman" w:eastAsia="Times New Roman" w:hAnsi="Times New Roman" w:cs="Times New Roman"/>
          <w:rPrChange w:id="864" w:author="Amrit" w:date="2018-02-21T00:25:00Z">
            <w:rPr>
              <w:ins w:id="865" w:author="Amrit" w:date="2018-02-21T00:25:00Z"/>
              <w:rFonts w:eastAsia="Times New Roman"/>
            </w:rPr>
          </w:rPrChange>
        </w:rPr>
        <w:pPrChange w:id="866" w:author="Amrit" w:date="2018-02-21T00:25:00Z">
          <w:pPr>
            <w:widowControl w:val="0"/>
            <w:autoSpaceDE w:val="0"/>
            <w:autoSpaceDN w:val="0"/>
            <w:adjustRightInd w:val="0"/>
          </w:pPr>
        </w:pPrChange>
      </w:pPr>
      <w:ins w:id="867" w:author="Amrit" w:date="2018-02-21T00:25:00Z">
        <w:r w:rsidRPr="00642AC5">
          <w:rPr>
            <w:rFonts w:ascii="Times New Roman" w:eastAsia="Times New Roman" w:hAnsi="Times New Roman" w:cs="Times New Roman"/>
            <w:rPrChange w:id="868" w:author="Amrit" w:date="2018-02-21T00:25:00Z">
              <w:rPr>
                <w:rFonts w:eastAsia="Times New Roman"/>
              </w:rPr>
            </w:rPrChange>
          </w:rPr>
          <w:t xml:space="preserve">6. Wang B, </w:t>
        </w:r>
        <w:proofErr w:type="spellStart"/>
        <w:r w:rsidRPr="00642AC5">
          <w:rPr>
            <w:rFonts w:ascii="Times New Roman" w:eastAsia="Times New Roman" w:hAnsi="Times New Roman" w:cs="Times New Roman"/>
            <w:rPrChange w:id="869" w:author="Amrit" w:date="2018-02-21T00:25:00Z">
              <w:rPr>
                <w:rFonts w:eastAsia="Times New Roman"/>
              </w:rPr>
            </w:rPrChange>
          </w:rPr>
          <w:t>Mezlini</w:t>
        </w:r>
        <w:proofErr w:type="spellEnd"/>
        <w:r w:rsidRPr="00642AC5">
          <w:rPr>
            <w:rFonts w:ascii="Times New Roman" w:eastAsia="Times New Roman" w:hAnsi="Times New Roman" w:cs="Times New Roman"/>
            <w:rPrChange w:id="870" w:author="Amrit" w:date="2018-02-21T00:25:00Z">
              <w:rPr>
                <w:rFonts w:eastAsia="Times New Roman"/>
              </w:rPr>
            </w:rPrChange>
          </w:rPr>
          <w:t xml:space="preserve"> AM, </w:t>
        </w:r>
        <w:proofErr w:type="spellStart"/>
        <w:r w:rsidRPr="00642AC5">
          <w:rPr>
            <w:rFonts w:ascii="Times New Roman" w:eastAsia="Times New Roman" w:hAnsi="Times New Roman" w:cs="Times New Roman"/>
            <w:rPrChange w:id="871" w:author="Amrit" w:date="2018-02-21T00:25:00Z">
              <w:rPr>
                <w:rFonts w:eastAsia="Times New Roman"/>
              </w:rPr>
            </w:rPrChange>
          </w:rPr>
          <w:t>Demir</w:t>
        </w:r>
        <w:proofErr w:type="spellEnd"/>
        <w:r w:rsidRPr="00642AC5">
          <w:rPr>
            <w:rFonts w:ascii="Times New Roman" w:eastAsia="Times New Roman" w:hAnsi="Times New Roman" w:cs="Times New Roman"/>
            <w:rPrChange w:id="872" w:author="Amrit" w:date="2018-02-21T00:25:00Z">
              <w:rPr>
                <w:rFonts w:eastAsia="Times New Roman"/>
              </w:rPr>
            </w:rPrChange>
          </w:rPr>
          <w:t xml:space="preserve"> F, Fiume M, </w:t>
        </w:r>
        <w:proofErr w:type="spellStart"/>
        <w:r w:rsidRPr="00642AC5">
          <w:rPr>
            <w:rFonts w:ascii="Times New Roman" w:eastAsia="Times New Roman" w:hAnsi="Times New Roman" w:cs="Times New Roman"/>
            <w:rPrChange w:id="873" w:author="Amrit" w:date="2018-02-21T00:25:00Z">
              <w:rPr>
                <w:rFonts w:eastAsia="Times New Roman"/>
              </w:rPr>
            </w:rPrChange>
          </w:rPr>
          <w:t>Tu</w:t>
        </w:r>
        <w:proofErr w:type="spellEnd"/>
        <w:r w:rsidRPr="00642AC5">
          <w:rPr>
            <w:rFonts w:ascii="Times New Roman" w:eastAsia="Times New Roman" w:hAnsi="Times New Roman" w:cs="Times New Roman"/>
            <w:rPrChange w:id="874" w:author="Amrit" w:date="2018-02-21T00:25:00Z">
              <w:rPr>
                <w:rFonts w:eastAsia="Times New Roman"/>
              </w:rPr>
            </w:rPrChange>
          </w:rPr>
          <w:t xml:space="preserve"> Z, </w:t>
        </w:r>
        <w:proofErr w:type="spellStart"/>
        <w:r w:rsidRPr="00642AC5">
          <w:rPr>
            <w:rFonts w:ascii="Times New Roman" w:eastAsia="Times New Roman" w:hAnsi="Times New Roman" w:cs="Times New Roman"/>
            <w:rPrChange w:id="875" w:author="Amrit" w:date="2018-02-21T00:25:00Z">
              <w:rPr>
                <w:rFonts w:eastAsia="Times New Roman"/>
              </w:rPr>
            </w:rPrChange>
          </w:rPr>
          <w:t>Brudno</w:t>
        </w:r>
        <w:proofErr w:type="spellEnd"/>
        <w:r w:rsidRPr="00642AC5">
          <w:rPr>
            <w:rFonts w:ascii="Times New Roman" w:eastAsia="Times New Roman" w:hAnsi="Times New Roman" w:cs="Times New Roman"/>
            <w:rPrChange w:id="876" w:author="Amrit" w:date="2018-02-21T00:25:00Z">
              <w:rPr>
                <w:rFonts w:eastAsia="Times New Roman"/>
              </w:rPr>
            </w:rPrChange>
          </w:rPr>
          <w:t xml:space="preserve"> M, et al. Similarity network fusion for aggregating data types on a genomic scale. Nat Methods [Internet]. 2014 [cited 2016 Jan 19</w:t>
        </w:r>
        <w:proofErr w:type="gramStart"/>
        <w:r w:rsidRPr="00642AC5">
          <w:rPr>
            <w:rFonts w:ascii="Times New Roman" w:eastAsia="Times New Roman" w:hAnsi="Times New Roman" w:cs="Times New Roman"/>
            <w:rPrChange w:id="877" w:author="Amrit" w:date="2018-02-21T00:25:00Z">
              <w:rPr>
                <w:rFonts w:eastAsia="Times New Roman"/>
              </w:rPr>
            </w:rPrChange>
          </w:rPr>
          <w:t>];11:333</w:t>
        </w:r>
        <w:proofErr w:type="gramEnd"/>
        <w:r w:rsidRPr="00642AC5">
          <w:rPr>
            <w:rFonts w:ascii="Times New Roman" w:eastAsia="Times New Roman" w:hAnsi="Times New Roman" w:cs="Times New Roman"/>
            <w:rPrChange w:id="878" w:author="Amrit" w:date="2018-02-21T00:25:00Z">
              <w:rPr>
                <w:rFonts w:eastAsia="Times New Roman"/>
              </w:rPr>
            </w:rPrChange>
          </w:rPr>
          <w:t>–7. Available from: http://www.nature.com/doifinder/10.1038/nmeth.2810</w:t>
        </w:r>
      </w:ins>
    </w:p>
    <w:p w14:paraId="178D15D9" w14:textId="77777777" w:rsidR="00642AC5" w:rsidRPr="00642AC5" w:rsidRDefault="00642AC5" w:rsidP="00642AC5">
      <w:pPr>
        <w:pStyle w:val="Bibliography"/>
        <w:rPr>
          <w:ins w:id="879" w:author="Amrit" w:date="2018-02-21T00:25:00Z"/>
          <w:rFonts w:ascii="Times New Roman" w:eastAsia="Times New Roman" w:hAnsi="Times New Roman" w:cs="Times New Roman"/>
          <w:rPrChange w:id="880" w:author="Amrit" w:date="2018-02-21T00:25:00Z">
            <w:rPr>
              <w:ins w:id="881" w:author="Amrit" w:date="2018-02-21T00:25:00Z"/>
              <w:rFonts w:eastAsia="Times New Roman"/>
            </w:rPr>
          </w:rPrChange>
        </w:rPr>
        <w:pPrChange w:id="882" w:author="Amrit" w:date="2018-02-21T00:25:00Z">
          <w:pPr>
            <w:widowControl w:val="0"/>
            <w:autoSpaceDE w:val="0"/>
            <w:autoSpaceDN w:val="0"/>
            <w:adjustRightInd w:val="0"/>
          </w:pPr>
        </w:pPrChange>
      </w:pPr>
      <w:ins w:id="883" w:author="Amrit" w:date="2018-02-21T00:25:00Z">
        <w:r w:rsidRPr="00642AC5">
          <w:rPr>
            <w:rFonts w:ascii="Times New Roman" w:eastAsia="Times New Roman" w:hAnsi="Times New Roman" w:cs="Times New Roman"/>
            <w:rPrChange w:id="884" w:author="Amrit" w:date="2018-02-21T00:25:00Z">
              <w:rPr>
                <w:rFonts w:eastAsia="Times New Roman"/>
              </w:rPr>
            </w:rPrChange>
          </w:rPr>
          <w:t xml:space="preserve">7. </w:t>
        </w:r>
        <w:proofErr w:type="spellStart"/>
        <w:r w:rsidRPr="00642AC5">
          <w:rPr>
            <w:rFonts w:ascii="Times New Roman" w:eastAsia="Times New Roman" w:hAnsi="Times New Roman" w:cs="Times New Roman"/>
            <w:rPrChange w:id="885" w:author="Amrit" w:date="2018-02-21T00:25:00Z">
              <w:rPr>
                <w:rFonts w:eastAsia="Times New Roman"/>
              </w:rPr>
            </w:rPrChange>
          </w:rPr>
          <w:t>Bersanelli</w:t>
        </w:r>
        <w:proofErr w:type="spellEnd"/>
        <w:r w:rsidRPr="00642AC5">
          <w:rPr>
            <w:rFonts w:ascii="Times New Roman" w:eastAsia="Times New Roman" w:hAnsi="Times New Roman" w:cs="Times New Roman"/>
            <w:rPrChange w:id="886" w:author="Amrit" w:date="2018-02-21T00:25:00Z">
              <w:rPr>
                <w:rFonts w:eastAsia="Times New Roman"/>
              </w:rPr>
            </w:rPrChange>
          </w:rPr>
          <w:t xml:space="preserve"> M, </w:t>
        </w:r>
        <w:proofErr w:type="spellStart"/>
        <w:r w:rsidRPr="00642AC5">
          <w:rPr>
            <w:rFonts w:ascii="Times New Roman" w:eastAsia="Times New Roman" w:hAnsi="Times New Roman" w:cs="Times New Roman"/>
            <w:rPrChange w:id="887" w:author="Amrit" w:date="2018-02-21T00:25:00Z">
              <w:rPr>
                <w:rFonts w:eastAsia="Times New Roman"/>
              </w:rPr>
            </w:rPrChange>
          </w:rPr>
          <w:t>Mosca</w:t>
        </w:r>
        <w:proofErr w:type="spellEnd"/>
        <w:r w:rsidRPr="00642AC5">
          <w:rPr>
            <w:rFonts w:ascii="Times New Roman" w:eastAsia="Times New Roman" w:hAnsi="Times New Roman" w:cs="Times New Roman"/>
            <w:rPrChange w:id="888" w:author="Amrit" w:date="2018-02-21T00:25:00Z">
              <w:rPr>
                <w:rFonts w:eastAsia="Times New Roman"/>
              </w:rPr>
            </w:rPrChange>
          </w:rPr>
          <w:t xml:space="preserve"> E, </w:t>
        </w:r>
        <w:proofErr w:type="spellStart"/>
        <w:r w:rsidRPr="00642AC5">
          <w:rPr>
            <w:rFonts w:ascii="Times New Roman" w:eastAsia="Times New Roman" w:hAnsi="Times New Roman" w:cs="Times New Roman"/>
            <w:rPrChange w:id="889" w:author="Amrit" w:date="2018-02-21T00:25:00Z">
              <w:rPr>
                <w:rFonts w:eastAsia="Times New Roman"/>
              </w:rPr>
            </w:rPrChange>
          </w:rPr>
          <w:t>Remondini</w:t>
        </w:r>
        <w:proofErr w:type="spellEnd"/>
        <w:r w:rsidRPr="00642AC5">
          <w:rPr>
            <w:rFonts w:ascii="Times New Roman" w:eastAsia="Times New Roman" w:hAnsi="Times New Roman" w:cs="Times New Roman"/>
            <w:rPrChange w:id="890" w:author="Amrit" w:date="2018-02-21T00:25:00Z">
              <w:rPr>
                <w:rFonts w:eastAsia="Times New Roman"/>
              </w:rPr>
            </w:rPrChange>
          </w:rPr>
          <w:t xml:space="preserve"> D, </w:t>
        </w:r>
        <w:proofErr w:type="spellStart"/>
        <w:r w:rsidRPr="00642AC5">
          <w:rPr>
            <w:rFonts w:ascii="Times New Roman" w:eastAsia="Times New Roman" w:hAnsi="Times New Roman" w:cs="Times New Roman"/>
            <w:rPrChange w:id="891" w:author="Amrit" w:date="2018-02-21T00:25:00Z">
              <w:rPr>
                <w:rFonts w:eastAsia="Times New Roman"/>
              </w:rPr>
            </w:rPrChange>
          </w:rPr>
          <w:t>Giampieri</w:t>
        </w:r>
        <w:proofErr w:type="spellEnd"/>
        <w:r w:rsidRPr="00642AC5">
          <w:rPr>
            <w:rFonts w:ascii="Times New Roman" w:eastAsia="Times New Roman" w:hAnsi="Times New Roman" w:cs="Times New Roman"/>
            <w:rPrChange w:id="892" w:author="Amrit" w:date="2018-02-21T00:25:00Z">
              <w:rPr>
                <w:rFonts w:eastAsia="Times New Roman"/>
              </w:rPr>
            </w:rPrChange>
          </w:rPr>
          <w:t xml:space="preserve"> E, Sala C, Castellani G, et al. Methods for the integration of multi-omics data: mathematical aspects. BMC Bioinformatics [Internet]. 2016 [cited 2016 May 8];17. Available from: http://www.biomedcentral.com/1471-2105/17/S2/15</w:t>
        </w:r>
      </w:ins>
    </w:p>
    <w:p w14:paraId="1A8BEA9E" w14:textId="77777777" w:rsidR="00642AC5" w:rsidRPr="00642AC5" w:rsidRDefault="00642AC5" w:rsidP="00642AC5">
      <w:pPr>
        <w:pStyle w:val="Bibliography"/>
        <w:rPr>
          <w:ins w:id="893" w:author="Amrit" w:date="2018-02-21T00:25:00Z"/>
          <w:rFonts w:ascii="Times New Roman" w:eastAsia="Times New Roman" w:hAnsi="Times New Roman" w:cs="Times New Roman"/>
          <w:rPrChange w:id="894" w:author="Amrit" w:date="2018-02-21T00:25:00Z">
            <w:rPr>
              <w:ins w:id="895" w:author="Amrit" w:date="2018-02-21T00:25:00Z"/>
              <w:rFonts w:eastAsia="Times New Roman"/>
            </w:rPr>
          </w:rPrChange>
        </w:rPr>
        <w:pPrChange w:id="896" w:author="Amrit" w:date="2018-02-21T00:25:00Z">
          <w:pPr>
            <w:widowControl w:val="0"/>
            <w:autoSpaceDE w:val="0"/>
            <w:autoSpaceDN w:val="0"/>
            <w:adjustRightInd w:val="0"/>
          </w:pPr>
        </w:pPrChange>
      </w:pPr>
      <w:ins w:id="897" w:author="Amrit" w:date="2018-02-21T00:25:00Z">
        <w:r w:rsidRPr="00642AC5">
          <w:rPr>
            <w:rFonts w:ascii="Times New Roman" w:eastAsia="Times New Roman" w:hAnsi="Times New Roman" w:cs="Times New Roman"/>
            <w:rPrChange w:id="898" w:author="Amrit" w:date="2018-02-21T00:25:00Z">
              <w:rPr>
                <w:rFonts w:eastAsia="Times New Roman"/>
              </w:rPr>
            </w:rPrChange>
          </w:rPr>
          <w:t xml:space="preserve">8. </w:t>
        </w:r>
        <w:proofErr w:type="spellStart"/>
        <w:r w:rsidRPr="00642AC5">
          <w:rPr>
            <w:rFonts w:ascii="Times New Roman" w:eastAsia="Times New Roman" w:hAnsi="Times New Roman" w:cs="Times New Roman"/>
            <w:rPrChange w:id="899" w:author="Amrit" w:date="2018-02-21T00:25:00Z">
              <w:rPr>
                <w:rFonts w:eastAsia="Times New Roman"/>
              </w:rPr>
            </w:rPrChange>
          </w:rPr>
          <w:t>Meng</w:t>
        </w:r>
        <w:proofErr w:type="spellEnd"/>
        <w:r w:rsidRPr="00642AC5">
          <w:rPr>
            <w:rFonts w:ascii="Times New Roman" w:eastAsia="Times New Roman" w:hAnsi="Times New Roman" w:cs="Times New Roman"/>
            <w:rPrChange w:id="900" w:author="Amrit" w:date="2018-02-21T00:25:00Z">
              <w:rPr>
                <w:rFonts w:eastAsia="Times New Roman"/>
              </w:rPr>
            </w:rPrChange>
          </w:rPr>
          <w:t xml:space="preserve"> C, </w:t>
        </w:r>
        <w:proofErr w:type="spellStart"/>
        <w:r w:rsidRPr="00642AC5">
          <w:rPr>
            <w:rFonts w:ascii="Times New Roman" w:eastAsia="Times New Roman" w:hAnsi="Times New Roman" w:cs="Times New Roman"/>
            <w:rPrChange w:id="901" w:author="Amrit" w:date="2018-02-21T00:25:00Z">
              <w:rPr>
                <w:rFonts w:eastAsia="Times New Roman"/>
              </w:rPr>
            </w:rPrChange>
          </w:rPr>
          <w:t>Zeleznik</w:t>
        </w:r>
        <w:proofErr w:type="spellEnd"/>
        <w:r w:rsidRPr="00642AC5">
          <w:rPr>
            <w:rFonts w:ascii="Times New Roman" w:eastAsia="Times New Roman" w:hAnsi="Times New Roman" w:cs="Times New Roman"/>
            <w:rPrChange w:id="902" w:author="Amrit" w:date="2018-02-21T00:25:00Z">
              <w:rPr>
                <w:rFonts w:eastAsia="Times New Roman"/>
              </w:rPr>
            </w:rPrChange>
          </w:rPr>
          <w:t xml:space="preserve"> OA, </w:t>
        </w:r>
        <w:proofErr w:type="spellStart"/>
        <w:r w:rsidRPr="00642AC5">
          <w:rPr>
            <w:rFonts w:ascii="Times New Roman" w:eastAsia="Times New Roman" w:hAnsi="Times New Roman" w:cs="Times New Roman"/>
            <w:rPrChange w:id="903" w:author="Amrit" w:date="2018-02-21T00:25:00Z">
              <w:rPr>
                <w:rFonts w:eastAsia="Times New Roman"/>
              </w:rPr>
            </w:rPrChange>
          </w:rPr>
          <w:t>Thallinger</w:t>
        </w:r>
        <w:proofErr w:type="spellEnd"/>
        <w:r w:rsidRPr="00642AC5">
          <w:rPr>
            <w:rFonts w:ascii="Times New Roman" w:eastAsia="Times New Roman" w:hAnsi="Times New Roman" w:cs="Times New Roman"/>
            <w:rPrChange w:id="904" w:author="Amrit" w:date="2018-02-21T00:25:00Z">
              <w:rPr>
                <w:rFonts w:eastAsia="Times New Roman"/>
              </w:rPr>
            </w:rPrChange>
          </w:rPr>
          <w:t xml:space="preserve"> GG, </w:t>
        </w:r>
        <w:proofErr w:type="spellStart"/>
        <w:r w:rsidRPr="00642AC5">
          <w:rPr>
            <w:rFonts w:ascii="Times New Roman" w:eastAsia="Times New Roman" w:hAnsi="Times New Roman" w:cs="Times New Roman"/>
            <w:rPrChange w:id="905" w:author="Amrit" w:date="2018-02-21T00:25:00Z">
              <w:rPr>
                <w:rFonts w:eastAsia="Times New Roman"/>
              </w:rPr>
            </w:rPrChange>
          </w:rPr>
          <w:t>Kuster</w:t>
        </w:r>
        <w:proofErr w:type="spellEnd"/>
        <w:r w:rsidRPr="00642AC5">
          <w:rPr>
            <w:rFonts w:ascii="Times New Roman" w:eastAsia="Times New Roman" w:hAnsi="Times New Roman" w:cs="Times New Roman"/>
            <w:rPrChange w:id="906" w:author="Amrit" w:date="2018-02-21T00:25:00Z">
              <w:rPr>
                <w:rFonts w:eastAsia="Times New Roman"/>
              </w:rPr>
            </w:rPrChange>
          </w:rPr>
          <w:t xml:space="preserve"> B, </w:t>
        </w:r>
        <w:proofErr w:type="spellStart"/>
        <w:r w:rsidRPr="00642AC5">
          <w:rPr>
            <w:rFonts w:ascii="Times New Roman" w:eastAsia="Times New Roman" w:hAnsi="Times New Roman" w:cs="Times New Roman"/>
            <w:rPrChange w:id="907" w:author="Amrit" w:date="2018-02-21T00:25:00Z">
              <w:rPr>
                <w:rFonts w:eastAsia="Times New Roman"/>
              </w:rPr>
            </w:rPrChange>
          </w:rPr>
          <w:t>Gholami</w:t>
        </w:r>
        <w:proofErr w:type="spellEnd"/>
        <w:r w:rsidRPr="00642AC5">
          <w:rPr>
            <w:rFonts w:ascii="Times New Roman" w:eastAsia="Times New Roman" w:hAnsi="Times New Roman" w:cs="Times New Roman"/>
            <w:rPrChange w:id="908" w:author="Amrit" w:date="2018-02-21T00:25:00Z">
              <w:rPr>
                <w:rFonts w:eastAsia="Times New Roman"/>
              </w:rPr>
            </w:rPrChange>
          </w:rPr>
          <w:t xml:space="preserve"> AM, </w:t>
        </w:r>
        <w:proofErr w:type="spellStart"/>
        <w:r w:rsidRPr="00642AC5">
          <w:rPr>
            <w:rFonts w:ascii="Times New Roman" w:eastAsia="Times New Roman" w:hAnsi="Times New Roman" w:cs="Times New Roman"/>
            <w:rPrChange w:id="909" w:author="Amrit" w:date="2018-02-21T00:25:00Z">
              <w:rPr>
                <w:rFonts w:eastAsia="Times New Roman"/>
              </w:rPr>
            </w:rPrChange>
          </w:rPr>
          <w:t>Culhane</w:t>
        </w:r>
        <w:proofErr w:type="spellEnd"/>
        <w:r w:rsidRPr="00642AC5">
          <w:rPr>
            <w:rFonts w:ascii="Times New Roman" w:eastAsia="Times New Roman" w:hAnsi="Times New Roman" w:cs="Times New Roman"/>
            <w:rPrChange w:id="910" w:author="Amrit" w:date="2018-02-21T00:25:00Z">
              <w:rPr>
                <w:rFonts w:eastAsia="Times New Roman"/>
              </w:rPr>
            </w:rPrChange>
          </w:rPr>
          <w:t xml:space="preserve"> AC. Dimension reduction techniques for the integrative analysis of multi-omics data. Brief </w:t>
        </w:r>
        <w:proofErr w:type="spellStart"/>
        <w:r w:rsidRPr="00642AC5">
          <w:rPr>
            <w:rFonts w:ascii="Times New Roman" w:eastAsia="Times New Roman" w:hAnsi="Times New Roman" w:cs="Times New Roman"/>
            <w:rPrChange w:id="911" w:author="Amrit" w:date="2018-02-21T00:25:00Z">
              <w:rPr>
                <w:rFonts w:eastAsia="Times New Roman"/>
              </w:rPr>
            </w:rPrChange>
          </w:rPr>
          <w:t>Bioinform</w:t>
        </w:r>
        <w:proofErr w:type="spellEnd"/>
        <w:r w:rsidRPr="00642AC5">
          <w:rPr>
            <w:rFonts w:ascii="Times New Roman" w:eastAsia="Times New Roman" w:hAnsi="Times New Roman" w:cs="Times New Roman"/>
            <w:rPrChange w:id="912" w:author="Amrit" w:date="2018-02-21T00:25:00Z">
              <w:rPr>
                <w:rFonts w:eastAsia="Times New Roman"/>
              </w:rPr>
            </w:rPrChange>
          </w:rPr>
          <w:t xml:space="preserve"> [Internet]. 2016 [cited 2018 Feb 21</w:t>
        </w:r>
        <w:proofErr w:type="gramStart"/>
        <w:r w:rsidRPr="00642AC5">
          <w:rPr>
            <w:rFonts w:ascii="Times New Roman" w:eastAsia="Times New Roman" w:hAnsi="Times New Roman" w:cs="Times New Roman"/>
            <w:rPrChange w:id="913" w:author="Amrit" w:date="2018-02-21T00:25:00Z">
              <w:rPr>
                <w:rFonts w:eastAsia="Times New Roman"/>
              </w:rPr>
            </w:rPrChange>
          </w:rPr>
          <w:t>];17:628</w:t>
        </w:r>
        <w:proofErr w:type="gramEnd"/>
        <w:r w:rsidRPr="00642AC5">
          <w:rPr>
            <w:rFonts w:ascii="Times New Roman" w:eastAsia="Times New Roman" w:hAnsi="Times New Roman" w:cs="Times New Roman"/>
            <w:rPrChange w:id="914" w:author="Amrit" w:date="2018-02-21T00:25:00Z">
              <w:rPr>
                <w:rFonts w:eastAsia="Times New Roman"/>
              </w:rPr>
            </w:rPrChange>
          </w:rPr>
          <w:t>–41. Available from: https://academic.oup.com/bib/article-lookup/doi/10.1093/bib/bbv108</w:t>
        </w:r>
      </w:ins>
    </w:p>
    <w:p w14:paraId="04B47F80" w14:textId="77777777" w:rsidR="00642AC5" w:rsidRPr="00642AC5" w:rsidRDefault="00642AC5" w:rsidP="00642AC5">
      <w:pPr>
        <w:pStyle w:val="Bibliography"/>
        <w:rPr>
          <w:ins w:id="915" w:author="Amrit" w:date="2018-02-21T00:25:00Z"/>
          <w:rFonts w:ascii="Times New Roman" w:eastAsia="Times New Roman" w:hAnsi="Times New Roman" w:cs="Times New Roman"/>
          <w:rPrChange w:id="916" w:author="Amrit" w:date="2018-02-21T00:25:00Z">
            <w:rPr>
              <w:ins w:id="917" w:author="Amrit" w:date="2018-02-21T00:25:00Z"/>
              <w:rFonts w:eastAsia="Times New Roman"/>
            </w:rPr>
          </w:rPrChange>
        </w:rPr>
        <w:pPrChange w:id="918" w:author="Amrit" w:date="2018-02-21T00:25:00Z">
          <w:pPr>
            <w:widowControl w:val="0"/>
            <w:autoSpaceDE w:val="0"/>
            <w:autoSpaceDN w:val="0"/>
            <w:adjustRightInd w:val="0"/>
          </w:pPr>
        </w:pPrChange>
      </w:pPr>
      <w:ins w:id="919" w:author="Amrit" w:date="2018-02-21T00:25:00Z">
        <w:r w:rsidRPr="00642AC5">
          <w:rPr>
            <w:rFonts w:ascii="Times New Roman" w:eastAsia="Times New Roman" w:hAnsi="Times New Roman" w:cs="Times New Roman"/>
            <w:rPrChange w:id="920" w:author="Amrit" w:date="2018-02-21T00:25:00Z">
              <w:rPr>
                <w:rFonts w:eastAsia="Times New Roman"/>
              </w:rPr>
            </w:rPrChange>
          </w:rPr>
          <w:t xml:space="preserve">9. Huang S, Chaudhary K, </w:t>
        </w:r>
        <w:proofErr w:type="spellStart"/>
        <w:r w:rsidRPr="00642AC5">
          <w:rPr>
            <w:rFonts w:ascii="Times New Roman" w:eastAsia="Times New Roman" w:hAnsi="Times New Roman" w:cs="Times New Roman"/>
            <w:rPrChange w:id="921" w:author="Amrit" w:date="2018-02-21T00:25:00Z">
              <w:rPr>
                <w:rFonts w:eastAsia="Times New Roman"/>
              </w:rPr>
            </w:rPrChange>
          </w:rPr>
          <w:t>Garmire</w:t>
        </w:r>
        <w:proofErr w:type="spellEnd"/>
        <w:r w:rsidRPr="00642AC5">
          <w:rPr>
            <w:rFonts w:ascii="Times New Roman" w:eastAsia="Times New Roman" w:hAnsi="Times New Roman" w:cs="Times New Roman"/>
            <w:rPrChange w:id="922" w:author="Amrit" w:date="2018-02-21T00:25:00Z">
              <w:rPr>
                <w:rFonts w:eastAsia="Times New Roman"/>
              </w:rPr>
            </w:rPrChange>
          </w:rPr>
          <w:t xml:space="preserve"> LX. More Is Better: Recent Progress in Multi-Omics Data Integration Methods. Front Genet [Internet]. 2017 [cited 2018 Feb 21];8. Available from: http://journal.frontiersin.org/article/10.3389/fgene.2017.00084/full</w:t>
        </w:r>
      </w:ins>
    </w:p>
    <w:p w14:paraId="1B8C0BA6" w14:textId="77777777" w:rsidR="00642AC5" w:rsidRPr="00642AC5" w:rsidRDefault="00642AC5" w:rsidP="00642AC5">
      <w:pPr>
        <w:pStyle w:val="Bibliography"/>
        <w:rPr>
          <w:ins w:id="923" w:author="Amrit" w:date="2018-02-21T00:25:00Z"/>
          <w:rFonts w:ascii="Times New Roman" w:eastAsia="Times New Roman" w:hAnsi="Times New Roman" w:cs="Times New Roman"/>
          <w:rPrChange w:id="924" w:author="Amrit" w:date="2018-02-21T00:25:00Z">
            <w:rPr>
              <w:ins w:id="925" w:author="Amrit" w:date="2018-02-21T00:25:00Z"/>
              <w:rFonts w:eastAsia="Times New Roman"/>
            </w:rPr>
          </w:rPrChange>
        </w:rPr>
        <w:pPrChange w:id="926" w:author="Amrit" w:date="2018-02-21T00:25:00Z">
          <w:pPr>
            <w:widowControl w:val="0"/>
            <w:autoSpaceDE w:val="0"/>
            <w:autoSpaceDN w:val="0"/>
            <w:adjustRightInd w:val="0"/>
          </w:pPr>
        </w:pPrChange>
      </w:pPr>
      <w:ins w:id="927" w:author="Amrit" w:date="2018-02-21T00:25:00Z">
        <w:r w:rsidRPr="00642AC5">
          <w:rPr>
            <w:rFonts w:ascii="Times New Roman" w:eastAsia="Times New Roman" w:hAnsi="Times New Roman" w:cs="Times New Roman"/>
            <w:rPrChange w:id="928" w:author="Amrit" w:date="2018-02-21T00:25:00Z">
              <w:rPr>
                <w:rFonts w:eastAsia="Times New Roman"/>
              </w:rPr>
            </w:rPrChange>
          </w:rPr>
          <w:t xml:space="preserve">10. </w:t>
        </w:r>
        <w:proofErr w:type="spellStart"/>
        <w:r w:rsidRPr="00642AC5">
          <w:rPr>
            <w:rFonts w:ascii="Times New Roman" w:eastAsia="Times New Roman" w:hAnsi="Times New Roman" w:cs="Times New Roman"/>
            <w:rPrChange w:id="929" w:author="Amrit" w:date="2018-02-21T00:25:00Z">
              <w:rPr>
                <w:rFonts w:eastAsia="Times New Roman"/>
              </w:rPr>
            </w:rPrChange>
          </w:rPr>
          <w:t>Rohart</w:t>
        </w:r>
        <w:proofErr w:type="spellEnd"/>
        <w:r w:rsidRPr="00642AC5">
          <w:rPr>
            <w:rFonts w:ascii="Times New Roman" w:eastAsia="Times New Roman" w:hAnsi="Times New Roman" w:cs="Times New Roman"/>
            <w:rPrChange w:id="930" w:author="Amrit" w:date="2018-02-21T00:25:00Z">
              <w:rPr>
                <w:rFonts w:eastAsia="Times New Roman"/>
              </w:rPr>
            </w:rPrChange>
          </w:rPr>
          <w:t xml:space="preserve"> F, Gautier B, Singh A, Cao K-AL. </w:t>
        </w:r>
        <w:proofErr w:type="spellStart"/>
        <w:r w:rsidRPr="00642AC5">
          <w:rPr>
            <w:rFonts w:ascii="Times New Roman" w:eastAsia="Times New Roman" w:hAnsi="Times New Roman" w:cs="Times New Roman"/>
            <w:rPrChange w:id="931" w:author="Amrit" w:date="2018-02-21T00:25:00Z">
              <w:rPr>
                <w:rFonts w:eastAsia="Times New Roman"/>
              </w:rPr>
            </w:rPrChange>
          </w:rPr>
          <w:t>mixOmics</w:t>
        </w:r>
        <w:proofErr w:type="spellEnd"/>
        <w:r w:rsidRPr="00642AC5">
          <w:rPr>
            <w:rFonts w:ascii="Times New Roman" w:eastAsia="Times New Roman" w:hAnsi="Times New Roman" w:cs="Times New Roman"/>
            <w:rPrChange w:id="932" w:author="Amrit" w:date="2018-02-21T00:25:00Z">
              <w:rPr>
                <w:rFonts w:eastAsia="Times New Roman"/>
              </w:rPr>
            </w:rPrChange>
          </w:rPr>
          <w:t xml:space="preserve">: An R package for ‘omics feature selection and multiple data integration. PLOS </w:t>
        </w:r>
        <w:proofErr w:type="spellStart"/>
        <w:r w:rsidRPr="00642AC5">
          <w:rPr>
            <w:rFonts w:ascii="Times New Roman" w:eastAsia="Times New Roman" w:hAnsi="Times New Roman" w:cs="Times New Roman"/>
            <w:rPrChange w:id="933" w:author="Amrit" w:date="2018-02-21T00:25:00Z">
              <w:rPr>
                <w:rFonts w:eastAsia="Times New Roman"/>
              </w:rPr>
            </w:rPrChange>
          </w:rPr>
          <w:t>Comput</w:t>
        </w:r>
        <w:proofErr w:type="spellEnd"/>
        <w:r w:rsidRPr="00642AC5">
          <w:rPr>
            <w:rFonts w:ascii="Times New Roman" w:eastAsia="Times New Roman" w:hAnsi="Times New Roman" w:cs="Times New Roman"/>
            <w:rPrChange w:id="934"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935" w:author="Amrit" w:date="2018-02-21T00:25:00Z">
              <w:rPr>
                <w:rFonts w:eastAsia="Times New Roman"/>
              </w:rPr>
            </w:rPrChange>
          </w:rPr>
          <w:t>Biol</w:t>
        </w:r>
        <w:proofErr w:type="spellEnd"/>
        <w:r w:rsidRPr="00642AC5">
          <w:rPr>
            <w:rFonts w:ascii="Times New Roman" w:eastAsia="Times New Roman" w:hAnsi="Times New Roman" w:cs="Times New Roman"/>
            <w:rPrChange w:id="936" w:author="Amrit" w:date="2018-02-21T00:25:00Z">
              <w:rPr>
                <w:rFonts w:eastAsia="Times New Roman"/>
              </w:rPr>
            </w:rPrChange>
          </w:rPr>
          <w:t xml:space="preserve"> [Internet]. 2017 [cited 2018 Jan 29];</w:t>
        </w:r>
        <w:proofErr w:type="gramStart"/>
        <w:r w:rsidRPr="00642AC5">
          <w:rPr>
            <w:rFonts w:ascii="Times New Roman" w:eastAsia="Times New Roman" w:hAnsi="Times New Roman" w:cs="Times New Roman"/>
            <w:rPrChange w:id="937" w:author="Amrit" w:date="2018-02-21T00:25:00Z">
              <w:rPr>
                <w:rFonts w:eastAsia="Times New Roman"/>
              </w:rPr>
            </w:rPrChange>
          </w:rPr>
          <w:t>13:e</w:t>
        </w:r>
        <w:proofErr w:type="gramEnd"/>
        <w:r w:rsidRPr="00642AC5">
          <w:rPr>
            <w:rFonts w:ascii="Times New Roman" w:eastAsia="Times New Roman" w:hAnsi="Times New Roman" w:cs="Times New Roman"/>
            <w:rPrChange w:id="938" w:author="Amrit" w:date="2018-02-21T00:25:00Z">
              <w:rPr>
                <w:rFonts w:eastAsia="Times New Roman"/>
              </w:rPr>
            </w:rPrChange>
          </w:rPr>
          <w:t>1005752. Available from: http://journals.plos.org/ploscompbiol/article?id=10.1371/journal.pcbi.1005752</w:t>
        </w:r>
      </w:ins>
    </w:p>
    <w:p w14:paraId="66A790FB" w14:textId="77777777" w:rsidR="00642AC5" w:rsidRPr="00642AC5" w:rsidRDefault="00642AC5" w:rsidP="00642AC5">
      <w:pPr>
        <w:pStyle w:val="Bibliography"/>
        <w:rPr>
          <w:ins w:id="939" w:author="Amrit" w:date="2018-02-21T00:25:00Z"/>
          <w:rFonts w:ascii="Times New Roman" w:eastAsia="Times New Roman" w:hAnsi="Times New Roman" w:cs="Times New Roman"/>
          <w:rPrChange w:id="940" w:author="Amrit" w:date="2018-02-21T00:25:00Z">
            <w:rPr>
              <w:ins w:id="941" w:author="Amrit" w:date="2018-02-21T00:25:00Z"/>
              <w:rFonts w:eastAsia="Times New Roman"/>
            </w:rPr>
          </w:rPrChange>
        </w:rPr>
        <w:pPrChange w:id="942" w:author="Amrit" w:date="2018-02-21T00:25:00Z">
          <w:pPr>
            <w:widowControl w:val="0"/>
            <w:autoSpaceDE w:val="0"/>
            <w:autoSpaceDN w:val="0"/>
            <w:adjustRightInd w:val="0"/>
          </w:pPr>
        </w:pPrChange>
      </w:pPr>
      <w:ins w:id="943" w:author="Amrit" w:date="2018-02-21T00:25:00Z">
        <w:r w:rsidRPr="00642AC5">
          <w:rPr>
            <w:rFonts w:ascii="Times New Roman" w:eastAsia="Times New Roman" w:hAnsi="Times New Roman" w:cs="Times New Roman"/>
            <w:rPrChange w:id="944" w:author="Amrit" w:date="2018-02-21T00:25:00Z">
              <w:rPr>
                <w:rFonts w:eastAsia="Times New Roman"/>
              </w:rPr>
            </w:rPrChange>
          </w:rPr>
          <w:lastRenderedPageBreak/>
          <w:t xml:space="preserve">11. </w:t>
        </w:r>
        <w:proofErr w:type="spellStart"/>
        <w:r w:rsidRPr="00642AC5">
          <w:rPr>
            <w:rFonts w:ascii="Times New Roman" w:eastAsia="Times New Roman" w:hAnsi="Times New Roman" w:cs="Times New Roman"/>
            <w:rPrChange w:id="945" w:author="Amrit" w:date="2018-02-21T00:25:00Z">
              <w:rPr>
                <w:rFonts w:eastAsia="Times New Roman"/>
              </w:rPr>
            </w:rPrChange>
          </w:rPr>
          <w:t>Günther</w:t>
        </w:r>
        <w:proofErr w:type="spellEnd"/>
        <w:r w:rsidRPr="00642AC5">
          <w:rPr>
            <w:rFonts w:ascii="Times New Roman" w:eastAsia="Times New Roman" w:hAnsi="Times New Roman" w:cs="Times New Roman"/>
            <w:rPrChange w:id="946" w:author="Amrit" w:date="2018-02-21T00:25:00Z">
              <w:rPr>
                <w:rFonts w:eastAsia="Times New Roman"/>
              </w:rPr>
            </w:rPrChange>
          </w:rPr>
          <w:t xml:space="preserve"> O, Chen V, </w:t>
        </w:r>
        <w:proofErr w:type="spellStart"/>
        <w:r w:rsidRPr="00642AC5">
          <w:rPr>
            <w:rFonts w:ascii="Times New Roman" w:eastAsia="Times New Roman" w:hAnsi="Times New Roman" w:cs="Times New Roman"/>
            <w:rPrChange w:id="947" w:author="Amrit" w:date="2018-02-21T00:25:00Z">
              <w:rPr>
                <w:rFonts w:eastAsia="Times New Roman"/>
              </w:rPr>
            </w:rPrChange>
          </w:rPr>
          <w:t>Freue</w:t>
        </w:r>
        <w:proofErr w:type="spellEnd"/>
        <w:r w:rsidRPr="00642AC5">
          <w:rPr>
            <w:rFonts w:ascii="Times New Roman" w:eastAsia="Times New Roman" w:hAnsi="Times New Roman" w:cs="Times New Roman"/>
            <w:rPrChange w:id="948" w:author="Amrit" w:date="2018-02-21T00:25:00Z">
              <w:rPr>
                <w:rFonts w:eastAsia="Times New Roman"/>
              </w:rPr>
            </w:rPrChange>
          </w:rPr>
          <w:t xml:space="preserve"> GC, </w:t>
        </w:r>
        <w:proofErr w:type="spellStart"/>
        <w:r w:rsidRPr="00642AC5">
          <w:rPr>
            <w:rFonts w:ascii="Times New Roman" w:eastAsia="Times New Roman" w:hAnsi="Times New Roman" w:cs="Times New Roman"/>
            <w:rPrChange w:id="949" w:author="Amrit" w:date="2018-02-21T00:25:00Z">
              <w:rPr>
                <w:rFonts w:eastAsia="Times New Roman"/>
              </w:rPr>
            </w:rPrChange>
          </w:rPr>
          <w:t>Balshaw</w:t>
        </w:r>
        <w:proofErr w:type="spellEnd"/>
        <w:r w:rsidRPr="00642AC5">
          <w:rPr>
            <w:rFonts w:ascii="Times New Roman" w:eastAsia="Times New Roman" w:hAnsi="Times New Roman" w:cs="Times New Roman"/>
            <w:rPrChange w:id="950" w:author="Amrit" w:date="2018-02-21T00:25:00Z">
              <w:rPr>
                <w:rFonts w:eastAsia="Times New Roman"/>
              </w:rPr>
            </w:rPrChange>
          </w:rPr>
          <w:t xml:space="preserve"> R, Tebbutt S, Hollander Z, et al. A computational pipeline for the development of multi-marker bio-signature panels and ensemble classifiers. 2012 [cited 2016 Jan 19</w:t>
        </w:r>
        <w:proofErr w:type="gramStart"/>
        <w:r w:rsidRPr="00642AC5">
          <w:rPr>
            <w:rFonts w:ascii="Times New Roman" w:eastAsia="Times New Roman" w:hAnsi="Times New Roman" w:cs="Times New Roman"/>
            <w:rPrChange w:id="951" w:author="Amrit" w:date="2018-02-21T00:25:00Z">
              <w:rPr>
                <w:rFonts w:eastAsia="Times New Roman"/>
              </w:rPr>
            </w:rPrChange>
          </w:rPr>
          <w:t>];13:326</w:t>
        </w:r>
        <w:proofErr w:type="gramEnd"/>
        <w:r w:rsidRPr="00642AC5">
          <w:rPr>
            <w:rFonts w:ascii="Times New Roman" w:eastAsia="Times New Roman" w:hAnsi="Times New Roman" w:cs="Times New Roman"/>
            <w:rPrChange w:id="952" w:author="Amrit" w:date="2018-02-21T00:25:00Z">
              <w:rPr>
                <w:rFonts w:eastAsia="Times New Roman"/>
              </w:rPr>
            </w:rPrChange>
          </w:rPr>
          <w:t>. Available from: http://summit.sfu.ca/item/13303</w:t>
        </w:r>
      </w:ins>
    </w:p>
    <w:p w14:paraId="4571D76F" w14:textId="77777777" w:rsidR="00642AC5" w:rsidRPr="00642AC5" w:rsidRDefault="00642AC5" w:rsidP="00642AC5">
      <w:pPr>
        <w:pStyle w:val="Bibliography"/>
        <w:rPr>
          <w:ins w:id="953" w:author="Amrit" w:date="2018-02-21T00:25:00Z"/>
          <w:rFonts w:ascii="Times New Roman" w:eastAsia="Times New Roman" w:hAnsi="Times New Roman" w:cs="Times New Roman"/>
          <w:rPrChange w:id="954" w:author="Amrit" w:date="2018-02-21T00:25:00Z">
            <w:rPr>
              <w:ins w:id="955" w:author="Amrit" w:date="2018-02-21T00:25:00Z"/>
              <w:rFonts w:eastAsia="Times New Roman"/>
            </w:rPr>
          </w:rPrChange>
        </w:rPr>
        <w:pPrChange w:id="956" w:author="Amrit" w:date="2018-02-21T00:25:00Z">
          <w:pPr>
            <w:widowControl w:val="0"/>
            <w:autoSpaceDE w:val="0"/>
            <w:autoSpaceDN w:val="0"/>
            <w:adjustRightInd w:val="0"/>
          </w:pPr>
        </w:pPrChange>
      </w:pPr>
      <w:ins w:id="957" w:author="Amrit" w:date="2018-02-21T00:25:00Z">
        <w:r w:rsidRPr="00642AC5">
          <w:rPr>
            <w:rFonts w:ascii="Times New Roman" w:eastAsia="Times New Roman" w:hAnsi="Times New Roman" w:cs="Times New Roman"/>
            <w:rPrChange w:id="958" w:author="Amrit" w:date="2018-02-21T00:25:00Z">
              <w:rPr>
                <w:rFonts w:eastAsia="Times New Roman"/>
              </w:rPr>
            </w:rPrChange>
          </w:rPr>
          <w:t xml:space="preserve">12. </w:t>
        </w:r>
        <w:proofErr w:type="spellStart"/>
        <w:r w:rsidRPr="00642AC5">
          <w:rPr>
            <w:rFonts w:ascii="Times New Roman" w:eastAsia="Times New Roman" w:hAnsi="Times New Roman" w:cs="Times New Roman"/>
            <w:rPrChange w:id="959" w:author="Amrit" w:date="2018-02-21T00:25:00Z">
              <w:rPr>
                <w:rFonts w:eastAsia="Times New Roman"/>
              </w:rPr>
            </w:rPrChange>
          </w:rPr>
          <w:t>Aben</w:t>
        </w:r>
        <w:proofErr w:type="spellEnd"/>
        <w:r w:rsidRPr="00642AC5">
          <w:rPr>
            <w:rFonts w:ascii="Times New Roman" w:eastAsia="Times New Roman" w:hAnsi="Times New Roman" w:cs="Times New Roman"/>
            <w:rPrChange w:id="960" w:author="Amrit" w:date="2018-02-21T00:25:00Z">
              <w:rPr>
                <w:rFonts w:eastAsia="Times New Roman"/>
              </w:rPr>
            </w:rPrChange>
          </w:rPr>
          <w:t xml:space="preserve"> N, Vis DJ, </w:t>
        </w:r>
        <w:proofErr w:type="spellStart"/>
        <w:r w:rsidRPr="00642AC5">
          <w:rPr>
            <w:rFonts w:ascii="Times New Roman" w:eastAsia="Times New Roman" w:hAnsi="Times New Roman" w:cs="Times New Roman"/>
            <w:rPrChange w:id="961" w:author="Amrit" w:date="2018-02-21T00:25:00Z">
              <w:rPr>
                <w:rFonts w:eastAsia="Times New Roman"/>
              </w:rPr>
            </w:rPrChange>
          </w:rPr>
          <w:t>Michaut</w:t>
        </w:r>
        <w:proofErr w:type="spellEnd"/>
        <w:r w:rsidRPr="00642AC5">
          <w:rPr>
            <w:rFonts w:ascii="Times New Roman" w:eastAsia="Times New Roman" w:hAnsi="Times New Roman" w:cs="Times New Roman"/>
            <w:rPrChange w:id="962" w:author="Amrit" w:date="2018-02-21T00:25:00Z">
              <w:rPr>
                <w:rFonts w:eastAsia="Times New Roman"/>
              </w:rPr>
            </w:rPrChange>
          </w:rPr>
          <w:t xml:space="preserve"> M, </w:t>
        </w:r>
        <w:proofErr w:type="spellStart"/>
        <w:r w:rsidRPr="00642AC5">
          <w:rPr>
            <w:rFonts w:ascii="Times New Roman" w:eastAsia="Times New Roman" w:hAnsi="Times New Roman" w:cs="Times New Roman"/>
            <w:rPrChange w:id="963" w:author="Amrit" w:date="2018-02-21T00:25:00Z">
              <w:rPr>
                <w:rFonts w:eastAsia="Times New Roman"/>
              </w:rPr>
            </w:rPrChange>
          </w:rPr>
          <w:t>Wessels</w:t>
        </w:r>
        <w:proofErr w:type="spellEnd"/>
        <w:r w:rsidRPr="00642AC5">
          <w:rPr>
            <w:rFonts w:ascii="Times New Roman" w:eastAsia="Times New Roman" w:hAnsi="Times New Roman" w:cs="Times New Roman"/>
            <w:rPrChange w:id="964" w:author="Amrit" w:date="2018-02-21T00:25:00Z">
              <w:rPr>
                <w:rFonts w:eastAsia="Times New Roman"/>
              </w:rPr>
            </w:rPrChange>
          </w:rPr>
          <w:t xml:space="preserve"> LFA. TANDEM: a two-stage approach to maximize interpretability of drug response models based on multiple molecular data types. Bioinformatics [Internet]. 2016 [cited 2017 Aug 2];</w:t>
        </w:r>
        <w:proofErr w:type="gramStart"/>
        <w:r w:rsidRPr="00642AC5">
          <w:rPr>
            <w:rFonts w:ascii="Times New Roman" w:eastAsia="Times New Roman" w:hAnsi="Times New Roman" w:cs="Times New Roman"/>
            <w:rPrChange w:id="965" w:author="Amrit" w:date="2018-02-21T00:25:00Z">
              <w:rPr>
                <w:rFonts w:eastAsia="Times New Roman"/>
              </w:rPr>
            </w:rPrChange>
          </w:rPr>
          <w:t>32:i</w:t>
        </w:r>
        <w:proofErr w:type="gramEnd"/>
        <w:r w:rsidRPr="00642AC5">
          <w:rPr>
            <w:rFonts w:ascii="Times New Roman" w:eastAsia="Times New Roman" w:hAnsi="Times New Roman" w:cs="Times New Roman"/>
            <w:rPrChange w:id="966" w:author="Amrit" w:date="2018-02-21T00:25:00Z">
              <w:rPr>
                <w:rFonts w:eastAsia="Times New Roman"/>
              </w:rPr>
            </w:rPrChange>
          </w:rPr>
          <w:t>413–20. Available from: https://academic.oup.com/bioinformatics/article-lookup/doi/10.1093/bioinformatics/btw449</w:t>
        </w:r>
      </w:ins>
    </w:p>
    <w:p w14:paraId="3B628688" w14:textId="77777777" w:rsidR="00642AC5" w:rsidRPr="00642AC5" w:rsidRDefault="00642AC5" w:rsidP="00642AC5">
      <w:pPr>
        <w:pStyle w:val="Bibliography"/>
        <w:rPr>
          <w:ins w:id="967" w:author="Amrit" w:date="2018-02-21T00:25:00Z"/>
          <w:rFonts w:ascii="Times New Roman" w:eastAsia="Times New Roman" w:hAnsi="Times New Roman" w:cs="Times New Roman"/>
          <w:rPrChange w:id="968" w:author="Amrit" w:date="2018-02-21T00:25:00Z">
            <w:rPr>
              <w:ins w:id="969" w:author="Amrit" w:date="2018-02-21T00:25:00Z"/>
              <w:rFonts w:eastAsia="Times New Roman"/>
            </w:rPr>
          </w:rPrChange>
        </w:rPr>
        <w:pPrChange w:id="970" w:author="Amrit" w:date="2018-02-21T00:25:00Z">
          <w:pPr>
            <w:widowControl w:val="0"/>
            <w:autoSpaceDE w:val="0"/>
            <w:autoSpaceDN w:val="0"/>
            <w:adjustRightInd w:val="0"/>
          </w:pPr>
        </w:pPrChange>
      </w:pPr>
      <w:ins w:id="971" w:author="Amrit" w:date="2018-02-21T00:25:00Z">
        <w:r w:rsidRPr="00642AC5">
          <w:rPr>
            <w:rFonts w:ascii="Times New Roman" w:eastAsia="Times New Roman" w:hAnsi="Times New Roman" w:cs="Times New Roman"/>
            <w:rPrChange w:id="972" w:author="Amrit" w:date="2018-02-21T00:25:00Z">
              <w:rPr>
                <w:rFonts w:eastAsia="Times New Roman"/>
              </w:rPr>
            </w:rPrChange>
          </w:rPr>
          <w:t xml:space="preserve">13. Ma S, Ren J, </w:t>
        </w:r>
        <w:proofErr w:type="spellStart"/>
        <w:r w:rsidRPr="00642AC5">
          <w:rPr>
            <w:rFonts w:ascii="Times New Roman" w:eastAsia="Times New Roman" w:hAnsi="Times New Roman" w:cs="Times New Roman"/>
            <w:rPrChange w:id="973" w:author="Amrit" w:date="2018-02-21T00:25:00Z">
              <w:rPr>
                <w:rFonts w:eastAsia="Times New Roman"/>
              </w:rPr>
            </w:rPrChange>
          </w:rPr>
          <w:t>Fenyö</w:t>
        </w:r>
        <w:proofErr w:type="spellEnd"/>
        <w:r w:rsidRPr="00642AC5">
          <w:rPr>
            <w:rFonts w:ascii="Times New Roman" w:eastAsia="Times New Roman" w:hAnsi="Times New Roman" w:cs="Times New Roman"/>
            <w:rPrChange w:id="974" w:author="Amrit" w:date="2018-02-21T00:25:00Z">
              <w:rPr>
                <w:rFonts w:eastAsia="Times New Roman"/>
              </w:rPr>
            </w:rPrChange>
          </w:rPr>
          <w:t xml:space="preserve"> D. Breast cancer prognostics using multi-omics data. AMIA Summits </w:t>
        </w:r>
        <w:proofErr w:type="spellStart"/>
        <w:r w:rsidRPr="00642AC5">
          <w:rPr>
            <w:rFonts w:ascii="Times New Roman" w:eastAsia="Times New Roman" w:hAnsi="Times New Roman" w:cs="Times New Roman"/>
            <w:rPrChange w:id="975" w:author="Amrit" w:date="2018-02-21T00:25:00Z">
              <w:rPr>
                <w:rFonts w:eastAsia="Times New Roman"/>
              </w:rPr>
            </w:rPrChange>
          </w:rPr>
          <w:t>Transl</w:t>
        </w:r>
        <w:proofErr w:type="spellEnd"/>
        <w:r w:rsidRPr="00642AC5">
          <w:rPr>
            <w:rFonts w:ascii="Times New Roman" w:eastAsia="Times New Roman" w:hAnsi="Times New Roman" w:cs="Times New Roman"/>
            <w:rPrChange w:id="976"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977" w:author="Amrit" w:date="2018-02-21T00:25:00Z">
              <w:rPr>
                <w:rFonts w:eastAsia="Times New Roman"/>
              </w:rPr>
            </w:rPrChange>
          </w:rPr>
          <w:t>Sci</w:t>
        </w:r>
        <w:proofErr w:type="spellEnd"/>
        <w:r w:rsidRPr="00642AC5">
          <w:rPr>
            <w:rFonts w:ascii="Times New Roman" w:eastAsia="Times New Roman" w:hAnsi="Times New Roman" w:cs="Times New Roman"/>
            <w:rPrChange w:id="978" w:author="Amrit" w:date="2018-02-21T00:25:00Z">
              <w:rPr>
                <w:rFonts w:eastAsia="Times New Roman"/>
              </w:rPr>
            </w:rPrChange>
          </w:rPr>
          <w:t xml:space="preserve"> Proc [Internet]. 2016 [cited 2017 May 30</w:t>
        </w:r>
        <w:proofErr w:type="gramStart"/>
        <w:r w:rsidRPr="00642AC5">
          <w:rPr>
            <w:rFonts w:ascii="Times New Roman" w:eastAsia="Times New Roman" w:hAnsi="Times New Roman" w:cs="Times New Roman"/>
            <w:rPrChange w:id="979" w:author="Amrit" w:date="2018-02-21T00:25:00Z">
              <w:rPr>
                <w:rFonts w:eastAsia="Times New Roman"/>
              </w:rPr>
            </w:rPrChange>
          </w:rPr>
          <w:t>];2016:52</w:t>
        </w:r>
        <w:proofErr w:type="gramEnd"/>
        <w:r w:rsidRPr="00642AC5">
          <w:rPr>
            <w:rFonts w:ascii="Times New Roman" w:eastAsia="Times New Roman" w:hAnsi="Times New Roman" w:cs="Times New Roman"/>
            <w:rPrChange w:id="980" w:author="Amrit" w:date="2018-02-21T00:25:00Z">
              <w:rPr>
                <w:rFonts w:eastAsia="Times New Roman"/>
              </w:rPr>
            </w:rPrChange>
          </w:rPr>
          <w:t>. Available from: https://www.ncbi.nlm.nih.gov/pmc/articles/PMC5001766/</w:t>
        </w:r>
      </w:ins>
    </w:p>
    <w:p w14:paraId="4DCFD4A4" w14:textId="77777777" w:rsidR="00642AC5" w:rsidRPr="00642AC5" w:rsidRDefault="00642AC5" w:rsidP="00642AC5">
      <w:pPr>
        <w:pStyle w:val="Bibliography"/>
        <w:rPr>
          <w:ins w:id="981" w:author="Amrit" w:date="2018-02-21T00:25:00Z"/>
          <w:rFonts w:ascii="Times New Roman" w:eastAsia="Times New Roman" w:hAnsi="Times New Roman" w:cs="Times New Roman"/>
          <w:rPrChange w:id="982" w:author="Amrit" w:date="2018-02-21T00:25:00Z">
            <w:rPr>
              <w:ins w:id="983" w:author="Amrit" w:date="2018-02-21T00:25:00Z"/>
              <w:rFonts w:eastAsia="Times New Roman"/>
            </w:rPr>
          </w:rPrChange>
        </w:rPr>
        <w:pPrChange w:id="984" w:author="Amrit" w:date="2018-02-21T00:25:00Z">
          <w:pPr>
            <w:widowControl w:val="0"/>
            <w:autoSpaceDE w:val="0"/>
            <w:autoSpaceDN w:val="0"/>
            <w:adjustRightInd w:val="0"/>
          </w:pPr>
        </w:pPrChange>
      </w:pPr>
      <w:ins w:id="985" w:author="Amrit" w:date="2018-02-21T00:25:00Z">
        <w:r w:rsidRPr="00642AC5">
          <w:rPr>
            <w:rFonts w:ascii="Times New Roman" w:eastAsia="Times New Roman" w:hAnsi="Times New Roman" w:cs="Times New Roman"/>
            <w:rPrChange w:id="986" w:author="Amrit" w:date="2018-02-21T00:25:00Z">
              <w:rPr>
                <w:rFonts w:eastAsia="Times New Roman"/>
              </w:rPr>
            </w:rPrChange>
          </w:rPr>
          <w:t xml:space="preserve">14. Le Cao K-A, Gonzalez I, </w:t>
        </w:r>
        <w:proofErr w:type="spellStart"/>
        <w:r w:rsidRPr="00642AC5">
          <w:rPr>
            <w:rFonts w:ascii="Times New Roman" w:eastAsia="Times New Roman" w:hAnsi="Times New Roman" w:cs="Times New Roman"/>
            <w:rPrChange w:id="987" w:author="Amrit" w:date="2018-02-21T00:25:00Z">
              <w:rPr>
                <w:rFonts w:eastAsia="Times New Roman"/>
              </w:rPr>
            </w:rPrChange>
          </w:rPr>
          <w:t>Dejean</w:t>
        </w:r>
        <w:proofErr w:type="spellEnd"/>
        <w:r w:rsidRPr="00642AC5">
          <w:rPr>
            <w:rFonts w:ascii="Times New Roman" w:eastAsia="Times New Roman" w:hAnsi="Times New Roman" w:cs="Times New Roman"/>
            <w:rPrChange w:id="988" w:author="Amrit" w:date="2018-02-21T00:25:00Z">
              <w:rPr>
                <w:rFonts w:eastAsia="Times New Roman"/>
              </w:rPr>
            </w:rPrChange>
          </w:rPr>
          <w:t xml:space="preserve"> S. </w:t>
        </w:r>
        <w:proofErr w:type="spellStart"/>
        <w:r w:rsidRPr="00642AC5">
          <w:rPr>
            <w:rFonts w:ascii="Times New Roman" w:eastAsia="Times New Roman" w:hAnsi="Times New Roman" w:cs="Times New Roman"/>
            <w:rPrChange w:id="989" w:author="Amrit" w:date="2018-02-21T00:25:00Z">
              <w:rPr>
                <w:rFonts w:eastAsia="Times New Roman"/>
              </w:rPr>
            </w:rPrChange>
          </w:rPr>
          <w:t>integrOmics</w:t>
        </w:r>
        <w:proofErr w:type="spellEnd"/>
        <w:r w:rsidRPr="00642AC5">
          <w:rPr>
            <w:rFonts w:ascii="Times New Roman" w:eastAsia="Times New Roman" w:hAnsi="Times New Roman" w:cs="Times New Roman"/>
            <w:rPrChange w:id="990" w:author="Amrit" w:date="2018-02-21T00:25:00Z">
              <w:rPr>
                <w:rFonts w:eastAsia="Times New Roman"/>
              </w:rPr>
            </w:rPrChange>
          </w:rPr>
          <w:t xml:space="preserve">: </w:t>
        </w:r>
        <w:proofErr w:type="gramStart"/>
        <w:r w:rsidRPr="00642AC5">
          <w:rPr>
            <w:rFonts w:ascii="Times New Roman" w:eastAsia="Times New Roman" w:hAnsi="Times New Roman" w:cs="Times New Roman"/>
            <w:rPrChange w:id="991" w:author="Amrit" w:date="2018-02-21T00:25:00Z">
              <w:rPr>
                <w:rFonts w:eastAsia="Times New Roman"/>
              </w:rPr>
            </w:rPrChange>
          </w:rPr>
          <w:t>an</w:t>
        </w:r>
        <w:proofErr w:type="gramEnd"/>
        <w:r w:rsidRPr="00642AC5">
          <w:rPr>
            <w:rFonts w:ascii="Times New Roman" w:eastAsia="Times New Roman" w:hAnsi="Times New Roman" w:cs="Times New Roman"/>
            <w:rPrChange w:id="992" w:author="Amrit" w:date="2018-02-21T00:25:00Z">
              <w:rPr>
                <w:rFonts w:eastAsia="Times New Roman"/>
              </w:rPr>
            </w:rPrChange>
          </w:rPr>
          <w:t xml:space="preserve"> R package to unravel relationships between two omics datasets. Bioinformatics [Internet]. 2009 [cited 2016 Apr 3</w:t>
        </w:r>
        <w:proofErr w:type="gramStart"/>
        <w:r w:rsidRPr="00642AC5">
          <w:rPr>
            <w:rFonts w:ascii="Times New Roman" w:eastAsia="Times New Roman" w:hAnsi="Times New Roman" w:cs="Times New Roman"/>
            <w:rPrChange w:id="993" w:author="Amrit" w:date="2018-02-21T00:25:00Z">
              <w:rPr>
                <w:rFonts w:eastAsia="Times New Roman"/>
              </w:rPr>
            </w:rPrChange>
          </w:rPr>
          <w:t>];25:2855</w:t>
        </w:r>
        <w:proofErr w:type="gramEnd"/>
        <w:r w:rsidRPr="00642AC5">
          <w:rPr>
            <w:rFonts w:ascii="Times New Roman" w:eastAsia="Times New Roman" w:hAnsi="Times New Roman" w:cs="Times New Roman"/>
            <w:rPrChange w:id="994" w:author="Amrit" w:date="2018-02-21T00:25:00Z">
              <w:rPr>
                <w:rFonts w:eastAsia="Times New Roman"/>
              </w:rPr>
            </w:rPrChange>
          </w:rPr>
          <w:t>–6. Available from: http://bioinformatics.oxfordjournals.org/cgi/doi/10.1093/bioinformatics/btp515</w:t>
        </w:r>
      </w:ins>
    </w:p>
    <w:p w14:paraId="391D6B20" w14:textId="77777777" w:rsidR="00642AC5" w:rsidRPr="00642AC5" w:rsidRDefault="00642AC5" w:rsidP="00642AC5">
      <w:pPr>
        <w:pStyle w:val="Bibliography"/>
        <w:rPr>
          <w:ins w:id="995" w:author="Amrit" w:date="2018-02-21T00:25:00Z"/>
          <w:rFonts w:ascii="Times New Roman" w:eastAsia="Times New Roman" w:hAnsi="Times New Roman" w:cs="Times New Roman"/>
          <w:rPrChange w:id="996" w:author="Amrit" w:date="2018-02-21T00:25:00Z">
            <w:rPr>
              <w:ins w:id="997" w:author="Amrit" w:date="2018-02-21T00:25:00Z"/>
              <w:rFonts w:eastAsia="Times New Roman"/>
            </w:rPr>
          </w:rPrChange>
        </w:rPr>
        <w:pPrChange w:id="998" w:author="Amrit" w:date="2018-02-21T00:25:00Z">
          <w:pPr>
            <w:widowControl w:val="0"/>
            <w:autoSpaceDE w:val="0"/>
            <w:autoSpaceDN w:val="0"/>
            <w:adjustRightInd w:val="0"/>
          </w:pPr>
        </w:pPrChange>
      </w:pPr>
      <w:ins w:id="999" w:author="Amrit" w:date="2018-02-21T00:25:00Z">
        <w:r w:rsidRPr="00642AC5">
          <w:rPr>
            <w:rFonts w:ascii="Times New Roman" w:eastAsia="Times New Roman" w:hAnsi="Times New Roman" w:cs="Times New Roman"/>
            <w:rPrChange w:id="1000" w:author="Amrit" w:date="2018-02-21T00:25:00Z">
              <w:rPr>
                <w:rFonts w:eastAsia="Times New Roman"/>
              </w:rPr>
            </w:rPrChange>
          </w:rPr>
          <w:t>15. An Integrated Approach to Uncover Drivers of Cancer: Cell [Internet]. [cited 2018 Feb 12]. Available from: http://www.cell.com/abstract/S0092-8674(10)01293-6</w:t>
        </w:r>
      </w:ins>
    </w:p>
    <w:p w14:paraId="38A37268" w14:textId="77777777" w:rsidR="00642AC5" w:rsidRPr="00642AC5" w:rsidRDefault="00642AC5" w:rsidP="00642AC5">
      <w:pPr>
        <w:pStyle w:val="Bibliography"/>
        <w:rPr>
          <w:ins w:id="1001" w:author="Amrit" w:date="2018-02-21T00:25:00Z"/>
          <w:rFonts w:ascii="Times New Roman" w:eastAsia="Times New Roman" w:hAnsi="Times New Roman" w:cs="Times New Roman"/>
          <w:rPrChange w:id="1002" w:author="Amrit" w:date="2018-02-21T00:25:00Z">
            <w:rPr>
              <w:ins w:id="1003" w:author="Amrit" w:date="2018-02-21T00:25:00Z"/>
              <w:rFonts w:eastAsia="Times New Roman"/>
            </w:rPr>
          </w:rPrChange>
        </w:rPr>
        <w:pPrChange w:id="1004" w:author="Amrit" w:date="2018-02-21T00:25:00Z">
          <w:pPr>
            <w:widowControl w:val="0"/>
            <w:autoSpaceDE w:val="0"/>
            <w:autoSpaceDN w:val="0"/>
            <w:adjustRightInd w:val="0"/>
          </w:pPr>
        </w:pPrChange>
      </w:pPr>
      <w:ins w:id="1005" w:author="Amrit" w:date="2018-02-21T00:25:00Z">
        <w:r w:rsidRPr="00642AC5">
          <w:rPr>
            <w:rFonts w:ascii="Times New Roman" w:eastAsia="Times New Roman" w:hAnsi="Times New Roman" w:cs="Times New Roman"/>
            <w:rPrChange w:id="1006" w:author="Amrit" w:date="2018-02-21T00:25:00Z">
              <w:rPr>
                <w:rFonts w:eastAsia="Times New Roman"/>
              </w:rPr>
            </w:rPrChange>
          </w:rPr>
          <w:t>16. Zhu J. RIMBANET for Bayesian network reconstruction [Internet]. [cited 2017 Aug 14]. Available from: http://research.mssm.edu/integrative-network-biology/RIMBANET/RIMBANET_overview.html</w:t>
        </w:r>
      </w:ins>
    </w:p>
    <w:p w14:paraId="7168DA11" w14:textId="77777777" w:rsidR="00642AC5" w:rsidRPr="00642AC5" w:rsidRDefault="00642AC5" w:rsidP="00642AC5">
      <w:pPr>
        <w:pStyle w:val="Bibliography"/>
        <w:rPr>
          <w:ins w:id="1007" w:author="Amrit" w:date="2018-02-21T00:25:00Z"/>
          <w:rFonts w:ascii="Times New Roman" w:eastAsia="Times New Roman" w:hAnsi="Times New Roman" w:cs="Times New Roman"/>
          <w:rPrChange w:id="1008" w:author="Amrit" w:date="2018-02-21T00:25:00Z">
            <w:rPr>
              <w:ins w:id="1009" w:author="Amrit" w:date="2018-02-21T00:25:00Z"/>
              <w:rFonts w:eastAsia="Times New Roman"/>
            </w:rPr>
          </w:rPrChange>
        </w:rPr>
        <w:pPrChange w:id="1010" w:author="Amrit" w:date="2018-02-21T00:25:00Z">
          <w:pPr>
            <w:widowControl w:val="0"/>
            <w:autoSpaceDE w:val="0"/>
            <w:autoSpaceDN w:val="0"/>
            <w:adjustRightInd w:val="0"/>
          </w:pPr>
        </w:pPrChange>
      </w:pPr>
      <w:ins w:id="1011" w:author="Amrit" w:date="2018-02-21T00:25:00Z">
        <w:r w:rsidRPr="00642AC5">
          <w:rPr>
            <w:rFonts w:ascii="Times New Roman" w:eastAsia="Times New Roman" w:hAnsi="Times New Roman" w:cs="Times New Roman"/>
            <w:rPrChange w:id="1012" w:author="Amrit" w:date="2018-02-21T00:25:00Z">
              <w:rPr>
                <w:rFonts w:eastAsia="Times New Roman"/>
              </w:rPr>
            </w:rPrChange>
          </w:rPr>
          <w:t xml:space="preserve">17. </w:t>
        </w:r>
        <w:proofErr w:type="spellStart"/>
        <w:r w:rsidRPr="00642AC5">
          <w:rPr>
            <w:rFonts w:ascii="Times New Roman" w:eastAsia="Times New Roman" w:hAnsi="Times New Roman" w:cs="Times New Roman"/>
            <w:rPrChange w:id="1013" w:author="Amrit" w:date="2018-02-21T00:25:00Z">
              <w:rPr>
                <w:rFonts w:eastAsia="Times New Roman"/>
              </w:rPr>
            </w:rPrChange>
          </w:rPr>
          <w:t>Baladandayuthapani</w:t>
        </w:r>
        <w:proofErr w:type="spellEnd"/>
        <w:r w:rsidRPr="00642AC5">
          <w:rPr>
            <w:rFonts w:ascii="Times New Roman" w:eastAsia="Times New Roman" w:hAnsi="Times New Roman" w:cs="Times New Roman"/>
            <w:rPrChange w:id="1014" w:author="Amrit" w:date="2018-02-21T00:25:00Z">
              <w:rPr>
                <w:rFonts w:eastAsia="Times New Roman"/>
              </w:rPr>
            </w:rPrChange>
          </w:rPr>
          <w:t xml:space="preserve"> V. </w:t>
        </w:r>
        <w:proofErr w:type="spellStart"/>
        <w:r w:rsidRPr="00642AC5">
          <w:rPr>
            <w:rFonts w:ascii="Times New Roman" w:eastAsia="Times New Roman" w:hAnsi="Times New Roman" w:cs="Times New Roman"/>
            <w:rPrChange w:id="1015" w:author="Amrit" w:date="2018-02-21T00:25:00Z">
              <w:rPr>
                <w:rFonts w:eastAsia="Times New Roman"/>
              </w:rPr>
            </w:rPrChange>
          </w:rPr>
          <w:t>iBAG</w:t>
        </w:r>
        <w:proofErr w:type="spellEnd"/>
        <w:r w:rsidRPr="00642AC5">
          <w:rPr>
            <w:rFonts w:ascii="Times New Roman" w:eastAsia="Times New Roman" w:hAnsi="Times New Roman" w:cs="Times New Roman"/>
            <w:rPrChange w:id="1016" w:author="Amrit" w:date="2018-02-21T00:25:00Z">
              <w:rPr>
                <w:rFonts w:eastAsia="Times New Roman"/>
              </w:rPr>
            </w:rPrChange>
          </w:rPr>
          <w:t xml:space="preserve"> page [Internet]. [cited 2017 Aug 14]. Available from: http://odin.mdacc.tmc.edu/~vbaladan/Veera_Home_Page/iBAG_page.html</w:t>
        </w:r>
      </w:ins>
    </w:p>
    <w:p w14:paraId="5E82B9A8" w14:textId="77777777" w:rsidR="00642AC5" w:rsidRPr="00642AC5" w:rsidRDefault="00642AC5" w:rsidP="00642AC5">
      <w:pPr>
        <w:pStyle w:val="Bibliography"/>
        <w:rPr>
          <w:ins w:id="1017" w:author="Amrit" w:date="2018-02-21T00:25:00Z"/>
          <w:rFonts w:ascii="Times New Roman" w:eastAsia="Times New Roman" w:hAnsi="Times New Roman" w:cs="Times New Roman"/>
          <w:rPrChange w:id="1018" w:author="Amrit" w:date="2018-02-21T00:25:00Z">
            <w:rPr>
              <w:ins w:id="1019" w:author="Amrit" w:date="2018-02-21T00:25:00Z"/>
              <w:rFonts w:eastAsia="Times New Roman"/>
            </w:rPr>
          </w:rPrChange>
        </w:rPr>
        <w:pPrChange w:id="1020" w:author="Amrit" w:date="2018-02-21T00:25:00Z">
          <w:pPr>
            <w:widowControl w:val="0"/>
            <w:autoSpaceDE w:val="0"/>
            <w:autoSpaceDN w:val="0"/>
            <w:adjustRightInd w:val="0"/>
          </w:pPr>
        </w:pPrChange>
      </w:pPr>
      <w:ins w:id="1021" w:author="Amrit" w:date="2018-02-21T00:25:00Z">
        <w:r w:rsidRPr="00642AC5">
          <w:rPr>
            <w:rFonts w:ascii="Times New Roman" w:eastAsia="Times New Roman" w:hAnsi="Times New Roman" w:cs="Times New Roman"/>
            <w:rPrChange w:id="1022" w:author="Amrit" w:date="2018-02-21T00:25:00Z">
              <w:rPr>
                <w:rFonts w:eastAsia="Times New Roman"/>
              </w:rPr>
            </w:rPrChange>
          </w:rPr>
          <w:t xml:space="preserve">18. Turner SD, </w:t>
        </w:r>
        <w:proofErr w:type="spellStart"/>
        <w:r w:rsidRPr="00642AC5">
          <w:rPr>
            <w:rFonts w:ascii="Times New Roman" w:eastAsia="Times New Roman" w:hAnsi="Times New Roman" w:cs="Times New Roman"/>
            <w:rPrChange w:id="1023" w:author="Amrit" w:date="2018-02-21T00:25:00Z">
              <w:rPr>
                <w:rFonts w:eastAsia="Times New Roman"/>
              </w:rPr>
            </w:rPrChange>
          </w:rPr>
          <w:t>Dudek</w:t>
        </w:r>
        <w:proofErr w:type="spellEnd"/>
        <w:r w:rsidRPr="00642AC5">
          <w:rPr>
            <w:rFonts w:ascii="Times New Roman" w:eastAsia="Times New Roman" w:hAnsi="Times New Roman" w:cs="Times New Roman"/>
            <w:rPrChange w:id="1024" w:author="Amrit" w:date="2018-02-21T00:25:00Z">
              <w:rPr>
                <w:rFonts w:eastAsia="Times New Roman"/>
              </w:rPr>
            </w:rPrChange>
          </w:rPr>
          <w:t xml:space="preserve"> SM, Ritchie MD. ATHENA: A knowledge-based hybrid backpropagation-grammatical evolution neural network algorithm for discovering epistasis among quantitative trait Loci. </w:t>
        </w:r>
        <w:proofErr w:type="spellStart"/>
        <w:r w:rsidRPr="00642AC5">
          <w:rPr>
            <w:rFonts w:ascii="Times New Roman" w:eastAsia="Times New Roman" w:hAnsi="Times New Roman" w:cs="Times New Roman"/>
            <w:rPrChange w:id="1025" w:author="Amrit" w:date="2018-02-21T00:25:00Z">
              <w:rPr>
                <w:rFonts w:eastAsia="Times New Roman"/>
              </w:rPr>
            </w:rPrChange>
          </w:rPr>
          <w:t>BioData</w:t>
        </w:r>
        <w:proofErr w:type="spellEnd"/>
        <w:r w:rsidRPr="00642AC5">
          <w:rPr>
            <w:rFonts w:ascii="Times New Roman" w:eastAsia="Times New Roman" w:hAnsi="Times New Roman" w:cs="Times New Roman"/>
            <w:rPrChange w:id="1026" w:author="Amrit" w:date="2018-02-21T00:25:00Z">
              <w:rPr>
                <w:rFonts w:eastAsia="Times New Roman"/>
              </w:rPr>
            </w:rPrChange>
          </w:rPr>
          <w:t xml:space="preserve"> Min. </w:t>
        </w:r>
        <w:proofErr w:type="gramStart"/>
        <w:r w:rsidRPr="00642AC5">
          <w:rPr>
            <w:rFonts w:ascii="Times New Roman" w:eastAsia="Times New Roman" w:hAnsi="Times New Roman" w:cs="Times New Roman"/>
            <w:rPrChange w:id="1027" w:author="Amrit" w:date="2018-02-21T00:25:00Z">
              <w:rPr>
                <w:rFonts w:eastAsia="Times New Roman"/>
              </w:rPr>
            </w:rPrChange>
          </w:rPr>
          <w:t>2010;3:5</w:t>
        </w:r>
        <w:proofErr w:type="gramEnd"/>
        <w:r w:rsidRPr="00642AC5">
          <w:rPr>
            <w:rFonts w:ascii="Times New Roman" w:eastAsia="Times New Roman" w:hAnsi="Times New Roman" w:cs="Times New Roman"/>
            <w:rPrChange w:id="1028" w:author="Amrit" w:date="2018-02-21T00:25:00Z">
              <w:rPr>
                <w:rFonts w:eastAsia="Times New Roman"/>
              </w:rPr>
            </w:rPrChange>
          </w:rPr>
          <w:t xml:space="preserve">. </w:t>
        </w:r>
      </w:ins>
    </w:p>
    <w:p w14:paraId="5819490E" w14:textId="77777777" w:rsidR="00642AC5" w:rsidRPr="00642AC5" w:rsidRDefault="00642AC5" w:rsidP="00642AC5">
      <w:pPr>
        <w:pStyle w:val="Bibliography"/>
        <w:rPr>
          <w:ins w:id="1029" w:author="Amrit" w:date="2018-02-21T00:25:00Z"/>
          <w:rFonts w:ascii="Times New Roman" w:eastAsia="Times New Roman" w:hAnsi="Times New Roman" w:cs="Times New Roman"/>
          <w:rPrChange w:id="1030" w:author="Amrit" w:date="2018-02-21T00:25:00Z">
            <w:rPr>
              <w:ins w:id="1031" w:author="Amrit" w:date="2018-02-21T00:25:00Z"/>
              <w:rFonts w:eastAsia="Times New Roman"/>
            </w:rPr>
          </w:rPrChange>
        </w:rPr>
        <w:pPrChange w:id="1032" w:author="Amrit" w:date="2018-02-21T00:25:00Z">
          <w:pPr>
            <w:widowControl w:val="0"/>
            <w:autoSpaceDE w:val="0"/>
            <w:autoSpaceDN w:val="0"/>
            <w:adjustRightInd w:val="0"/>
          </w:pPr>
        </w:pPrChange>
      </w:pPr>
      <w:ins w:id="1033" w:author="Amrit" w:date="2018-02-21T00:25:00Z">
        <w:r w:rsidRPr="00642AC5">
          <w:rPr>
            <w:rFonts w:ascii="Times New Roman" w:eastAsia="Times New Roman" w:hAnsi="Times New Roman" w:cs="Times New Roman"/>
            <w:rPrChange w:id="1034" w:author="Amrit" w:date="2018-02-21T00:25:00Z">
              <w:rPr>
                <w:rFonts w:eastAsia="Times New Roman"/>
              </w:rPr>
            </w:rPrChange>
          </w:rPr>
          <w:t xml:space="preserve">19. </w:t>
        </w:r>
        <w:proofErr w:type="spellStart"/>
        <w:r w:rsidRPr="00642AC5">
          <w:rPr>
            <w:rFonts w:ascii="Times New Roman" w:eastAsia="Times New Roman" w:hAnsi="Times New Roman" w:cs="Times New Roman"/>
            <w:rPrChange w:id="1035" w:author="Amrit" w:date="2018-02-21T00:25:00Z">
              <w:rPr>
                <w:rFonts w:eastAsia="Times New Roman"/>
              </w:rPr>
            </w:rPrChange>
          </w:rPr>
          <w:t>Wold</w:t>
        </w:r>
        <w:proofErr w:type="spellEnd"/>
        <w:r w:rsidRPr="00642AC5">
          <w:rPr>
            <w:rFonts w:ascii="Times New Roman" w:eastAsia="Times New Roman" w:hAnsi="Times New Roman" w:cs="Times New Roman"/>
            <w:rPrChange w:id="1036" w:author="Amrit" w:date="2018-02-21T00:25:00Z">
              <w:rPr>
                <w:rFonts w:eastAsia="Times New Roman"/>
              </w:rPr>
            </w:rPrChange>
          </w:rPr>
          <w:t xml:space="preserve"> H. Estimation of Principal Components and Related Models by Iterative Least squares. </w:t>
        </w:r>
        <w:proofErr w:type="spellStart"/>
        <w:r w:rsidRPr="00642AC5">
          <w:rPr>
            <w:rFonts w:ascii="Times New Roman" w:eastAsia="Times New Roman" w:hAnsi="Times New Roman" w:cs="Times New Roman"/>
            <w:rPrChange w:id="1037" w:author="Amrit" w:date="2018-02-21T00:25:00Z">
              <w:rPr>
                <w:rFonts w:eastAsia="Times New Roman"/>
              </w:rPr>
            </w:rPrChange>
          </w:rPr>
          <w:t>Multivar</w:t>
        </w:r>
        <w:proofErr w:type="spellEnd"/>
        <w:r w:rsidRPr="00642AC5">
          <w:rPr>
            <w:rFonts w:ascii="Times New Roman" w:eastAsia="Times New Roman" w:hAnsi="Times New Roman" w:cs="Times New Roman"/>
            <w:rPrChange w:id="1038" w:author="Amrit" w:date="2018-02-21T00:25:00Z">
              <w:rPr>
                <w:rFonts w:eastAsia="Times New Roman"/>
              </w:rPr>
            </w:rPrChange>
          </w:rPr>
          <w:t xml:space="preserve"> Anal. 1966;391–420. </w:t>
        </w:r>
      </w:ins>
    </w:p>
    <w:p w14:paraId="5D1494EC" w14:textId="77777777" w:rsidR="00642AC5" w:rsidRPr="00642AC5" w:rsidRDefault="00642AC5" w:rsidP="00642AC5">
      <w:pPr>
        <w:pStyle w:val="Bibliography"/>
        <w:rPr>
          <w:ins w:id="1039" w:author="Amrit" w:date="2018-02-21T00:25:00Z"/>
          <w:rFonts w:ascii="Times New Roman" w:eastAsia="Times New Roman" w:hAnsi="Times New Roman" w:cs="Times New Roman"/>
          <w:rPrChange w:id="1040" w:author="Amrit" w:date="2018-02-21T00:25:00Z">
            <w:rPr>
              <w:ins w:id="1041" w:author="Amrit" w:date="2018-02-21T00:25:00Z"/>
              <w:rFonts w:eastAsia="Times New Roman"/>
            </w:rPr>
          </w:rPrChange>
        </w:rPr>
        <w:pPrChange w:id="1042" w:author="Amrit" w:date="2018-02-21T00:25:00Z">
          <w:pPr>
            <w:widowControl w:val="0"/>
            <w:autoSpaceDE w:val="0"/>
            <w:autoSpaceDN w:val="0"/>
            <w:adjustRightInd w:val="0"/>
          </w:pPr>
        </w:pPrChange>
      </w:pPr>
      <w:ins w:id="1043" w:author="Amrit" w:date="2018-02-21T00:25:00Z">
        <w:r w:rsidRPr="00642AC5">
          <w:rPr>
            <w:rFonts w:ascii="Times New Roman" w:eastAsia="Times New Roman" w:hAnsi="Times New Roman" w:cs="Times New Roman"/>
            <w:rPrChange w:id="1044" w:author="Amrit" w:date="2018-02-21T00:25:00Z">
              <w:rPr>
                <w:rFonts w:eastAsia="Times New Roman"/>
              </w:rPr>
            </w:rPrChange>
          </w:rPr>
          <w:t xml:space="preserve">20. </w:t>
        </w:r>
        <w:proofErr w:type="spellStart"/>
        <w:r w:rsidRPr="00642AC5">
          <w:rPr>
            <w:rFonts w:ascii="Times New Roman" w:eastAsia="Times New Roman" w:hAnsi="Times New Roman" w:cs="Times New Roman"/>
            <w:rPrChange w:id="1045" w:author="Amrit" w:date="2018-02-21T00:25:00Z">
              <w:rPr>
                <w:rFonts w:eastAsia="Times New Roman"/>
              </w:rPr>
            </w:rPrChange>
          </w:rPr>
          <w:t>Lê</w:t>
        </w:r>
        <w:proofErr w:type="spellEnd"/>
        <w:r w:rsidRPr="00642AC5">
          <w:rPr>
            <w:rFonts w:ascii="Times New Roman" w:eastAsia="Times New Roman" w:hAnsi="Times New Roman" w:cs="Times New Roman"/>
            <w:rPrChange w:id="1046" w:author="Amrit" w:date="2018-02-21T00:25:00Z">
              <w:rPr>
                <w:rFonts w:eastAsia="Times New Roman"/>
              </w:rPr>
            </w:rPrChange>
          </w:rPr>
          <w:t xml:space="preserve"> Cao K-A, </w:t>
        </w:r>
        <w:proofErr w:type="spellStart"/>
        <w:r w:rsidRPr="00642AC5">
          <w:rPr>
            <w:rFonts w:ascii="Times New Roman" w:eastAsia="Times New Roman" w:hAnsi="Times New Roman" w:cs="Times New Roman"/>
            <w:rPrChange w:id="1047" w:author="Amrit" w:date="2018-02-21T00:25:00Z">
              <w:rPr>
                <w:rFonts w:eastAsia="Times New Roman"/>
              </w:rPr>
            </w:rPrChange>
          </w:rPr>
          <w:t>Boitard</w:t>
        </w:r>
        <w:proofErr w:type="spellEnd"/>
        <w:r w:rsidRPr="00642AC5">
          <w:rPr>
            <w:rFonts w:ascii="Times New Roman" w:eastAsia="Times New Roman" w:hAnsi="Times New Roman" w:cs="Times New Roman"/>
            <w:rPrChange w:id="1048" w:author="Amrit" w:date="2018-02-21T00:25:00Z">
              <w:rPr>
                <w:rFonts w:eastAsia="Times New Roman"/>
              </w:rPr>
            </w:rPrChange>
          </w:rPr>
          <w:t xml:space="preserve"> S, </w:t>
        </w:r>
        <w:proofErr w:type="spellStart"/>
        <w:r w:rsidRPr="00642AC5">
          <w:rPr>
            <w:rFonts w:ascii="Times New Roman" w:eastAsia="Times New Roman" w:hAnsi="Times New Roman" w:cs="Times New Roman"/>
            <w:rPrChange w:id="1049" w:author="Amrit" w:date="2018-02-21T00:25:00Z">
              <w:rPr>
                <w:rFonts w:eastAsia="Times New Roman"/>
              </w:rPr>
            </w:rPrChange>
          </w:rPr>
          <w:t>Besse</w:t>
        </w:r>
        <w:proofErr w:type="spellEnd"/>
        <w:r w:rsidRPr="00642AC5">
          <w:rPr>
            <w:rFonts w:ascii="Times New Roman" w:eastAsia="Times New Roman" w:hAnsi="Times New Roman" w:cs="Times New Roman"/>
            <w:rPrChange w:id="1050" w:author="Amrit" w:date="2018-02-21T00:25:00Z">
              <w:rPr>
                <w:rFonts w:eastAsia="Times New Roman"/>
              </w:rPr>
            </w:rPrChange>
          </w:rPr>
          <w:t xml:space="preserve"> P. Sparse PLS discriminant analysis: biologically relevant feature selection and graphical displays for multiclass problems. BMC Bioinformatics [Internet]. 2011 [cited 2015 Jul 15</w:t>
        </w:r>
        <w:proofErr w:type="gramStart"/>
        <w:r w:rsidRPr="00642AC5">
          <w:rPr>
            <w:rFonts w:ascii="Times New Roman" w:eastAsia="Times New Roman" w:hAnsi="Times New Roman" w:cs="Times New Roman"/>
            <w:rPrChange w:id="1051" w:author="Amrit" w:date="2018-02-21T00:25:00Z">
              <w:rPr>
                <w:rFonts w:eastAsia="Times New Roman"/>
              </w:rPr>
            </w:rPrChange>
          </w:rPr>
          <w:t>];12:253</w:t>
        </w:r>
        <w:proofErr w:type="gramEnd"/>
        <w:r w:rsidRPr="00642AC5">
          <w:rPr>
            <w:rFonts w:ascii="Times New Roman" w:eastAsia="Times New Roman" w:hAnsi="Times New Roman" w:cs="Times New Roman"/>
            <w:rPrChange w:id="1052" w:author="Amrit" w:date="2018-02-21T00:25:00Z">
              <w:rPr>
                <w:rFonts w:eastAsia="Times New Roman"/>
              </w:rPr>
            </w:rPrChange>
          </w:rPr>
          <w:t>. Available from: http://www.biomedcentral.com/1471-2105/12/253/</w:t>
        </w:r>
      </w:ins>
    </w:p>
    <w:p w14:paraId="79A1FEB8" w14:textId="77777777" w:rsidR="00642AC5" w:rsidRPr="00642AC5" w:rsidRDefault="00642AC5" w:rsidP="00642AC5">
      <w:pPr>
        <w:pStyle w:val="Bibliography"/>
        <w:rPr>
          <w:ins w:id="1053" w:author="Amrit" w:date="2018-02-21T00:25:00Z"/>
          <w:rFonts w:ascii="Times New Roman" w:eastAsia="Times New Roman" w:hAnsi="Times New Roman" w:cs="Times New Roman"/>
          <w:rPrChange w:id="1054" w:author="Amrit" w:date="2018-02-21T00:25:00Z">
            <w:rPr>
              <w:ins w:id="1055" w:author="Amrit" w:date="2018-02-21T00:25:00Z"/>
              <w:rFonts w:eastAsia="Times New Roman"/>
            </w:rPr>
          </w:rPrChange>
        </w:rPr>
        <w:pPrChange w:id="1056" w:author="Amrit" w:date="2018-02-21T00:25:00Z">
          <w:pPr>
            <w:widowControl w:val="0"/>
            <w:autoSpaceDE w:val="0"/>
            <w:autoSpaceDN w:val="0"/>
            <w:adjustRightInd w:val="0"/>
          </w:pPr>
        </w:pPrChange>
      </w:pPr>
      <w:ins w:id="1057" w:author="Amrit" w:date="2018-02-21T00:25:00Z">
        <w:r w:rsidRPr="00642AC5">
          <w:rPr>
            <w:rFonts w:ascii="Times New Roman" w:eastAsia="Times New Roman" w:hAnsi="Times New Roman" w:cs="Times New Roman"/>
            <w:rPrChange w:id="1058" w:author="Amrit" w:date="2018-02-21T00:25:00Z">
              <w:rPr>
                <w:rFonts w:eastAsia="Times New Roman"/>
              </w:rPr>
            </w:rPrChange>
          </w:rPr>
          <w:t xml:space="preserve">21. </w:t>
        </w:r>
        <w:proofErr w:type="spellStart"/>
        <w:r w:rsidRPr="00642AC5">
          <w:rPr>
            <w:rFonts w:ascii="Times New Roman" w:eastAsia="Times New Roman" w:hAnsi="Times New Roman" w:cs="Times New Roman"/>
            <w:rPrChange w:id="1059" w:author="Amrit" w:date="2018-02-21T00:25:00Z">
              <w:rPr>
                <w:rFonts w:eastAsia="Times New Roman"/>
              </w:rPr>
            </w:rPrChange>
          </w:rPr>
          <w:t>Tenenhaus</w:t>
        </w:r>
        <w:proofErr w:type="spellEnd"/>
        <w:r w:rsidRPr="00642AC5">
          <w:rPr>
            <w:rFonts w:ascii="Times New Roman" w:eastAsia="Times New Roman" w:hAnsi="Times New Roman" w:cs="Times New Roman"/>
            <w:rPrChange w:id="1060" w:author="Amrit" w:date="2018-02-21T00:25:00Z">
              <w:rPr>
                <w:rFonts w:eastAsia="Times New Roman"/>
              </w:rPr>
            </w:rPrChange>
          </w:rPr>
          <w:t xml:space="preserve"> A, Philippe C, Guillemot V, Le Cao K-A, Grill J, </w:t>
        </w:r>
        <w:proofErr w:type="spellStart"/>
        <w:r w:rsidRPr="00642AC5">
          <w:rPr>
            <w:rFonts w:ascii="Times New Roman" w:eastAsia="Times New Roman" w:hAnsi="Times New Roman" w:cs="Times New Roman"/>
            <w:rPrChange w:id="1061" w:author="Amrit" w:date="2018-02-21T00:25:00Z">
              <w:rPr>
                <w:rFonts w:eastAsia="Times New Roman"/>
              </w:rPr>
            </w:rPrChange>
          </w:rPr>
          <w:t>Frouin</w:t>
        </w:r>
        <w:proofErr w:type="spellEnd"/>
        <w:r w:rsidRPr="00642AC5">
          <w:rPr>
            <w:rFonts w:ascii="Times New Roman" w:eastAsia="Times New Roman" w:hAnsi="Times New Roman" w:cs="Times New Roman"/>
            <w:rPrChange w:id="1062" w:author="Amrit" w:date="2018-02-21T00:25:00Z">
              <w:rPr>
                <w:rFonts w:eastAsia="Times New Roman"/>
              </w:rPr>
            </w:rPrChange>
          </w:rPr>
          <w:t xml:space="preserve"> V. Variable selection for generalized canonical correlation analysis. Biostatistics [Internet]. 2014 [cited 2015 Jul 15</w:t>
        </w:r>
        <w:proofErr w:type="gramStart"/>
        <w:r w:rsidRPr="00642AC5">
          <w:rPr>
            <w:rFonts w:ascii="Times New Roman" w:eastAsia="Times New Roman" w:hAnsi="Times New Roman" w:cs="Times New Roman"/>
            <w:rPrChange w:id="1063" w:author="Amrit" w:date="2018-02-21T00:25:00Z">
              <w:rPr>
                <w:rFonts w:eastAsia="Times New Roman"/>
              </w:rPr>
            </w:rPrChange>
          </w:rPr>
          <w:t>];15:569</w:t>
        </w:r>
        <w:proofErr w:type="gramEnd"/>
        <w:r w:rsidRPr="00642AC5">
          <w:rPr>
            <w:rFonts w:ascii="Times New Roman" w:eastAsia="Times New Roman" w:hAnsi="Times New Roman" w:cs="Times New Roman"/>
            <w:rPrChange w:id="1064" w:author="Amrit" w:date="2018-02-21T00:25:00Z">
              <w:rPr>
                <w:rFonts w:eastAsia="Times New Roman"/>
              </w:rPr>
            </w:rPrChange>
          </w:rPr>
          <w:t>–83. Available from: http://biostatistics.oxfordjournals.org/cgi/doi/10.1093/biostatistics/kxu001</w:t>
        </w:r>
      </w:ins>
    </w:p>
    <w:p w14:paraId="56B5C2A4" w14:textId="77777777" w:rsidR="00642AC5" w:rsidRPr="00642AC5" w:rsidRDefault="00642AC5" w:rsidP="00642AC5">
      <w:pPr>
        <w:pStyle w:val="Bibliography"/>
        <w:rPr>
          <w:ins w:id="1065" w:author="Amrit" w:date="2018-02-21T00:25:00Z"/>
          <w:rFonts w:ascii="Times New Roman" w:eastAsia="Times New Roman" w:hAnsi="Times New Roman" w:cs="Times New Roman"/>
          <w:rPrChange w:id="1066" w:author="Amrit" w:date="2018-02-21T00:25:00Z">
            <w:rPr>
              <w:ins w:id="1067" w:author="Amrit" w:date="2018-02-21T00:25:00Z"/>
              <w:rFonts w:eastAsia="Times New Roman"/>
            </w:rPr>
          </w:rPrChange>
        </w:rPr>
        <w:pPrChange w:id="1068" w:author="Amrit" w:date="2018-02-21T00:25:00Z">
          <w:pPr>
            <w:widowControl w:val="0"/>
            <w:autoSpaceDE w:val="0"/>
            <w:autoSpaceDN w:val="0"/>
            <w:adjustRightInd w:val="0"/>
          </w:pPr>
        </w:pPrChange>
      </w:pPr>
      <w:ins w:id="1069" w:author="Amrit" w:date="2018-02-21T00:25:00Z">
        <w:r w:rsidRPr="00642AC5">
          <w:rPr>
            <w:rFonts w:ascii="Times New Roman" w:eastAsia="Times New Roman" w:hAnsi="Times New Roman" w:cs="Times New Roman"/>
            <w:rPrChange w:id="1070" w:author="Amrit" w:date="2018-02-21T00:25:00Z">
              <w:rPr>
                <w:rFonts w:eastAsia="Times New Roman"/>
              </w:rPr>
            </w:rPrChange>
          </w:rPr>
          <w:t xml:space="preserve">22. Witten DM, </w:t>
        </w:r>
        <w:proofErr w:type="spellStart"/>
        <w:r w:rsidRPr="00642AC5">
          <w:rPr>
            <w:rFonts w:ascii="Times New Roman" w:eastAsia="Times New Roman" w:hAnsi="Times New Roman" w:cs="Times New Roman"/>
            <w:rPrChange w:id="1071" w:author="Amrit" w:date="2018-02-21T00:25:00Z">
              <w:rPr>
                <w:rFonts w:eastAsia="Times New Roman"/>
              </w:rPr>
            </w:rPrChange>
          </w:rPr>
          <w:t>Tibshirani</w:t>
        </w:r>
        <w:proofErr w:type="spellEnd"/>
        <w:r w:rsidRPr="00642AC5">
          <w:rPr>
            <w:rFonts w:ascii="Times New Roman" w:eastAsia="Times New Roman" w:hAnsi="Times New Roman" w:cs="Times New Roman"/>
            <w:rPrChange w:id="1072" w:author="Amrit" w:date="2018-02-21T00:25:00Z">
              <w:rPr>
                <w:rFonts w:eastAsia="Times New Roman"/>
              </w:rPr>
            </w:rPrChange>
          </w:rPr>
          <w:t xml:space="preserve"> R, Hastie T. A penalized matrix decomposition, with applications to sparse principal components and canonical correlation analysis. Biostatistics [Internet]. 2009 [cited 2016 Jul 27</w:t>
        </w:r>
        <w:proofErr w:type="gramStart"/>
        <w:r w:rsidRPr="00642AC5">
          <w:rPr>
            <w:rFonts w:ascii="Times New Roman" w:eastAsia="Times New Roman" w:hAnsi="Times New Roman" w:cs="Times New Roman"/>
            <w:rPrChange w:id="1073" w:author="Amrit" w:date="2018-02-21T00:25:00Z">
              <w:rPr>
                <w:rFonts w:eastAsia="Times New Roman"/>
              </w:rPr>
            </w:rPrChange>
          </w:rPr>
          <w:t>];10:515</w:t>
        </w:r>
        <w:proofErr w:type="gramEnd"/>
        <w:r w:rsidRPr="00642AC5">
          <w:rPr>
            <w:rFonts w:ascii="Times New Roman" w:eastAsia="Times New Roman" w:hAnsi="Times New Roman" w:cs="Times New Roman"/>
            <w:rPrChange w:id="1074" w:author="Amrit" w:date="2018-02-21T00:25:00Z">
              <w:rPr>
                <w:rFonts w:eastAsia="Times New Roman"/>
              </w:rPr>
            </w:rPrChange>
          </w:rPr>
          <w:t>–34. Available from: http://biostatistics.oxfordjournals.org/cgi/doi/10.1093/biostatistics/kxp008</w:t>
        </w:r>
      </w:ins>
    </w:p>
    <w:p w14:paraId="15F8F9B4" w14:textId="77777777" w:rsidR="00642AC5" w:rsidRPr="00642AC5" w:rsidRDefault="00642AC5" w:rsidP="00642AC5">
      <w:pPr>
        <w:pStyle w:val="Bibliography"/>
        <w:rPr>
          <w:ins w:id="1075" w:author="Amrit" w:date="2018-02-21T00:25:00Z"/>
          <w:rFonts w:ascii="Times New Roman" w:eastAsia="Times New Roman" w:hAnsi="Times New Roman" w:cs="Times New Roman"/>
          <w:rPrChange w:id="1076" w:author="Amrit" w:date="2018-02-21T00:25:00Z">
            <w:rPr>
              <w:ins w:id="1077" w:author="Amrit" w:date="2018-02-21T00:25:00Z"/>
              <w:rFonts w:eastAsia="Times New Roman"/>
            </w:rPr>
          </w:rPrChange>
        </w:rPr>
        <w:pPrChange w:id="1078" w:author="Amrit" w:date="2018-02-21T00:25:00Z">
          <w:pPr>
            <w:widowControl w:val="0"/>
            <w:autoSpaceDE w:val="0"/>
            <w:autoSpaceDN w:val="0"/>
            <w:adjustRightInd w:val="0"/>
          </w:pPr>
        </w:pPrChange>
      </w:pPr>
      <w:ins w:id="1079" w:author="Amrit" w:date="2018-02-21T00:25:00Z">
        <w:r w:rsidRPr="00642AC5">
          <w:rPr>
            <w:rFonts w:ascii="Times New Roman" w:eastAsia="Times New Roman" w:hAnsi="Times New Roman" w:cs="Times New Roman"/>
            <w:rPrChange w:id="1080" w:author="Amrit" w:date="2018-02-21T00:25:00Z">
              <w:rPr>
                <w:rFonts w:eastAsia="Times New Roman"/>
              </w:rPr>
            </w:rPrChange>
          </w:rPr>
          <w:lastRenderedPageBreak/>
          <w:t xml:space="preserve">23. Lee HK, Hsu AK, </w:t>
        </w:r>
        <w:proofErr w:type="spellStart"/>
        <w:r w:rsidRPr="00642AC5">
          <w:rPr>
            <w:rFonts w:ascii="Times New Roman" w:eastAsia="Times New Roman" w:hAnsi="Times New Roman" w:cs="Times New Roman"/>
            <w:rPrChange w:id="1081" w:author="Amrit" w:date="2018-02-21T00:25:00Z">
              <w:rPr>
                <w:rFonts w:eastAsia="Times New Roman"/>
              </w:rPr>
            </w:rPrChange>
          </w:rPr>
          <w:t>Sajdak</w:t>
        </w:r>
        <w:proofErr w:type="spellEnd"/>
        <w:r w:rsidRPr="00642AC5">
          <w:rPr>
            <w:rFonts w:ascii="Times New Roman" w:eastAsia="Times New Roman" w:hAnsi="Times New Roman" w:cs="Times New Roman"/>
            <w:rPrChange w:id="1082" w:author="Amrit" w:date="2018-02-21T00:25:00Z">
              <w:rPr>
                <w:rFonts w:eastAsia="Times New Roman"/>
              </w:rPr>
            </w:rPrChange>
          </w:rPr>
          <w:t xml:space="preserve"> J, Qin J, Pavlidis P. </w:t>
        </w:r>
        <w:proofErr w:type="spellStart"/>
        <w:r w:rsidRPr="00642AC5">
          <w:rPr>
            <w:rFonts w:ascii="Times New Roman" w:eastAsia="Times New Roman" w:hAnsi="Times New Roman" w:cs="Times New Roman"/>
            <w:rPrChange w:id="1083" w:author="Amrit" w:date="2018-02-21T00:25:00Z">
              <w:rPr>
                <w:rFonts w:eastAsia="Times New Roman"/>
              </w:rPr>
            </w:rPrChange>
          </w:rPr>
          <w:t>Coexpression</w:t>
        </w:r>
        <w:proofErr w:type="spellEnd"/>
        <w:r w:rsidRPr="00642AC5">
          <w:rPr>
            <w:rFonts w:ascii="Times New Roman" w:eastAsia="Times New Roman" w:hAnsi="Times New Roman" w:cs="Times New Roman"/>
            <w:rPrChange w:id="1084" w:author="Amrit" w:date="2018-02-21T00:25:00Z">
              <w:rPr>
                <w:rFonts w:eastAsia="Times New Roman"/>
              </w:rPr>
            </w:rPrChange>
          </w:rPr>
          <w:t xml:space="preserve"> analysis of human genes across many microarray data sets. Genome Res [Internet]. 2004 [cited 2016 Mar 30</w:t>
        </w:r>
        <w:proofErr w:type="gramStart"/>
        <w:r w:rsidRPr="00642AC5">
          <w:rPr>
            <w:rFonts w:ascii="Times New Roman" w:eastAsia="Times New Roman" w:hAnsi="Times New Roman" w:cs="Times New Roman"/>
            <w:rPrChange w:id="1085" w:author="Amrit" w:date="2018-02-21T00:25:00Z">
              <w:rPr>
                <w:rFonts w:eastAsia="Times New Roman"/>
              </w:rPr>
            </w:rPrChange>
          </w:rPr>
          <w:t>];14:1085</w:t>
        </w:r>
        <w:proofErr w:type="gramEnd"/>
        <w:r w:rsidRPr="00642AC5">
          <w:rPr>
            <w:rFonts w:ascii="Times New Roman" w:eastAsia="Times New Roman" w:hAnsi="Times New Roman" w:cs="Times New Roman"/>
            <w:rPrChange w:id="1086" w:author="Amrit" w:date="2018-02-21T00:25:00Z">
              <w:rPr>
                <w:rFonts w:eastAsia="Times New Roman"/>
              </w:rPr>
            </w:rPrChange>
          </w:rPr>
          <w:t>–1094. Available from: http://genome.cshlp.org/content/14/6/1085.short</w:t>
        </w:r>
      </w:ins>
    </w:p>
    <w:p w14:paraId="0B9025FE" w14:textId="77777777" w:rsidR="00642AC5" w:rsidRPr="00642AC5" w:rsidRDefault="00642AC5" w:rsidP="00642AC5">
      <w:pPr>
        <w:pStyle w:val="Bibliography"/>
        <w:rPr>
          <w:ins w:id="1087" w:author="Amrit" w:date="2018-02-21T00:25:00Z"/>
          <w:rFonts w:ascii="Times New Roman" w:eastAsia="Times New Roman" w:hAnsi="Times New Roman" w:cs="Times New Roman"/>
          <w:rPrChange w:id="1088" w:author="Amrit" w:date="2018-02-21T00:25:00Z">
            <w:rPr>
              <w:ins w:id="1089" w:author="Amrit" w:date="2018-02-21T00:25:00Z"/>
              <w:rFonts w:eastAsia="Times New Roman"/>
            </w:rPr>
          </w:rPrChange>
        </w:rPr>
        <w:pPrChange w:id="1090" w:author="Amrit" w:date="2018-02-21T00:25:00Z">
          <w:pPr>
            <w:widowControl w:val="0"/>
            <w:autoSpaceDE w:val="0"/>
            <w:autoSpaceDN w:val="0"/>
            <w:adjustRightInd w:val="0"/>
          </w:pPr>
        </w:pPrChange>
      </w:pPr>
      <w:ins w:id="1091" w:author="Amrit" w:date="2018-02-21T00:25:00Z">
        <w:r w:rsidRPr="00642AC5">
          <w:rPr>
            <w:rFonts w:ascii="Times New Roman" w:eastAsia="Times New Roman" w:hAnsi="Times New Roman" w:cs="Times New Roman"/>
            <w:rPrChange w:id="1092" w:author="Amrit" w:date="2018-02-21T00:25:00Z">
              <w:rPr>
                <w:rFonts w:eastAsia="Times New Roman"/>
              </w:rPr>
            </w:rPrChange>
          </w:rPr>
          <w:t xml:space="preserve">24. Langfelder P, Horvath S. WGCNA: </w:t>
        </w:r>
        <w:proofErr w:type="gramStart"/>
        <w:r w:rsidRPr="00642AC5">
          <w:rPr>
            <w:rFonts w:ascii="Times New Roman" w:eastAsia="Times New Roman" w:hAnsi="Times New Roman" w:cs="Times New Roman"/>
            <w:rPrChange w:id="1093" w:author="Amrit" w:date="2018-02-21T00:25:00Z">
              <w:rPr>
                <w:rFonts w:eastAsia="Times New Roman"/>
              </w:rPr>
            </w:rPrChange>
          </w:rPr>
          <w:t>an</w:t>
        </w:r>
        <w:proofErr w:type="gramEnd"/>
        <w:r w:rsidRPr="00642AC5">
          <w:rPr>
            <w:rFonts w:ascii="Times New Roman" w:eastAsia="Times New Roman" w:hAnsi="Times New Roman" w:cs="Times New Roman"/>
            <w:rPrChange w:id="1094" w:author="Amrit" w:date="2018-02-21T00:25:00Z">
              <w:rPr>
                <w:rFonts w:eastAsia="Times New Roman"/>
              </w:rPr>
            </w:rPrChange>
          </w:rPr>
          <w:t xml:space="preserve"> R package for weighted correlation network analysis. BMC Bioinformatics [Internet]. 2008 [cited 2016 Apr 4</w:t>
        </w:r>
        <w:proofErr w:type="gramStart"/>
        <w:r w:rsidRPr="00642AC5">
          <w:rPr>
            <w:rFonts w:ascii="Times New Roman" w:eastAsia="Times New Roman" w:hAnsi="Times New Roman" w:cs="Times New Roman"/>
            <w:rPrChange w:id="1095" w:author="Amrit" w:date="2018-02-21T00:25:00Z">
              <w:rPr>
                <w:rFonts w:eastAsia="Times New Roman"/>
              </w:rPr>
            </w:rPrChange>
          </w:rPr>
          <w:t>];9:559</w:t>
        </w:r>
        <w:proofErr w:type="gramEnd"/>
        <w:r w:rsidRPr="00642AC5">
          <w:rPr>
            <w:rFonts w:ascii="Times New Roman" w:eastAsia="Times New Roman" w:hAnsi="Times New Roman" w:cs="Times New Roman"/>
            <w:rPrChange w:id="1096" w:author="Amrit" w:date="2018-02-21T00:25:00Z">
              <w:rPr>
                <w:rFonts w:eastAsia="Times New Roman"/>
              </w:rPr>
            </w:rPrChange>
          </w:rPr>
          <w:t>. Available from: http://www.biomedcentral.com/1471-2105/9/559</w:t>
        </w:r>
      </w:ins>
    </w:p>
    <w:p w14:paraId="340E2C35" w14:textId="77777777" w:rsidR="00642AC5" w:rsidRPr="00642AC5" w:rsidRDefault="00642AC5" w:rsidP="00642AC5">
      <w:pPr>
        <w:pStyle w:val="Bibliography"/>
        <w:rPr>
          <w:ins w:id="1097" w:author="Amrit" w:date="2018-02-21T00:25:00Z"/>
          <w:rFonts w:ascii="Times New Roman" w:eastAsia="Times New Roman" w:hAnsi="Times New Roman" w:cs="Times New Roman"/>
          <w:rPrChange w:id="1098" w:author="Amrit" w:date="2018-02-21T00:25:00Z">
            <w:rPr>
              <w:ins w:id="1099" w:author="Amrit" w:date="2018-02-21T00:25:00Z"/>
              <w:rFonts w:eastAsia="Times New Roman"/>
            </w:rPr>
          </w:rPrChange>
        </w:rPr>
        <w:pPrChange w:id="1100" w:author="Amrit" w:date="2018-02-21T00:25:00Z">
          <w:pPr>
            <w:widowControl w:val="0"/>
            <w:autoSpaceDE w:val="0"/>
            <w:autoSpaceDN w:val="0"/>
            <w:adjustRightInd w:val="0"/>
          </w:pPr>
        </w:pPrChange>
      </w:pPr>
      <w:ins w:id="1101" w:author="Amrit" w:date="2018-02-21T00:25:00Z">
        <w:r w:rsidRPr="00642AC5">
          <w:rPr>
            <w:rFonts w:ascii="Times New Roman" w:eastAsia="Times New Roman" w:hAnsi="Times New Roman" w:cs="Times New Roman"/>
            <w:rPrChange w:id="1102" w:author="Amrit" w:date="2018-02-21T00:25:00Z">
              <w:rPr>
                <w:rFonts w:eastAsia="Times New Roman"/>
              </w:rPr>
            </w:rPrChange>
          </w:rPr>
          <w:t>25. The TCGA Research Network. The Cancer Genome Atlas [Internet]. Available from: http://cancergenome.nih.gov/</w:t>
        </w:r>
      </w:ins>
    </w:p>
    <w:p w14:paraId="1EC2CA2B" w14:textId="77777777" w:rsidR="00642AC5" w:rsidRPr="00642AC5" w:rsidRDefault="00642AC5" w:rsidP="00642AC5">
      <w:pPr>
        <w:pStyle w:val="Bibliography"/>
        <w:rPr>
          <w:ins w:id="1103" w:author="Amrit" w:date="2018-02-21T00:25:00Z"/>
          <w:rFonts w:ascii="Times New Roman" w:eastAsia="Times New Roman" w:hAnsi="Times New Roman" w:cs="Times New Roman"/>
          <w:rPrChange w:id="1104" w:author="Amrit" w:date="2018-02-21T00:25:00Z">
            <w:rPr>
              <w:ins w:id="1105" w:author="Amrit" w:date="2018-02-21T00:25:00Z"/>
              <w:rFonts w:eastAsia="Times New Roman"/>
            </w:rPr>
          </w:rPrChange>
        </w:rPr>
        <w:pPrChange w:id="1106" w:author="Amrit" w:date="2018-02-21T00:25:00Z">
          <w:pPr>
            <w:widowControl w:val="0"/>
            <w:autoSpaceDE w:val="0"/>
            <w:autoSpaceDN w:val="0"/>
            <w:adjustRightInd w:val="0"/>
          </w:pPr>
        </w:pPrChange>
      </w:pPr>
      <w:ins w:id="1107" w:author="Amrit" w:date="2018-02-21T00:25:00Z">
        <w:r w:rsidRPr="00642AC5">
          <w:rPr>
            <w:rFonts w:ascii="Times New Roman" w:eastAsia="Times New Roman" w:hAnsi="Times New Roman" w:cs="Times New Roman"/>
            <w:rPrChange w:id="1108" w:author="Amrit" w:date="2018-02-21T00:25:00Z">
              <w:rPr>
                <w:rFonts w:eastAsia="Times New Roman"/>
              </w:rPr>
            </w:rPrChange>
          </w:rPr>
          <w:t xml:space="preserve">26. Singh A, Yamamoto M, Kam SHY, </w:t>
        </w:r>
        <w:proofErr w:type="spellStart"/>
        <w:r w:rsidRPr="00642AC5">
          <w:rPr>
            <w:rFonts w:ascii="Times New Roman" w:eastAsia="Times New Roman" w:hAnsi="Times New Roman" w:cs="Times New Roman"/>
            <w:rPrChange w:id="1109" w:author="Amrit" w:date="2018-02-21T00:25:00Z">
              <w:rPr>
                <w:rFonts w:eastAsia="Times New Roman"/>
              </w:rPr>
            </w:rPrChange>
          </w:rPr>
          <w:t>Ruan</w:t>
        </w:r>
        <w:proofErr w:type="spellEnd"/>
        <w:r w:rsidRPr="00642AC5">
          <w:rPr>
            <w:rFonts w:ascii="Times New Roman" w:eastAsia="Times New Roman" w:hAnsi="Times New Roman" w:cs="Times New Roman"/>
            <w:rPrChange w:id="1110" w:author="Amrit" w:date="2018-02-21T00:25:00Z">
              <w:rPr>
                <w:rFonts w:eastAsia="Times New Roman"/>
              </w:rPr>
            </w:rPrChange>
          </w:rPr>
          <w:t xml:space="preserve"> J, </w:t>
        </w:r>
        <w:proofErr w:type="spellStart"/>
        <w:r w:rsidRPr="00642AC5">
          <w:rPr>
            <w:rFonts w:ascii="Times New Roman" w:eastAsia="Times New Roman" w:hAnsi="Times New Roman" w:cs="Times New Roman"/>
            <w:rPrChange w:id="1111" w:author="Amrit" w:date="2018-02-21T00:25:00Z">
              <w:rPr>
                <w:rFonts w:eastAsia="Times New Roman"/>
              </w:rPr>
            </w:rPrChange>
          </w:rPr>
          <w:t>Gauvreau</w:t>
        </w:r>
        <w:proofErr w:type="spellEnd"/>
        <w:r w:rsidRPr="00642AC5">
          <w:rPr>
            <w:rFonts w:ascii="Times New Roman" w:eastAsia="Times New Roman" w:hAnsi="Times New Roman" w:cs="Times New Roman"/>
            <w:rPrChange w:id="1112" w:author="Amrit" w:date="2018-02-21T00:25:00Z">
              <w:rPr>
                <w:rFonts w:eastAsia="Times New Roman"/>
              </w:rPr>
            </w:rPrChange>
          </w:rPr>
          <w:t xml:space="preserve"> GM, O’Byrne PM, et al. Gene-metabolite expression in blood can discriminate allergen-induced isolated early from dual asthmatic responses. Hsu Y-H, editor. </w:t>
        </w:r>
        <w:proofErr w:type="spellStart"/>
        <w:r w:rsidRPr="00642AC5">
          <w:rPr>
            <w:rFonts w:ascii="Times New Roman" w:eastAsia="Times New Roman" w:hAnsi="Times New Roman" w:cs="Times New Roman"/>
            <w:rPrChange w:id="1113" w:author="Amrit" w:date="2018-02-21T00:25:00Z">
              <w:rPr>
                <w:rFonts w:eastAsia="Times New Roman"/>
              </w:rPr>
            </w:rPrChange>
          </w:rPr>
          <w:t>PLoS</w:t>
        </w:r>
        <w:proofErr w:type="spellEnd"/>
        <w:r w:rsidRPr="00642AC5">
          <w:rPr>
            <w:rFonts w:ascii="Times New Roman" w:eastAsia="Times New Roman" w:hAnsi="Times New Roman" w:cs="Times New Roman"/>
            <w:rPrChange w:id="1114" w:author="Amrit" w:date="2018-02-21T00:25:00Z">
              <w:rPr>
                <w:rFonts w:eastAsia="Times New Roman"/>
              </w:rPr>
            </w:rPrChange>
          </w:rPr>
          <w:t xml:space="preserve"> ONE [Internet]. 2013 [cited 2015 Jul 18];</w:t>
        </w:r>
        <w:proofErr w:type="gramStart"/>
        <w:r w:rsidRPr="00642AC5">
          <w:rPr>
            <w:rFonts w:ascii="Times New Roman" w:eastAsia="Times New Roman" w:hAnsi="Times New Roman" w:cs="Times New Roman"/>
            <w:rPrChange w:id="1115" w:author="Amrit" w:date="2018-02-21T00:25:00Z">
              <w:rPr>
                <w:rFonts w:eastAsia="Times New Roman"/>
              </w:rPr>
            </w:rPrChange>
          </w:rPr>
          <w:t>8:e</w:t>
        </w:r>
        <w:proofErr w:type="gramEnd"/>
        <w:r w:rsidRPr="00642AC5">
          <w:rPr>
            <w:rFonts w:ascii="Times New Roman" w:eastAsia="Times New Roman" w:hAnsi="Times New Roman" w:cs="Times New Roman"/>
            <w:rPrChange w:id="1116" w:author="Amrit" w:date="2018-02-21T00:25:00Z">
              <w:rPr>
                <w:rFonts w:eastAsia="Times New Roman"/>
              </w:rPr>
            </w:rPrChange>
          </w:rPr>
          <w:t>67907. Available from: http://dx.plos.org/10.1371/journal.pone.0067907</w:t>
        </w:r>
      </w:ins>
    </w:p>
    <w:p w14:paraId="31D29017" w14:textId="77777777" w:rsidR="00642AC5" w:rsidRPr="00642AC5" w:rsidRDefault="00642AC5" w:rsidP="00642AC5">
      <w:pPr>
        <w:pStyle w:val="Bibliography"/>
        <w:rPr>
          <w:ins w:id="1117" w:author="Amrit" w:date="2018-02-21T00:25:00Z"/>
          <w:rFonts w:ascii="Times New Roman" w:eastAsia="Times New Roman" w:hAnsi="Times New Roman" w:cs="Times New Roman"/>
          <w:rPrChange w:id="1118" w:author="Amrit" w:date="2018-02-21T00:25:00Z">
            <w:rPr>
              <w:ins w:id="1119" w:author="Amrit" w:date="2018-02-21T00:25:00Z"/>
              <w:rFonts w:eastAsia="Times New Roman"/>
            </w:rPr>
          </w:rPrChange>
        </w:rPr>
        <w:pPrChange w:id="1120" w:author="Amrit" w:date="2018-02-21T00:25:00Z">
          <w:pPr>
            <w:widowControl w:val="0"/>
            <w:autoSpaceDE w:val="0"/>
            <w:autoSpaceDN w:val="0"/>
            <w:adjustRightInd w:val="0"/>
          </w:pPr>
        </w:pPrChange>
      </w:pPr>
      <w:ins w:id="1121" w:author="Amrit" w:date="2018-02-21T00:25:00Z">
        <w:r w:rsidRPr="00642AC5">
          <w:rPr>
            <w:rFonts w:ascii="Times New Roman" w:eastAsia="Times New Roman" w:hAnsi="Times New Roman" w:cs="Times New Roman"/>
            <w:rPrChange w:id="1122" w:author="Amrit" w:date="2018-02-21T00:25:00Z">
              <w:rPr>
                <w:rFonts w:eastAsia="Times New Roman"/>
              </w:rPr>
            </w:rPrChange>
          </w:rPr>
          <w:t xml:space="preserve">27. Singh A, Yamamoto M, </w:t>
        </w:r>
        <w:proofErr w:type="spellStart"/>
        <w:r w:rsidRPr="00642AC5">
          <w:rPr>
            <w:rFonts w:ascii="Times New Roman" w:eastAsia="Times New Roman" w:hAnsi="Times New Roman" w:cs="Times New Roman"/>
            <w:rPrChange w:id="1123" w:author="Amrit" w:date="2018-02-21T00:25:00Z">
              <w:rPr>
                <w:rFonts w:eastAsia="Times New Roman"/>
              </w:rPr>
            </w:rPrChange>
          </w:rPr>
          <w:t>Ruan</w:t>
        </w:r>
        <w:proofErr w:type="spellEnd"/>
        <w:r w:rsidRPr="00642AC5">
          <w:rPr>
            <w:rFonts w:ascii="Times New Roman" w:eastAsia="Times New Roman" w:hAnsi="Times New Roman" w:cs="Times New Roman"/>
            <w:rPrChange w:id="1124" w:author="Amrit" w:date="2018-02-21T00:25:00Z">
              <w:rPr>
                <w:rFonts w:eastAsia="Times New Roman"/>
              </w:rPr>
            </w:rPrChange>
          </w:rPr>
          <w:t xml:space="preserve"> J, Choi JY, </w:t>
        </w:r>
        <w:proofErr w:type="spellStart"/>
        <w:r w:rsidRPr="00642AC5">
          <w:rPr>
            <w:rFonts w:ascii="Times New Roman" w:eastAsia="Times New Roman" w:hAnsi="Times New Roman" w:cs="Times New Roman"/>
            <w:rPrChange w:id="1125" w:author="Amrit" w:date="2018-02-21T00:25:00Z">
              <w:rPr>
                <w:rFonts w:eastAsia="Times New Roman"/>
              </w:rPr>
            </w:rPrChange>
          </w:rPr>
          <w:t>Gauvreau</w:t>
        </w:r>
        <w:proofErr w:type="spellEnd"/>
        <w:r w:rsidRPr="00642AC5">
          <w:rPr>
            <w:rFonts w:ascii="Times New Roman" w:eastAsia="Times New Roman" w:hAnsi="Times New Roman" w:cs="Times New Roman"/>
            <w:rPrChange w:id="1126" w:author="Amrit" w:date="2018-02-21T00:25:00Z">
              <w:rPr>
                <w:rFonts w:eastAsia="Times New Roman"/>
              </w:rPr>
            </w:rPrChange>
          </w:rPr>
          <w:t xml:space="preserve"> GM, </w:t>
        </w:r>
        <w:proofErr w:type="spellStart"/>
        <w:r w:rsidRPr="00642AC5">
          <w:rPr>
            <w:rFonts w:ascii="Times New Roman" w:eastAsia="Times New Roman" w:hAnsi="Times New Roman" w:cs="Times New Roman"/>
            <w:rPrChange w:id="1127" w:author="Amrit" w:date="2018-02-21T00:25:00Z">
              <w:rPr>
                <w:rFonts w:eastAsia="Times New Roman"/>
              </w:rPr>
            </w:rPrChange>
          </w:rPr>
          <w:t>Olek</w:t>
        </w:r>
        <w:proofErr w:type="spellEnd"/>
        <w:r w:rsidRPr="00642AC5">
          <w:rPr>
            <w:rFonts w:ascii="Times New Roman" w:eastAsia="Times New Roman" w:hAnsi="Times New Roman" w:cs="Times New Roman"/>
            <w:rPrChange w:id="1128" w:author="Amrit" w:date="2018-02-21T00:25:00Z">
              <w:rPr>
                <w:rFonts w:eastAsia="Times New Roman"/>
              </w:rPr>
            </w:rPrChange>
          </w:rPr>
          <w:t xml:space="preserve"> S, et al. Th17/</w:t>
        </w:r>
        <w:proofErr w:type="spellStart"/>
        <w:r w:rsidRPr="00642AC5">
          <w:rPr>
            <w:rFonts w:ascii="Times New Roman" w:eastAsia="Times New Roman" w:hAnsi="Times New Roman" w:cs="Times New Roman"/>
            <w:rPrChange w:id="1129" w:author="Amrit" w:date="2018-02-21T00:25:00Z">
              <w:rPr>
                <w:rFonts w:eastAsia="Times New Roman"/>
              </w:rPr>
            </w:rPrChange>
          </w:rPr>
          <w:t>Treg</w:t>
        </w:r>
        <w:proofErr w:type="spellEnd"/>
        <w:r w:rsidRPr="00642AC5">
          <w:rPr>
            <w:rFonts w:ascii="Times New Roman" w:eastAsia="Times New Roman" w:hAnsi="Times New Roman" w:cs="Times New Roman"/>
            <w:rPrChange w:id="1130" w:author="Amrit" w:date="2018-02-21T00:25:00Z">
              <w:rPr>
                <w:rFonts w:eastAsia="Times New Roman"/>
              </w:rPr>
            </w:rPrChange>
          </w:rPr>
          <w:t xml:space="preserve"> ratio derived using DNA methylation analysis is associated with the late phase asthmatic response. Allergy Asthma </w:t>
        </w:r>
        <w:proofErr w:type="spellStart"/>
        <w:r w:rsidRPr="00642AC5">
          <w:rPr>
            <w:rFonts w:ascii="Times New Roman" w:eastAsia="Times New Roman" w:hAnsi="Times New Roman" w:cs="Times New Roman"/>
            <w:rPrChange w:id="1131" w:author="Amrit" w:date="2018-02-21T00:25:00Z">
              <w:rPr>
                <w:rFonts w:eastAsia="Times New Roman"/>
              </w:rPr>
            </w:rPrChange>
          </w:rPr>
          <w:t>Clin</w:t>
        </w:r>
        <w:proofErr w:type="spellEnd"/>
        <w:r w:rsidRPr="00642AC5">
          <w:rPr>
            <w:rFonts w:ascii="Times New Roman" w:eastAsia="Times New Roman" w:hAnsi="Times New Roman" w:cs="Times New Roman"/>
            <w:rPrChange w:id="1132"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1133" w:author="Amrit" w:date="2018-02-21T00:25:00Z">
              <w:rPr>
                <w:rFonts w:eastAsia="Times New Roman"/>
              </w:rPr>
            </w:rPrChange>
          </w:rPr>
          <w:t>Immunol</w:t>
        </w:r>
        <w:proofErr w:type="spellEnd"/>
        <w:r w:rsidRPr="00642AC5">
          <w:rPr>
            <w:rFonts w:ascii="Times New Roman" w:eastAsia="Times New Roman" w:hAnsi="Times New Roman" w:cs="Times New Roman"/>
            <w:rPrChange w:id="1134" w:author="Amrit" w:date="2018-02-21T00:25:00Z">
              <w:rPr>
                <w:rFonts w:eastAsia="Times New Roman"/>
              </w:rPr>
            </w:rPrChange>
          </w:rPr>
          <w:t xml:space="preserve"> [Internet]. 2014 [cited 2016 Mar 2</w:t>
        </w:r>
        <w:proofErr w:type="gramStart"/>
        <w:r w:rsidRPr="00642AC5">
          <w:rPr>
            <w:rFonts w:ascii="Times New Roman" w:eastAsia="Times New Roman" w:hAnsi="Times New Roman" w:cs="Times New Roman"/>
            <w:rPrChange w:id="1135" w:author="Amrit" w:date="2018-02-21T00:25:00Z">
              <w:rPr>
                <w:rFonts w:eastAsia="Times New Roman"/>
              </w:rPr>
            </w:rPrChange>
          </w:rPr>
          <w:t>];10:32</w:t>
        </w:r>
        <w:proofErr w:type="gramEnd"/>
        <w:r w:rsidRPr="00642AC5">
          <w:rPr>
            <w:rFonts w:ascii="Times New Roman" w:eastAsia="Times New Roman" w:hAnsi="Times New Roman" w:cs="Times New Roman"/>
            <w:rPrChange w:id="1136" w:author="Amrit" w:date="2018-02-21T00:25:00Z">
              <w:rPr>
                <w:rFonts w:eastAsia="Times New Roman"/>
              </w:rPr>
            </w:rPrChange>
          </w:rPr>
          <w:t>. Available from: http://www.biomedcentral.com/content/pdf/1710-1492-10-32.pdf</w:t>
        </w:r>
      </w:ins>
    </w:p>
    <w:p w14:paraId="75EE8C3B" w14:textId="77777777" w:rsidR="00642AC5" w:rsidRPr="00642AC5" w:rsidRDefault="00642AC5" w:rsidP="00642AC5">
      <w:pPr>
        <w:pStyle w:val="Bibliography"/>
        <w:rPr>
          <w:ins w:id="1137" w:author="Amrit" w:date="2018-02-21T00:25:00Z"/>
          <w:rFonts w:ascii="Times New Roman" w:eastAsia="Times New Roman" w:hAnsi="Times New Roman" w:cs="Times New Roman"/>
          <w:rPrChange w:id="1138" w:author="Amrit" w:date="2018-02-21T00:25:00Z">
            <w:rPr>
              <w:ins w:id="1139" w:author="Amrit" w:date="2018-02-21T00:25:00Z"/>
              <w:rFonts w:eastAsia="Times New Roman"/>
            </w:rPr>
          </w:rPrChange>
        </w:rPr>
        <w:pPrChange w:id="1140" w:author="Amrit" w:date="2018-02-21T00:25:00Z">
          <w:pPr>
            <w:widowControl w:val="0"/>
            <w:autoSpaceDE w:val="0"/>
            <w:autoSpaceDN w:val="0"/>
            <w:adjustRightInd w:val="0"/>
          </w:pPr>
        </w:pPrChange>
      </w:pPr>
      <w:ins w:id="1141" w:author="Amrit" w:date="2018-02-21T00:25:00Z">
        <w:r w:rsidRPr="00642AC5">
          <w:rPr>
            <w:rFonts w:ascii="Times New Roman" w:eastAsia="Times New Roman" w:hAnsi="Times New Roman" w:cs="Times New Roman"/>
            <w:rPrChange w:id="1142" w:author="Amrit" w:date="2018-02-21T00:25:00Z">
              <w:rPr>
                <w:rFonts w:eastAsia="Times New Roman"/>
              </w:rPr>
            </w:rPrChange>
          </w:rPr>
          <w:t xml:space="preserve">28. Lock EF, </w:t>
        </w:r>
        <w:proofErr w:type="spellStart"/>
        <w:r w:rsidRPr="00642AC5">
          <w:rPr>
            <w:rFonts w:ascii="Times New Roman" w:eastAsia="Times New Roman" w:hAnsi="Times New Roman" w:cs="Times New Roman"/>
            <w:rPrChange w:id="1143" w:author="Amrit" w:date="2018-02-21T00:25:00Z">
              <w:rPr>
                <w:rFonts w:eastAsia="Times New Roman"/>
              </w:rPr>
            </w:rPrChange>
          </w:rPr>
          <w:t>Hoadley</w:t>
        </w:r>
        <w:proofErr w:type="spellEnd"/>
        <w:r w:rsidRPr="00642AC5">
          <w:rPr>
            <w:rFonts w:ascii="Times New Roman" w:eastAsia="Times New Roman" w:hAnsi="Times New Roman" w:cs="Times New Roman"/>
            <w:rPrChange w:id="1144" w:author="Amrit" w:date="2018-02-21T00:25:00Z">
              <w:rPr>
                <w:rFonts w:eastAsia="Times New Roman"/>
              </w:rPr>
            </w:rPrChange>
          </w:rPr>
          <w:t xml:space="preserve"> KA, Marron JS, Nobel AB. Joint and individual variation explained (JIVE) for integrated analysis of multiple data types. Ann </w:t>
        </w:r>
        <w:proofErr w:type="spellStart"/>
        <w:r w:rsidRPr="00642AC5">
          <w:rPr>
            <w:rFonts w:ascii="Times New Roman" w:eastAsia="Times New Roman" w:hAnsi="Times New Roman" w:cs="Times New Roman"/>
            <w:rPrChange w:id="1145" w:author="Amrit" w:date="2018-02-21T00:25:00Z">
              <w:rPr>
                <w:rFonts w:eastAsia="Times New Roman"/>
              </w:rPr>
            </w:rPrChange>
          </w:rPr>
          <w:t>Appl</w:t>
        </w:r>
        <w:proofErr w:type="spellEnd"/>
        <w:r w:rsidRPr="00642AC5">
          <w:rPr>
            <w:rFonts w:ascii="Times New Roman" w:eastAsia="Times New Roman" w:hAnsi="Times New Roman" w:cs="Times New Roman"/>
            <w:rPrChange w:id="1146" w:author="Amrit" w:date="2018-02-21T00:25:00Z">
              <w:rPr>
                <w:rFonts w:eastAsia="Times New Roman"/>
              </w:rPr>
            </w:rPrChange>
          </w:rPr>
          <w:t xml:space="preserve"> Stat [Internet]. 2013 [cited 2018 Jan 24</w:t>
        </w:r>
        <w:proofErr w:type="gramStart"/>
        <w:r w:rsidRPr="00642AC5">
          <w:rPr>
            <w:rFonts w:ascii="Times New Roman" w:eastAsia="Times New Roman" w:hAnsi="Times New Roman" w:cs="Times New Roman"/>
            <w:rPrChange w:id="1147" w:author="Amrit" w:date="2018-02-21T00:25:00Z">
              <w:rPr>
                <w:rFonts w:eastAsia="Times New Roman"/>
              </w:rPr>
            </w:rPrChange>
          </w:rPr>
          <w:t>];7:523</w:t>
        </w:r>
        <w:proofErr w:type="gramEnd"/>
        <w:r w:rsidRPr="00642AC5">
          <w:rPr>
            <w:rFonts w:ascii="Times New Roman" w:eastAsia="Times New Roman" w:hAnsi="Times New Roman" w:cs="Times New Roman"/>
            <w:rPrChange w:id="1148" w:author="Amrit" w:date="2018-02-21T00:25:00Z">
              <w:rPr>
                <w:rFonts w:eastAsia="Times New Roman"/>
              </w:rPr>
            </w:rPrChange>
          </w:rPr>
          <w:t>–42. Available from: http://projecteuclid.org/euclid.aoas/1365527209</w:t>
        </w:r>
      </w:ins>
    </w:p>
    <w:p w14:paraId="5B86B762" w14:textId="77777777" w:rsidR="00642AC5" w:rsidRPr="00642AC5" w:rsidRDefault="00642AC5" w:rsidP="00642AC5">
      <w:pPr>
        <w:pStyle w:val="Bibliography"/>
        <w:rPr>
          <w:ins w:id="1149" w:author="Amrit" w:date="2018-02-21T00:25:00Z"/>
          <w:rFonts w:ascii="Times New Roman" w:eastAsia="Times New Roman" w:hAnsi="Times New Roman" w:cs="Times New Roman"/>
          <w:rPrChange w:id="1150" w:author="Amrit" w:date="2018-02-21T00:25:00Z">
            <w:rPr>
              <w:ins w:id="1151" w:author="Amrit" w:date="2018-02-21T00:25:00Z"/>
              <w:rFonts w:eastAsia="Times New Roman"/>
            </w:rPr>
          </w:rPrChange>
        </w:rPr>
        <w:pPrChange w:id="1152" w:author="Amrit" w:date="2018-02-21T00:25:00Z">
          <w:pPr>
            <w:widowControl w:val="0"/>
            <w:autoSpaceDE w:val="0"/>
            <w:autoSpaceDN w:val="0"/>
            <w:adjustRightInd w:val="0"/>
          </w:pPr>
        </w:pPrChange>
      </w:pPr>
      <w:ins w:id="1153" w:author="Amrit" w:date="2018-02-21T00:25:00Z">
        <w:r w:rsidRPr="00642AC5">
          <w:rPr>
            <w:rFonts w:ascii="Times New Roman" w:eastAsia="Times New Roman" w:hAnsi="Times New Roman" w:cs="Times New Roman"/>
            <w:rPrChange w:id="1154" w:author="Amrit" w:date="2018-02-21T00:25:00Z">
              <w:rPr>
                <w:rFonts w:eastAsia="Times New Roman"/>
              </w:rPr>
            </w:rPrChange>
          </w:rPr>
          <w:t xml:space="preserve">29. </w:t>
        </w:r>
        <w:proofErr w:type="spellStart"/>
        <w:r w:rsidRPr="00642AC5">
          <w:rPr>
            <w:rFonts w:ascii="Times New Roman" w:eastAsia="Times New Roman" w:hAnsi="Times New Roman" w:cs="Times New Roman"/>
            <w:rPrChange w:id="1155" w:author="Amrit" w:date="2018-02-21T00:25:00Z">
              <w:rPr>
                <w:rFonts w:eastAsia="Times New Roman"/>
              </w:rPr>
            </w:rPrChange>
          </w:rPr>
          <w:t>Liberzon</w:t>
        </w:r>
        <w:proofErr w:type="spellEnd"/>
        <w:r w:rsidRPr="00642AC5">
          <w:rPr>
            <w:rFonts w:ascii="Times New Roman" w:eastAsia="Times New Roman" w:hAnsi="Times New Roman" w:cs="Times New Roman"/>
            <w:rPrChange w:id="1156" w:author="Amrit" w:date="2018-02-21T00:25:00Z">
              <w:rPr>
                <w:rFonts w:eastAsia="Times New Roman"/>
              </w:rPr>
            </w:rPrChange>
          </w:rPr>
          <w:t xml:space="preserve"> A, Birger C, </w:t>
        </w:r>
        <w:proofErr w:type="spellStart"/>
        <w:r w:rsidRPr="00642AC5">
          <w:rPr>
            <w:rFonts w:ascii="Times New Roman" w:eastAsia="Times New Roman" w:hAnsi="Times New Roman" w:cs="Times New Roman"/>
            <w:rPrChange w:id="1157" w:author="Amrit" w:date="2018-02-21T00:25:00Z">
              <w:rPr>
                <w:rFonts w:eastAsia="Times New Roman"/>
              </w:rPr>
            </w:rPrChange>
          </w:rPr>
          <w:t>Thorvaldsdóttir</w:t>
        </w:r>
        <w:proofErr w:type="spellEnd"/>
        <w:r w:rsidRPr="00642AC5">
          <w:rPr>
            <w:rFonts w:ascii="Times New Roman" w:eastAsia="Times New Roman" w:hAnsi="Times New Roman" w:cs="Times New Roman"/>
            <w:rPrChange w:id="1158" w:author="Amrit" w:date="2018-02-21T00:25:00Z">
              <w:rPr>
                <w:rFonts w:eastAsia="Times New Roman"/>
              </w:rPr>
            </w:rPrChange>
          </w:rPr>
          <w:t xml:space="preserve"> H, </w:t>
        </w:r>
        <w:proofErr w:type="spellStart"/>
        <w:r w:rsidRPr="00642AC5">
          <w:rPr>
            <w:rFonts w:ascii="Times New Roman" w:eastAsia="Times New Roman" w:hAnsi="Times New Roman" w:cs="Times New Roman"/>
            <w:rPrChange w:id="1159" w:author="Amrit" w:date="2018-02-21T00:25:00Z">
              <w:rPr>
                <w:rFonts w:eastAsia="Times New Roman"/>
              </w:rPr>
            </w:rPrChange>
          </w:rPr>
          <w:t>Ghandi</w:t>
        </w:r>
        <w:proofErr w:type="spellEnd"/>
        <w:r w:rsidRPr="00642AC5">
          <w:rPr>
            <w:rFonts w:ascii="Times New Roman" w:eastAsia="Times New Roman" w:hAnsi="Times New Roman" w:cs="Times New Roman"/>
            <w:rPrChange w:id="1160" w:author="Amrit" w:date="2018-02-21T00:25:00Z">
              <w:rPr>
                <w:rFonts w:eastAsia="Times New Roman"/>
              </w:rPr>
            </w:rPrChange>
          </w:rPr>
          <w:t xml:space="preserve"> M, </w:t>
        </w:r>
        <w:proofErr w:type="spellStart"/>
        <w:r w:rsidRPr="00642AC5">
          <w:rPr>
            <w:rFonts w:ascii="Times New Roman" w:eastAsia="Times New Roman" w:hAnsi="Times New Roman" w:cs="Times New Roman"/>
            <w:rPrChange w:id="1161" w:author="Amrit" w:date="2018-02-21T00:25:00Z">
              <w:rPr>
                <w:rFonts w:eastAsia="Times New Roman"/>
              </w:rPr>
            </w:rPrChange>
          </w:rPr>
          <w:t>Mesirov</w:t>
        </w:r>
        <w:proofErr w:type="spellEnd"/>
        <w:r w:rsidRPr="00642AC5">
          <w:rPr>
            <w:rFonts w:ascii="Times New Roman" w:eastAsia="Times New Roman" w:hAnsi="Times New Roman" w:cs="Times New Roman"/>
            <w:rPrChange w:id="1162" w:author="Amrit" w:date="2018-02-21T00:25:00Z">
              <w:rPr>
                <w:rFonts w:eastAsia="Times New Roman"/>
              </w:rPr>
            </w:rPrChange>
          </w:rPr>
          <w:t xml:space="preserve"> JP, Tamayo P. The Molecular Signatures Database Hallmark Gene Set Collection. Cell </w:t>
        </w:r>
        <w:proofErr w:type="spellStart"/>
        <w:r w:rsidRPr="00642AC5">
          <w:rPr>
            <w:rFonts w:ascii="Times New Roman" w:eastAsia="Times New Roman" w:hAnsi="Times New Roman" w:cs="Times New Roman"/>
            <w:rPrChange w:id="1163" w:author="Amrit" w:date="2018-02-21T00:25:00Z">
              <w:rPr>
                <w:rFonts w:eastAsia="Times New Roman"/>
              </w:rPr>
            </w:rPrChange>
          </w:rPr>
          <w:t>Syst</w:t>
        </w:r>
        <w:proofErr w:type="spellEnd"/>
        <w:r w:rsidRPr="00642AC5">
          <w:rPr>
            <w:rFonts w:ascii="Times New Roman" w:eastAsia="Times New Roman" w:hAnsi="Times New Roman" w:cs="Times New Roman"/>
            <w:rPrChange w:id="1164" w:author="Amrit" w:date="2018-02-21T00:25:00Z">
              <w:rPr>
                <w:rFonts w:eastAsia="Times New Roman"/>
              </w:rPr>
            </w:rPrChange>
          </w:rPr>
          <w:t xml:space="preserve"> [Internet]. 2015 [cited 2018 Jan 30</w:t>
        </w:r>
        <w:proofErr w:type="gramStart"/>
        <w:r w:rsidRPr="00642AC5">
          <w:rPr>
            <w:rFonts w:ascii="Times New Roman" w:eastAsia="Times New Roman" w:hAnsi="Times New Roman" w:cs="Times New Roman"/>
            <w:rPrChange w:id="1165" w:author="Amrit" w:date="2018-02-21T00:25:00Z">
              <w:rPr>
                <w:rFonts w:eastAsia="Times New Roman"/>
              </w:rPr>
            </w:rPrChange>
          </w:rPr>
          <w:t>];1:417</w:t>
        </w:r>
        <w:proofErr w:type="gramEnd"/>
        <w:r w:rsidRPr="00642AC5">
          <w:rPr>
            <w:rFonts w:ascii="Times New Roman" w:eastAsia="Times New Roman" w:hAnsi="Times New Roman" w:cs="Times New Roman"/>
            <w:rPrChange w:id="1166" w:author="Amrit" w:date="2018-02-21T00:25:00Z">
              <w:rPr>
                <w:rFonts w:eastAsia="Times New Roman"/>
              </w:rPr>
            </w:rPrChange>
          </w:rPr>
          <w:t>–25. Available from: http://linkinghub.elsevier.com/retrieve/pii/S2405471215002185</w:t>
        </w:r>
      </w:ins>
    </w:p>
    <w:p w14:paraId="5A35FF7E" w14:textId="77777777" w:rsidR="00642AC5" w:rsidRPr="00642AC5" w:rsidRDefault="00642AC5" w:rsidP="00642AC5">
      <w:pPr>
        <w:pStyle w:val="Bibliography"/>
        <w:rPr>
          <w:ins w:id="1167" w:author="Amrit" w:date="2018-02-21T00:25:00Z"/>
          <w:rFonts w:ascii="Times New Roman" w:eastAsia="Times New Roman" w:hAnsi="Times New Roman" w:cs="Times New Roman"/>
          <w:rPrChange w:id="1168" w:author="Amrit" w:date="2018-02-21T00:25:00Z">
            <w:rPr>
              <w:ins w:id="1169" w:author="Amrit" w:date="2018-02-21T00:25:00Z"/>
              <w:rFonts w:eastAsia="Times New Roman"/>
            </w:rPr>
          </w:rPrChange>
        </w:rPr>
        <w:pPrChange w:id="1170" w:author="Amrit" w:date="2018-02-21T00:25:00Z">
          <w:pPr>
            <w:widowControl w:val="0"/>
            <w:autoSpaceDE w:val="0"/>
            <w:autoSpaceDN w:val="0"/>
            <w:adjustRightInd w:val="0"/>
          </w:pPr>
        </w:pPrChange>
      </w:pPr>
      <w:ins w:id="1171" w:author="Amrit" w:date="2018-02-21T00:25:00Z">
        <w:r w:rsidRPr="00642AC5">
          <w:rPr>
            <w:rFonts w:ascii="Times New Roman" w:eastAsia="Times New Roman" w:hAnsi="Times New Roman" w:cs="Times New Roman"/>
            <w:rPrChange w:id="1172" w:author="Amrit" w:date="2018-02-21T00:25:00Z">
              <w:rPr>
                <w:rFonts w:eastAsia="Times New Roman"/>
              </w:rPr>
            </w:rPrChange>
          </w:rPr>
          <w:t xml:space="preserve">30. </w:t>
        </w:r>
        <w:proofErr w:type="spellStart"/>
        <w:r w:rsidRPr="00642AC5">
          <w:rPr>
            <w:rFonts w:ascii="Times New Roman" w:eastAsia="Times New Roman" w:hAnsi="Times New Roman" w:cs="Times New Roman"/>
            <w:rPrChange w:id="1173" w:author="Amrit" w:date="2018-02-21T00:25:00Z">
              <w:rPr>
                <w:rFonts w:eastAsia="Times New Roman"/>
              </w:rPr>
            </w:rPrChange>
          </w:rPr>
          <w:t>Xie</w:t>
        </w:r>
        <w:proofErr w:type="spellEnd"/>
        <w:r w:rsidRPr="00642AC5">
          <w:rPr>
            <w:rFonts w:ascii="Times New Roman" w:eastAsia="Times New Roman" w:hAnsi="Times New Roman" w:cs="Times New Roman"/>
            <w:rPrChange w:id="1174" w:author="Amrit" w:date="2018-02-21T00:25:00Z">
              <w:rPr>
                <w:rFonts w:eastAsia="Times New Roman"/>
              </w:rPr>
            </w:rPrChange>
          </w:rPr>
          <w:t xml:space="preserve"> B, Ding Q, Han H, Wu D. </w:t>
        </w:r>
        <w:proofErr w:type="spellStart"/>
        <w:r w:rsidRPr="00642AC5">
          <w:rPr>
            <w:rFonts w:ascii="Times New Roman" w:eastAsia="Times New Roman" w:hAnsi="Times New Roman" w:cs="Times New Roman"/>
            <w:rPrChange w:id="1175" w:author="Amrit" w:date="2018-02-21T00:25:00Z">
              <w:rPr>
                <w:rFonts w:eastAsia="Times New Roman"/>
              </w:rPr>
            </w:rPrChange>
          </w:rPr>
          <w:t>miRCancer</w:t>
        </w:r>
        <w:proofErr w:type="spellEnd"/>
        <w:r w:rsidRPr="00642AC5">
          <w:rPr>
            <w:rFonts w:ascii="Times New Roman" w:eastAsia="Times New Roman" w:hAnsi="Times New Roman" w:cs="Times New Roman"/>
            <w:rPrChange w:id="1176" w:author="Amrit" w:date="2018-02-21T00:25:00Z">
              <w:rPr>
                <w:rFonts w:eastAsia="Times New Roman"/>
              </w:rPr>
            </w:rPrChange>
          </w:rPr>
          <w:t>: a microRNA-cancer association database constructed by text mining on literature. Bioinformatics [Internet]. 2013 [cited 2018 Jan 30</w:t>
        </w:r>
        <w:proofErr w:type="gramStart"/>
        <w:r w:rsidRPr="00642AC5">
          <w:rPr>
            <w:rFonts w:ascii="Times New Roman" w:eastAsia="Times New Roman" w:hAnsi="Times New Roman" w:cs="Times New Roman"/>
            <w:rPrChange w:id="1177" w:author="Amrit" w:date="2018-02-21T00:25:00Z">
              <w:rPr>
                <w:rFonts w:eastAsia="Times New Roman"/>
              </w:rPr>
            </w:rPrChange>
          </w:rPr>
          <w:t>];29:638</w:t>
        </w:r>
        <w:proofErr w:type="gramEnd"/>
        <w:r w:rsidRPr="00642AC5">
          <w:rPr>
            <w:rFonts w:ascii="Times New Roman" w:eastAsia="Times New Roman" w:hAnsi="Times New Roman" w:cs="Times New Roman"/>
            <w:rPrChange w:id="1178" w:author="Amrit" w:date="2018-02-21T00:25:00Z">
              <w:rPr>
                <w:rFonts w:eastAsia="Times New Roman"/>
              </w:rPr>
            </w:rPrChange>
          </w:rPr>
          <w:t>–44. Available from: https://academic.oup.com/bioinformatics/article-lookup/doi/10.1093/bioinformatics/btt014</w:t>
        </w:r>
      </w:ins>
    </w:p>
    <w:p w14:paraId="64977D42" w14:textId="77777777" w:rsidR="00642AC5" w:rsidRPr="00642AC5" w:rsidRDefault="00642AC5" w:rsidP="00642AC5">
      <w:pPr>
        <w:pStyle w:val="Bibliography"/>
        <w:rPr>
          <w:ins w:id="1179" w:author="Amrit" w:date="2018-02-21T00:25:00Z"/>
          <w:rFonts w:ascii="Times New Roman" w:eastAsia="Times New Roman" w:hAnsi="Times New Roman" w:cs="Times New Roman"/>
          <w:rPrChange w:id="1180" w:author="Amrit" w:date="2018-02-21T00:25:00Z">
            <w:rPr>
              <w:ins w:id="1181" w:author="Amrit" w:date="2018-02-21T00:25:00Z"/>
              <w:rFonts w:eastAsia="Times New Roman"/>
            </w:rPr>
          </w:rPrChange>
        </w:rPr>
        <w:pPrChange w:id="1182" w:author="Amrit" w:date="2018-02-21T00:25:00Z">
          <w:pPr>
            <w:widowControl w:val="0"/>
            <w:autoSpaceDE w:val="0"/>
            <w:autoSpaceDN w:val="0"/>
            <w:adjustRightInd w:val="0"/>
          </w:pPr>
        </w:pPrChange>
      </w:pPr>
      <w:ins w:id="1183" w:author="Amrit" w:date="2018-02-21T00:25:00Z">
        <w:r w:rsidRPr="00642AC5">
          <w:rPr>
            <w:rFonts w:ascii="Times New Roman" w:eastAsia="Times New Roman" w:hAnsi="Times New Roman" w:cs="Times New Roman"/>
            <w:rPrChange w:id="1184" w:author="Amrit" w:date="2018-02-21T00:25:00Z">
              <w:rPr>
                <w:rFonts w:eastAsia="Times New Roman"/>
              </w:rPr>
            </w:rPrChange>
          </w:rPr>
          <w:t xml:space="preserve">31. </w:t>
        </w:r>
        <w:proofErr w:type="spellStart"/>
        <w:r w:rsidRPr="00642AC5">
          <w:rPr>
            <w:rFonts w:ascii="Times New Roman" w:eastAsia="Times New Roman" w:hAnsi="Times New Roman" w:cs="Times New Roman"/>
            <w:rPrChange w:id="1185" w:author="Amrit" w:date="2018-02-21T00:25:00Z">
              <w:rPr>
                <w:rFonts w:eastAsia="Times New Roman"/>
              </w:rPr>
            </w:rPrChange>
          </w:rPr>
          <w:t>Hamosh</w:t>
        </w:r>
        <w:proofErr w:type="spellEnd"/>
        <w:r w:rsidRPr="00642AC5">
          <w:rPr>
            <w:rFonts w:ascii="Times New Roman" w:eastAsia="Times New Roman" w:hAnsi="Times New Roman" w:cs="Times New Roman"/>
            <w:rPrChange w:id="1186" w:author="Amrit" w:date="2018-02-21T00:25:00Z">
              <w:rPr>
                <w:rFonts w:eastAsia="Times New Roman"/>
              </w:rPr>
            </w:rPrChange>
          </w:rPr>
          <w:t xml:space="preserve"> A. Online Mendelian Inheritance in Man (OMIM), a knowledgebase of human genes and genetic disorders. Nucleic Acids Res [Internet]. 2004 [cited 2018 Jan 30];</w:t>
        </w:r>
        <w:proofErr w:type="gramStart"/>
        <w:r w:rsidRPr="00642AC5">
          <w:rPr>
            <w:rFonts w:ascii="Times New Roman" w:eastAsia="Times New Roman" w:hAnsi="Times New Roman" w:cs="Times New Roman"/>
            <w:rPrChange w:id="1187" w:author="Amrit" w:date="2018-02-21T00:25:00Z">
              <w:rPr>
                <w:rFonts w:eastAsia="Times New Roman"/>
              </w:rPr>
            </w:rPrChange>
          </w:rPr>
          <w:t>33:D</w:t>
        </w:r>
        <w:proofErr w:type="gramEnd"/>
        <w:r w:rsidRPr="00642AC5">
          <w:rPr>
            <w:rFonts w:ascii="Times New Roman" w:eastAsia="Times New Roman" w:hAnsi="Times New Roman" w:cs="Times New Roman"/>
            <w:rPrChange w:id="1188" w:author="Amrit" w:date="2018-02-21T00:25:00Z">
              <w:rPr>
                <w:rFonts w:eastAsia="Times New Roman"/>
              </w:rPr>
            </w:rPrChange>
          </w:rPr>
          <w:t>514–7. Available from: https://academic.oup.com/nar/article-lookup/doi/10.1093/nar/gki033</w:t>
        </w:r>
      </w:ins>
    </w:p>
    <w:p w14:paraId="22AD29D1" w14:textId="77777777" w:rsidR="00642AC5" w:rsidRPr="00642AC5" w:rsidRDefault="00642AC5" w:rsidP="00642AC5">
      <w:pPr>
        <w:pStyle w:val="Bibliography"/>
        <w:rPr>
          <w:ins w:id="1189" w:author="Amrit" w:date="2018-02-21T00:25:00Z"/>
          <w:rFonts w:ascii="Times New Roman" w:eastAsia="Times New Roman" w:hAnsi="Times New Roman" w:cs="Times New Roman"/>
          <w:rPrChange w:id="1190" w:author="Amrit" w:date="2018-02-21T00:25:00Z">
            <w:rPr>
              <w:ins w:id="1191" w:author="Amrit" w:date="2018-02-21T00:25:00Z"/>
              <w:rFonts w:eastAsia="Times New Roman"/>
            </w:rPr>
          </w:rPrChange>
        </w:rPr>
        <w:pPrChange w:id="1192" w:author="Amrit" w:date="2018-02-21T00:25:00Z">
          <w:pPr>
            <w:widowControl w:val="0"/>
            <w:autoSpaceDE w:val="0"/>
            <w:autoSpaceDN w:val="0"/>
            <w:adjustRightInd w:val="0"/>
          </w:pPr>
        </w:pPrChange>
      </w:pPr>
      <w:ins w:id="1193" w:author="Amrit" w:date="2018-02-21T00:25:00Z">
        <w:r w:rsidRPr="00642AC5">
          <w:rPr>
            <w:rFonts w:ascii="Times New Roman" w:eastAsia="Times New Roman" w:hAnsi="Times New Roman" w:cs="Times New Roman"/>
            <w:rPrChange w:id="1194" w:author="Amrit" w:date="2018-02-21T00:25:00Z">
              <w:rPr>
                <w:rFonts w:eastAsia="Times New Roman"/>
              </w:rPr>
            </w:rPrChange>
          </w:rPr>
          <w:t>32. Chung I-F, Chen C-Y, Su S-C, Li C-Y, Wu K-J, Wang H-W, et al. DriverDBv2: a database for human cancer driver gene research. Nucleic Acids Res [Internet]. 2016 [cited 2018 Jan 30];</w:t>
        </w:r>
        <w:proofErr w:type="gramStart"/>
        <w:r w:rsidRPr="00642AC5">
          <w:rPr>
            <w:rFonts w:ascii="Times New Roman" w:eastAsia="Times New Roman" w:hAnsi="Times New Roman" w:cs="Times New Roman"/>
            <w:rPrChange w:id="1195" w:author="Amrit" w:date="2018-02-21T00:25:00Z">
              <w:rPr>
                <w:rFonts w:eastAsia="Times New Roman"/>
              </w:rPr>
            </w:rPrChange>
          </w:rPr>
          <w:t>44:D</w:t>
        </w:r>
        <w:proofErr w:type="gramEnd"/>
        <w:r w:rsidRPr="00642AC5">
          <w:rPr>
            <w:rFonts w:ascii="Times New Roman" w:eastAsia="Times New Roman" w:hAnsi="Times New Roman" w:cs="Times New Roman"/>
            <w:rPrChange w:id="1196" w:author="Amrit" w:date="2018-02-21T00:25:00Z">
              <w:rPr>
                <w:rFonts w:eastAsia="Times New Roman"/>
              </w:rPr>
            </w:rPrChange>
          </w:rPr>
          <w:t>975–9. Available from: https://academic.oup.com/nar/article-lookup/doi/10.1093/nar/gkv1314</w:t>
        </w:r>
      </w:ins>
    </w:p>
    <w:p w14:paraId="6829EC6C" w14:textId="77777777" w:rsidR="00642AC5" w:rsidRPr="00642AC5" w:rsidRDefault="00642AC5" w:rsidP="00642AC5">
      <w:pPr>
        <w:pStyle w:val="Bibliography"/>
        <w:rPr>
          <w:ins w:id="1197" w:author="Amrit" w:date="2018-02-21T00:25:00Z"/>
          <w:rFonts w:ascii="Times New Roman" w:eastAsia="Times New Roman" w:hAnsi="Times New Roman" w:cs="Times New Roman"/>
          <w:rPrChange w:id="1198" w:author="Amrit" w:date="2018-02-21T00:25:00Z">
            <w:rPr>
              <w:ins w:id="1199" w:author="Amrit" w:date="2018-02-21T00:25:00Z"/>
              <w:rFonts w:eastAsia="Times New Roman"/>
            </w:rPr>
          </w:rPrChange>
        </w:rPr>
        <w:pPrChange w:id="1200" w:author="Amrit" w:date="2018-02-21T00:25:00Z">
          <w:pPr>
            <w:widowControl w:val="0"/>
            <w:autoSpaceDE w:val="0"/>
            <w:autoSpaceDN w:val="0"/>
            <w:adjustRightInd w:val="0"/>
          </w:pPr>
        </w:pPrChange>
      </w:pPr>
      <w:ins w:id="1201" w:author="Amrit" w:date="2018-02-21T00:25:00Z">
        <w:r w:rsidRPr="00642AC5">
          <w:rPr>
            <w:rFonts w:ascii="Times New Roman" w:eastAsia="Times New Roman" w:hAnsi="Times New Roman" w:cs="Times New Roman"/>
            <w:rPrChange w:id="1202" w:author="Amrit" w:date="2018-02-21T00:25:00Z">
              <w:rPr>
                <w:rFonts w:eastAsia="Times New Roman"/>
              </w:rPr>
            </w:rPrChange>
          </w:rPr>
          <w:t xml:space="preserve">33. </w:t>
        </w:r>
        <w:proofErr w:type="spellStart"/>
        <w:r w:rsidRPr="00642AC5">
          <w:rPr>
            <w:rFonts w:ascii="Times New Roman" w:eastAsia="Times New Roman" w:hAnsi="Times New Roman" w:cs="Times New Roman"/>
            <w:rPrChange w:id="1203" w:author="Amrit" w:date="2018-02-21T00:25:00Z">
              <w:rPr>
                <w:rFonts w:eastAsia="Times New Roman"/>
              </w:rPr>
            </w:rPrChange>
          </w:rPr>
          <w:t>Liquet</w:t>
        </w:r>
        <w:proofErr w:type="spellEnd"/>
        <w:r w:rsidRPr="00642AC5">
          <w:rPr>
            <w:rFonts w:ascii="Times New Roman" w:eastAsia="Times New Roman" w:hAnsi="Times New Roman" w:cs="Times New Roman"/>
            <w:rPrChange w:id="1204" w:author="Amrit" w:date="2018-02-21T00:25:00Z">
              <w:rPr>
                <w:rFonts w:eastAsia="Times New Roman"/>
              </w:rPr>
            </w:rPrChange>
          </w:rPr>
          <w:t xml:space="preserve"> B, </w:t>
        </w:r>
        <w:proofErr w:type="spellStart"/>
        <w:r w:rsidRPr="00642AC5">
          <w:rPr>
            <w:rFonts w:ascii="Times New Roman" w:eastAsia="Times New Roman" w:hAnsi="Times New Roman" w:cs="Times New Roman"/>
            <w:rPrChange w:id="1205" w:author="Amrit" w:date="2018-02-21T00:25:00Z">
              <w:rPr>
                <w:rFonts w:eastAsia="Times New Roman"/>
              </w:rPr>
            </w:rPrChange>
          </w:rPr>
          <w:t>Lê</w:t>
        </w:r>
        <w:proofErr w:type="spellEnd"/>
        <w:r w:rsidRPr="00642AC5">
          <w:rPr>
            <w:rFonts w:ascii="Times New Roman" w:eastAsia="Times New Roman" w:hAnsi="Times New Roman" w:cs="Times New Roman"/>
            <w:rPrChange w:id="1206" w:author="Amrit" w:date="2018-02-21T00:25:00Z">
              <w:rPr>
                <w:rFonts w:eastAsia="Times New Roman"/>
              </w:rPr>
            </w:rPrChange>
          </w:rPr>
          <w:t xml:space="preserve"> Cao K-A, </w:t>
        </w:r>
        <w:proofErr w:type="spellStart"/>
        <w:r w:rsidRPr="00642AC5">
          <w:rPr>
            <w:rFonts w:ascii="Times New Roman" w:eastAsia="Times New Roman" w:hAnsi="Times New Roman" w:cs="Times New Roman"/>
            <w:rPrChange w:id="1207" w:author="Amrit" w:date="2018-02-21T00:25:00Z">
              <w:rPr>
                <w:rFonts w:eastAsia="Times New Roman"/>
              </w:rPr>
            </w:rPrChange>
          </w:rPr>
          <w:t>Hocini</w:t>
        </w:r>
        <w:proofErr w:type="spellEnd"/>
        <w:r w:rsidRPr="00642AC5">
          <w:rPr>
            <w:rFonts w:ascii="Times New Roman" w:eastAsia="Times New Roman" w:hAnsi="Times New Roman" w:cs="Times New Roman"/>
            <w:rPrChange w:id="1208" w:author="Amrit" w:date="2018-02-21T00:25:00Z">
              <w:rPr>
                <w:rFonts w:eastAsia="Times New Roman"/>
              </w:rPr>
            </w:rPrChange>
          </w:rPr>
          <w:t xml:space="preserve"> H, </w:t>
        </w:r>
        <w:proofErr w:type="spellStart"/>
        <w:r w:rsidRPr="00642AC5">
          <w:rPr>
            <w:rFonts w:ascii="Times New Roman" w:eastAsia="Times New Roman" w:hAnsi="Times New Roman" w:cs="Times New Roman"/>
            <w:rPrChange w:id="1209" w:author="Amrit" w:date="2018-02-21T00:25:00Z">
              <w:rPr>
                <w:rFonts w:eastAsia="Times New Roman"/>
              </w:rPr>
            </w:rPrChange>
          </w:rPr>
          <w:t>Thiébaut</w:t>
        </w:r>
        <w:proofErr w:type="spellEnd"/>
        <w:r w:rsidRPr="00642AC5">
          <w:rPr>
            <w:rFonts w:ascii="Times New Roman" w:eastAsia="Times New Roman" w:hAnsi="Times New Roman" w:cs="Times New Roman"/>
            <w:rPrChange w:id="1210" w:author="Amrit" w:date="2018-02-21T00:25:00Z">
              <w:rPr>
                <w:rFonts w:eastAsia="Times New Roman"/>
              </w:rPr>
            </w:rPrChange>
          </w:rPr>
          <w:t xml:space="preserve"> R. A novel approach for biomarker selection and the integration of repeated measures experiments from two assays. BMC Bioinformatics [Internet]. 2012 [cited 2015 Jul 18</w:t>
        </w:r>
        <w:proofErr w:type="gramStart"/>
        <w:r w:rsidRPr="00642AC5">
          <w:rPr>
            <w:rFonts w:ascii="Times New Roman" w:eastAsia="Times New Roman" w:hAnsi="Times New Roman" w:cs="Times New Roman"/>
            <w:rPrChange w:id="1211" w:author="Amrit" w:date="2018-02-21T00:25:00Z">
              <w:rPr>
                <w:rFonts w:eastAsia="Times New Roman"/>
              </w:rPr>
            </w:rPrChange>
          </w:rPr>
          <w:t>];13:325</w:t>
        </w:r>
        <w:proofErr w:type="gramEnd"/>
        <w:r w:rsidRPr="00642AC5">
          <w:rPr>
            <w:rFonts w:ascii="Times New Roman" w:eastAsia="Times New Roman" w:hAnsi="Times New Roman" w:cs="Times New Roman"/>
            <w:rPrChange w:id="1212" w:author="Amrit" w:date="2018-02-21T00:25:00Z">
              <w:rPr>
                <w:rFonts w:eastAsia="Times New Roman"/>
              </w:rPr>
            </w:rPrChange>
          </w:rPr>
          <w:t>. Available from: http://www.biomedcentral.com/1471-2105/13/325/</w:t>
        </w:r>
      </w:ins>
    </w:p>
    <w:p w14:paraId="2B5FDF99" w14:textId="77777777" w:rsidR="00642AC5" w:rsidRPr="00642AC5" w:rsidRDefault="00642AC5" w:rsidP="00642AC5">
      <w:pPr>
        <w:pStyle w:val="Bibliography"/>
        <w:rPr>
          <w:ins w:id="1213" w:author="Amrit" w:date="2018-02-21T00:25:00Z"/>
          <w:rFonts w:ascii="Times New Roman" w:eastAsia="Times New Roman" w:hAnsi="Times New Roman" w:cs="Times New Roman"/>
          <w:rPrChange w:id="1214" w:author="Amrit" w:date="2018-02-21T00:25:00Z">
            <w:rPr>
              <w:ins w:id="1215" w:author="Amrit" w:date="2018-02-21T00:25:00Z"/>
              <w:rFonts w:eastAsia="Times New Roman"/>
            </w:rPr>
          </w:rPrChange>
        </w:rPr>
        <w:pPrChange w:id="1216" w:author="Amrit" w:date="2018-02-21T00:25:00Z">
          <w:pPr>
            <w:widowControl w:val="0"/>
            <w:autoSpaceDE w:val="0"/>
            <w:autoSpaceDN w:val="0"/>
            <w:adjustRightInd w:val="0"/>
          </w:pPr>
        </w:pPrChange>
      </w:pPr>
      <w:ins w:id="1217" w:author="Amrit" w:date="2018-02-21T00:25:00Z">
        <w:r w:rsidRPr="00642AC5">
          <w:rPr>
            <w:rFonts w:ascii="Times New Roman" w:eastAsia="Times New Roman" w:hAnsi="Times New Roman" w:cs="Times New Roman"/>
            <w:rPrChange w:id="1218" w:author="Amrit" w:date="2018-02-21T00:25:00Z">
              <w:rPr>
                <w:rFonts w:eastAsia="Times New Roman"/>
              </w:rPr>
            </w:rPrChange>
          </w:rPr>
          <w:lastRenderedPageBreak/>
          <w:t xml:space="preserve">34. </w:t>
        </w:r>
        <w:proofErr w:type="spellStart"/>
        <w:r w:rsidRPr="00642AC5">
          <w:rPr>
            <w:rFonts w:ascii="Times New Roman" w:eastAsia="Times New Roman" w:hAnsi="Times New Roman" w:cs="Times New Roman"/>
            <w:rPrChange w:id="1219" w:author="Amrit" w:date="2018-02-21T00:25:00Z">
              <w:rPr>
                <w:rFonts w:eastAsia="Times New Roman"/>
              </w:rPr>
            </w:rPrChange>
          </w:rPr>
          <w:t>Allahyar</w:t>
        </w:r>
        <w:proofErr w:type="spellEnd"/>
        <w:r w:rsidRPr="00642AC5">
          <w:rPr>
            <w:rFonts w:ascii="Times New Roman" w:eastAsia="Times New Roman" w:hAnsi="Times New Roman" w:cs="Times New Roman"/>
            <w:rPrChange w:id="1220" w:author="Amrit" w:date="2018-02-21T00:25:00Z">
              <w:rPr>
                <w:rFonts w:eastAsia="Times New Roman"/>
              </w:rPr>
            </w:rPrChange>
          </w:rPr>
          <w:t xml:space="preserve"> A, de Ridder J. FERAL: network-based classifier with application to breast cancer outcome prediction. Bioinformatics [Internet]. 2015 [cited 2018 Feb 1];</w:t>
        </w:r>
        <w:proofErr w:type="gramStart"/>
        <w:r w:rsidRPr="00642AC5">
          <w:rPr>
            <w:rFonts w:ascii="Times New Roman" w:eastAsia="Times New Roman" w:hAnsi="Times New Roman" w:cs="Times New Roman"/>
            <w:rPrChange w:id="1221" w:author="Amrit" w:date="2018-02-21T00:25:00Z">
              <w:rPr>
                <w:rFonts w:eastAsia="Times New Roman"/>
              </w:rPr>
            </w:rPrChange>
          </w:rPr>
          <w:t>31:i</w:t>
        </w:r>
        <w:proofErr w:type="gramEnd"/>
        <w:r w:rsidRPr="00642AC5">
          <w:rPr>
            <w:rFonts w:ascii="Times New Roman" w:eastAsia="Times New Roman" w:hAnsi="Times New Roman" w:cs="Times New Roman"/>
            <w:rPrChange w:id="1222" w:author="Amrit" w:date="2018-02-21T00:25:00Z">
              <w:rPr>
                <w:rFonts w:eastAsia="Times New Roman"/>
              </w:rPr>
            </w:rPrChange>
          </w:rPr>
          <w:t>311–9. Available from: https://academic.oup.com/bioinformatics/article-lookup/doi/10.1093/bioinformatics/btv255</w:t>
        </w:r>
      </w:ins>
    </w:p>
    <w:p w14:paraId="1811CDCC" w14:textId="77777777" w:rsidR="00642AC5" w:rsidRPr="00642AC5" w:rsidRDefault="00642AC5" w:rsidP="00642AC5">
      <w:pPr>
        <w:pStyle w:val="Bibliography"/>
        <w:rPr>
          <w:ins w:id="1223" w:author="Amrit" w:date="2018-02-21T00:25:00Z"/>
          <w:rFonts w:ascii="Times New Roman" w:eastAsia="Times New Roman" w:hAnsi="Times New Roman" w:cs="Times New Roman"/>
          <w:rPrChange w:id="1224" w:author="Amrit" w:date="2018-02-21T00:25:00Z">
            <w:rPr>
              <w:ins w:id="1225" w:author="Amrit" w:date="2018-02-21T00:25:00Z"/>
              <w:rFonts w:eastAsia="Times New Roman"/>
            </w:rPr>
          </w:rPrChange>
        </w:rPr>
        <w:pPrChange w:id="1226" w:author="Amrit" w:date="2018-02-21T00:25:00Z">
          <w:pPr>
            <w:widowControl w:val="0"/>
            <w:autoSpaceDE w:val="0"/>
            <w:autoSpaceDN w:val="0"/>
            <w:adjustRightInd w:val="0"/>
          </w:pPr>
        </w:pPrChange>
      </w:pPr>
      <w:ins w:id="1227" w:author="Amrit" w:date="2018-02-21T00:25:00Z">
        <w:r w:rsidRPr="00642AC5">
          <w:rPr>
            <w:rFonts w:ascii="Times New Roman" w:eastAsia="Times New Roman" w:hAnsi="Times New Roman" w:cs="Times New Roman"/>
            <w:rPrChange w:id="1228" w:author="Amrit" w:date="2018-02-21T00:25:00Z">
              <w:rPr>
                <w:rFonts w:eastAsia="Times New Roman"/>
              </w:rPr>
            </w:rPrChange>
          </w:rPr>
          <w:t xml:space="preserve">35. </w:t>
        </w:r>
        <w:proofErr w:type="spellStart"/>
        <w:r w:rsidRPr="00642AC5">
          <w:rPr>
            <w:rFonts w:ascii="Times New Roman" w:eastAsia="Times New Roman" w:hAnsi="Times New Roman" w:cs="Times New Roman"/>
            <w:rPrChange w:id="1229" w:author="Amrit" w:date="2018-02-21T00:25:00Z">
              <w:rPr>
                <w:rFonts w:eastAsia="Times New Roman"/>
              </w:rPr>
            </w:rPrChange>
          </w:rPr>
          <w:t>Cun</w:t>
        </w:r>
        <w:proofErr w:type="spellEnd"/>
        <w:r w:rsidRPr="00642AC5">
          <w:rPr>
            <w:rFonts w:ascii="Times New Roman" w:eastAsia="Times New Roman" w:hAnsi="Times New Roman" w:cs="Times New Roman"/>
            <w:rPrChange w:id="1230" w:author="Amrit" w:date="2018-02-21T00:25:00Z">
              <w:rPr>
                <w:rFonts w:eastAsia="Times New Roman"/>
              </w:rPr>
            </w:rPrChange>
          </w:rPr>
          <w:t xml:space="preserve"> Y, </w:t>
        </w:r>
        <w:proofErr w:type="spellStart"/>
        <w:r w:rsidRPr="00642AC5">
          <w:rPr>
            <w:rFonts w:ascii="Times New Roman" w:eastAsia="Times New Roman" w:hAnsi="Times New Roman" w:cs="Times New Roman"/>
            <w:rPrChange w:id="1231" w:author="Amrit" w:date="2018-02-21T00:25:00Z">
              <w:rPr>
                <w:rFonts w:eastAsia="Times New Roman"/>
              </w:rPr>
            </w:rPrChange>
          </w:rPr>
          <w:t>Fröhlich</w:t>
        </w:r>
        <w:proofErr w:type="spellEnd"/>
        <w:r w:rsidRPr="00642AC5">
          <w:rPr>
            <w:rFonts w:ascii="Times New Roman" w:eastAsia="Times New Roman" w:hAnsi="Times New Roman" w:cs="Times New Roman"/>
            <w:rPrChange w:id="1232" w:author="Amrit" w:date="2018-02-21T00:25:00Z">
              <w:rPr>
                <w:rFonts w:eastAsia="Times New Roman"/>
              </w:rPr>
            </w:rPrChange>
          </w:rPr>
          <w:t xml:space="preserve"> H. Network and data integration for biomarker signature discovery via network smoothed t-statistics. </w:t>
        </w:r>
        <w:proofErr w:type="spellStart"/>
        <w:r w:rsidRPr="00642AC5">
          <w:rPr>
            <w:rFonts w:ascii="Times New Roman" w:eastAsia="Times New Roman" w:hAnsi="Times New Roman" w:cs="Times New Roman"/>
            <w:rPrChange w:id="1233" w:author="Amrit" w:date="2018-02-21T00:25:00Z">
              <w:rPr>
                <w:rFonts w:eastAsia="Times New Roman"/>
              </w:rPr>
            </w:rPrChange>
          </w:rPr>
          <w:t>Boccaletti</w:t>
        </w:r>
        <w:proofErr w:type="spellEnd"/>
        <w:r w:rsidRPr="00642AC5">
          <w:rPr>
            <w:rFonts w:ascii="Times New Roman" w:eastAsia="Times New Roman" w:hAnsi="Times New Roman" w:cs="Times New Roman"/>
            <w:rPrChange w:id="1234" w:author="Amrit" w:date="2018-02-21T00:25:00Z">
              <w:rPr>
                <w:rFonts w:eastAsia="Times New Roman"/>
              </w:rPr>
            </w:rPrChange>
          </w:rPr>
          <w:t xml:space="preserve"> S, editor. </w:t>
        </w:r>
        <w:proofErr w:type="spellStart"/>
        <w:r w:rsidRPr="00642AC5">
          <w:rPr>
            <w:rFonts w:ascii="Times New Roman" w:eastAsia="Times New Roman" w:hAnsi="Times New Roman" w:cs="Times New Roman"/>
            <w:rPrChange w:id="1235" w:author="Amrit" w:date="2018-02-21T00:25:00Z">
              <w:rPr>
                <w:rFonts w:eastAsia="Times New Roman"/>
              </w:rPr>
            </w:rPrChange>
          </w:rPr>
          <w:t>PLoS</w:t>
        </w:r>
        <w:proofErr w:type="spellEnd"/>
        <w:r w:rsidRPr="00642AC5">
          <w:rPr>
            <w:rFonts w:ascii="Times New Roman" w:eastAsia="Times New Roman" w:hAnsi="Times New Roman" w:cs="Times New Roman"/>
            <w:rPrChange w:id="1236" w:author="Amrit" w:date="2018-02-21T00:25:00Z">
              <w:rPr>
                <w:rFonts w:eastAsia="Times New Roman"/>
              </w:rPr>
            </w:rPrChange>
          </w:rPr>
          <w:t xml:space="preserve"> ONE [Internet]. 2013 [cited 2017 May 30];</w:t>
        </w:r>
        <w:proofErr w:type="gramStart"/>
        <w:r w:rsidRPr="00642AC5">
          <w:rPr>
            <w:rFonts w:ascii="Times New Roman" w:eastAsia="Times New Roman" w:hAnsi="Times New Roman" w:cs="Times New Roman"/>
            <w:rPrChange w:id="1237" w:author="Amrit" w:date="2018-02-21T00:25:00Z">
              <w:rPr>
                <w:rFonts w:eastAsia="Times New Roman"/>
              </w:rPr>
            </w:rPrChange>
          </w:rPr>
          <w:t>8:e</w:t>
        </w:r>
        <w:proofErr w:type="gramEnd"/>
        <w:r w:rsidRPr="00642AC5">
          <w:rPr>
            <w:rFonts w:ascii="Times New Roman" w:eastAsia="Times New Roman" w:hAnsi="Times New Roman" w:cs="Times New Roman"/>
            <w:rPrChange w:id="1238" w:author="Amrit" w:date="2018-02-21T00:25:00Z">
              <w:rPr>
                <w:rFonts w:eastAsia="Times New Roman"/>
              </w:rPr>
            </w:rPrChange>
          </w:rPr>
          <w:t>73074. Available from: http://dx.plos.org/10.1371/journal.pone.0073074</w:t>
        </w:r>
      </w:ins>
    </w:p>
    <w:p w14:paraId="7E10BD15" w14:textId="77777777" w:rsidR="00642AC5" w:rsidRPr="00642AC5" w:rsidRDefault="00642AC5" w:rsidP="00642AC5">
      <w:pPr>
        <w:pStyle w:val="Bibliography"/>
        <w:rPr>
          <w:ins w:id="1239" w:author="Amrit" w:date="2018-02-21T00:25:00Z"/>
          <w:rFonts w:ascii="Times New Roman" w:eastAsia="Times New Roman" w:hAnsi="Times New Roman" w:cs="Times New Roman"/>
          <w:rPrChange w:id="1240" w:author="Amrit" w:date="2018-02-21T00:25:00Z">
            <w:rPr>
              <w:ins w:id="1241" w:author="Amrit" w:date="2018-02-21T00:25:00Z"/>
              <w:rFonts w:eastAsia="Times New Roman"/>
            </w:rPr>
          </w:rPrChange>
        </w:rPr>
        <w:pPrChange w:id="1242" w:author="Amrit" w:date="2018-02-21T00:25:00Z">
          <w:pPr>
            <w:widowControl w:val="0"/>
            <w:autoSpaceDE w:val="0"/>
            <w:autoSpaceDN w:val="0"/>
            <w:adjustRightInd w:val="0"/>
          </w:pPr>
        </w:pPrChange>
      </w:pPr>
      <w:ins w:id="1243" w:author="Amrit" w:date="2018-02-21T00:25:00Z">
        <w:r w:rsidRPr="00642AC5">
          <w:rPr>
            <w:rFonts w:ascii="Times New Roman" w:eastAsia="Times New Roman" w:hAnsi="Times New Roman" w:cs="Times New Roman"/>
            <w:rPrChange w:id="1244" w:author="Amrit" w:date="2018-02-21T00:25:00Z">
              <w:rPr>
                <w:rFonts w:eastAsia="Times New Roman"/>
              </w:rPr>
            </w:rPrChange>
          </w:rPr>
          <w:t xml:space="preserve">36. </w:t>
        </w:r>
        <w:proofErr w:type="spellStart"/>
        <w:r w:rsidRPr="00642AC5">
          <w:rPr>
            <w:rFonts w:ascii="Times New Roman" w:eastAsia="Times New Roman" w:hAnsi="Times New Roman" w:cs="Times New Roman"/>
            <w:rPrChange w:id="1245" w:author="Amrit" w:date="2018-02-21T00:25:00Z">
              <w:rPr>
                <w:rFonts w:eastAsia="Times New Roman"/>
              </w:rPr>
            </w:rPrChange>
          </w:rPr>
          <w:t>Sokolov</w:t>
        </w:r>
        <w:proofErr w:type="spellEnd"/>
        <w:r w:rsidRPr="00642AC5">
          <w:rPr>
            <w:rFonts w:ascii="Times New Roman" w:eastAsia="Times New Roman" w:hAnsi="Times New Roman" w:cs="Times New Roman"/>
            <w:rPrChange w:id="1246" w:author="Amrit" w:date="2018-02-21T00:25:00Z">
              <w:rPr>
                <w:rFonts w:eastAsia="Times New Roman"/>
              </w:rPr>
            </w:rPrChange>
          </w:rPr>
          <w:t xml:space="preserve"> A, Carlin DE, Paull EO, </w:t>
        </w:r>
        <w:proofErr w:type="spellStart"/>
        <w:r w:rsidRPr="00642AC5">
          <w:rPr>
            <w:rFonts w:ascii="Times New Roman" w:eastAsia="Times New Roman" w:hAnsi="Times New Roman" w:cs="Times New Roman"/>
            <w:rPrChange w:id="1247" w:author="Amrit" w:date="2018-02-21T00:25:00Z">
              <w:rPr>
                <w:rFonts w:eastAsia="Times New Roman"/>
              </w:rPr>
            </w:rPrChange>
          </w:rPr>
          <w:t>Baertsch</w:t>
        </w:r>
        <w:proofErr w:type="spellEnd"/>
        <w:r w:rsidRPr="00642AC5">
          <w:rPr>
            <w:rFonts w:ascii="Times New Roman" w:eastAsia="Times New Roman" w:hAnsi="Times New Roman" w:cs="Times New Roman"/>
            <w:rPrChange w:id="1248" w:author="Amrit" w:date="2018-02-21T00:25:00Z">
              <w:rPr>
                <w:rFonts w:eastAsia="Times New Roman"/>
              </w:rPr>
            </w:rPrChange>
          </w:rPr>
          <w:t xml:space="preserve"> R, Stuart JM. Pathway-based genomics prediction using generalized elastic net. </w:t>
        </w:r>
        <w:proofErr w:type="spellStart"/>
        <w:r w:rsidRPr="00642AC5">
          <w:rPr>
            <w:rFonts w:ascii="Times New Roman" w:eastAsia="Times New Roman" w:hAnsi="Times New Roman" w:cs="Times New Roman"/>
            <w:rPrChange w:id="1249" w:author="Amrit" w:date="2018-02-21T00:25:00Z">
              <w:rPr>
                <w:rFonts w:eastAsia="Times New Roman"/>
              </w:rPr>
            </w:rPrChange>
          </w:rPr>
          <w:t>PLoS</w:t>
        </w:r>
        <w:proofErr w:type="spellEnd"/>
        <w:r w:rsidRPr="00642AC5">
          <w:rPr>
            <w:rFonts w:ascii="Times New Roman" w:eastAsia="Times New Roman" w:hAnsi="Times New Roman" w:cs="Times New Roman"/>
            <w:rPrChange w:id="1250"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1251" w:author="Amrit" w:date="2018-02-21T00:25:00Z">
              <w:rPr>
                <w:rFonts w:eastAsia="Times New Roman"/>
              </w:rPr>
            </w:rPrChange>
          </w:rPr>
          <w:t>Comput</w:t>
        </w:r>
        <w:proofErr w:type="spellEnd"/>
        <w:r w:rsidRPr="00642AC5">
          <w:rPr>
            <w:rFonts w:ascii="Times New Roman" w:eastAsia="Times New Roman" w:hAnsi="Times New Roman" w:cs="Times New Roman"/>
            <w:rPrChange w:id="1252"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1253" w:author="Amrit" w:date="2018-02-21T00:25:00Z">
              <w:rPr>
                <w:rFonts w:eastAsia="Times New Roman"/>
              </w:rPr>
            </w:rPrChange>
          </w:rPr>
          <w:t>Biol</w:t>
        </w:r>
        <w:proofErr w:type="spellEnd"/>
        <w:r w:rsidRPr="00642AC5">
          <w:rPr>
            <w:rFonts w:ascii="Times New Roman" w:eastAsia="Times New Roman" w:hAnsi="Times New Roman" w:cs="Times New Roman"/>
            <w:rPrChange w:id="1254" w:author="Amrit" w:date="2018-02-21T00:25:00Z">
              <w:rPr>
                <w:rFonts w:eastAsia="Times New Roman"/>
              </w:rPr>
            </w:rPrChange>
          </w:rPr>
          <w:t xml:space="preserve"> [Internet]. 2016 [cited 2017 May 30];</w:t>
        </w:r>
        <w:proofErr w:type="gramStart"/>
        <w:r w:rsidRPr="00642AC5">
          <w:rPr>
            <w:rFonts w:ascii="Times New Roman" w:eastAsia="Times New Roman" w:hAnsi="Times New Roman" w:cs="Times New Roman"/>
            <w:rPrChange w:id="1255" w:author="Amrit" w:date="2018-02-21T00:25:00Z">
              <w:rPr>
                <w:rFonts w:eastAsia="Times New Roman"/>
              </w:rPr>
            </w:rPrChange>
          </w:rPr>
          <w:t>12:e</w:t>
        </w:r>
        <w:proofErr w:type="gramEnd"/>
        <w:r w:rsidRPr="00642AC5">
          <w:rPr>
            <w:rFonts w:ascii="Times New Roman" w:eastAsia="Times New Roman" w:hAnsi="Times New Roman" w:cs="Times New Roman"/>
            <w:rPrChange w:id="1256" w:author="Amrit" w:date="2018-02-21T00:25:00Z">
              <w:rPr>
                <w:rFonts w:eastAsia="Times New Roman"/>
              </w:rPr>
            </w:rPrChange>
          </w:rPr>
          <w:t>1004790. Available from: http://journals.plos.org/ploscompbiol/article?id=10.1371/journal.pcbi.1004790</w:t>
        </w:r>
      </w:ins>
    </w:p>
    <w:p w14:paraId="6332D4C0" w14:textId="77777777" w:rsidR="00642AC5" w:rsidRPr="00642AC5" w:rsidRDefault="00642AC5" w:rsidP="00642AC5">
      <w:pPr>
        <w:pStyle w:val="Bibliography"/>
        <w:rPr>
          <w:ins w:id="1257" w:author="Amrit" w:date="2018-02-21T00:25:00Z"/>
          <w:rFonts w:ascii="Times New Roman" w:eastAsia="Times New Roman" w:hAnsi="Times New Roman" w:cs="Times New Roman"/>
          <w:rPrChange w:id="1258" w:author="Amrit" w:date="2018-02-21T00:25:00Z">
            <w:rPr>
              <w:ins w:id="1259" w:author="Amrit" w:date="2018-02-21T00:25:00Z"/>
              <w:rFonts w:eastAsia="Times New Roman"/>
            </w:rPr>
          </w:rPrChange>
        </w:rPr>
        <w:pPrChange w:id="1260" w:author="Amrit" w:date="2018-02-21T00:25:00Z">
          <w:pPr>
            <w:widowControl w:val="0"/>
            <w:autoSpaceDE w:val="0"/>
            <w:autoSpaceDN w:val="0"/>
            <w:adjustRightInd w:val="0"/>
          </w:pPr>
        </w:pPrChange>
      </w:pPr>
      <w:ins w:id="1261" w:author="Amrit" w:date="2018-02-21T00:25:00Z">
        <w:r w:rsidRPr="00642AC5">
          <w:rPr>
            <w:rFonts w:ascii="Times New Roman" w:eastAsia="Times New Roman" w:hAnsi="Times New Roman" w:cs="Times New Roman"/>
            <w:rPrChange w:id="1262" w:author="Amrit" w:date="2018-02-21T00:25:00Z">
              <w:rPr>
                <w:rFonts w:eastAsia="Times New Roman"/>
              </w:rPr>
            </w:rPrChange>
          </w:rPr>
          <w:t>37. R Core Team. R: A Language and Environment for Statistical Computing [Internet]. Vienna, Austria: R Foundation for Statistical Computing; 2015. Available from: https://www.R-project.org/</w:t>
        </w:r>
      </w:ins>
    </w:p>
    <w:p w14:paraId="3018A8FC" w14:textId="77777777" w:rsidR="00642AC5" w:rsidRPr="00642AC5" w:rsidRDefault="00642AC5" w:rsidP="00642AC5">
      <w:pPr>
        <w:pStyle w:val="Bibliography"/>
        <w:rPr>
          <w:ins w:id="1263" w:author="Amrit" w:date="2018-02-21T00:25:00Z"/>
          <w:rFonts w:ascii="Times New Roman" w:eastAsia="Times New Roman" w:hAnsi="Times New Roman" w:cs="Times New Roman"/>
          <w:rPrChange w:id="1264" w:author="Amrit" w:date="2018-02-21T00:25:00Z">
            <w:rPr>
              <w:ins w:id="1265" w:author="Amrit" w:date="2018-02-21T00:25:00Z"/>
              <w:rFonts w:eastAsia="Times New Roman"/>
            </w:rPr>
          </w:rPrChange>
        </w:rPr>
        <w:pPrChange w:id="1266" w:author="Amrit" w:date="2018-02-21T00:25:00Z">
          <w:pPr>
            <w:widowControl w:val="0"/>
            <w:autoSpaceDE w:val="0"/>
            <w:autoSpaceDN w:val="0"/>
            <w:adjustRightInd w:val="0"/>
          </w:pPr>
        </w:pPrChange>
      </w:pPr>
      <w:ins w:id="1267" w:author="Amrit" w:date="2018-02-21T00:25:00Z">
        <w:r w:rsidRPr="00642AC5">
          <w:rPr>
            <w:rFonts w:ascii="Times New Roman" w:eastAsia="Times New Roman" w:hAnsi="Times New Roman" w:cs="Times New Roman"/>
            <w:rPrChange w:id="1268" w:author="Amrit" w:date="2018-02-21T00:25:00Z">
              <w:rPr>
                <w:rFonts w:eastAsia="Times New Roman"/>
              </w:rPr>
            </w:rPrChange>
          </w:rPr>
          <w:t xml:space="preserve">38. </w:t>
        </w:r>
        <w:proofErr w:type="spellStart"/>
        <w:r w:rsidRPr="00642AC5">
          <w:rPr>
            <w:rFonts w:ascii="Times New Roman" w:eastAsia="Times New Roman" w:hAnsi="Times New Roman" w:cs="Times New Roman"/>
            <w:rPrChange w:id="1269" w:author="Amrit" w:date="2018-02-21T00:25:00Z">
              <w:rPr>
                <w:rFonts w:eastAsia="Times New Roman"/>
              </w:rPr>
            </w:rPrChange>
          </w:rPr>
          <w:t>Tibshirani</w:t>
        </w:r>
        <w:proofErr w:type="spellEnd"/>
        <w:r w:rsidRPr="00642AC5">
          <w:rPr>
            <w:rFonts w:ascii="Times New Roman" w:eastAsia="Times New Roman" w:hAnsi="Times New Roman" w:cs="Times New Roman"/>
            <w:rPrChange w:id="1270" w:author="Amrit" w:date="2018-02-21T00:25:00Z">
              <w:rPr>
                <w:rFonts w:eastAsia="Times New Roman"/>
              </w:rPr>
            </w:rPrChange>
          </w:rPr>
          <w:t xml:space="preserve"> R. Regression shrinkage and selection via the lasso. J R Stat </w:t>
        </w:r>
        <w:proofErr w:type="spellStart"/>
        <w:r w:rsidRPr="00642AC5">
          <w:rPr>
            <w:rFonts w:ascii="Times New Roman" w:eastAsia="Times New Roman" w:hAnsi="Times New Roman" w:cs="Times New Roman"/>
            <w:rPrChange w:id="1271" w:author="Amrit" w:date="2018-02-21T00:25:00Z">
              <w:rPr>
                <w:rFonts w:eastAsia="Times New Roman"/>
              </w:rPr>
            </w:rPrChange>
          </w:rPr>
          <w:t>Soc</w:t>
        </w:r>
        <w:proofErr w:type="spellEnd"/>
        <w:r w:rsidRPr="00642AC5">
          <w:rPr>
            <w:rFonts w:ascii="Times New Roman" w:eastAsia="Times New Roman" w:hAnsi="Times New Roman" w:cs="Times New Roman"/>
            <w:rPrChange w:id="1272"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1273" w:author="Amrit" w:date="2018-02-21T00:25:00Z">
              <w:rPr>
                <w:rFonts w:eastAsia="Times New Roman"/>
              </w:rPr>
            </w:rPrChange>
          </w:rPr>
          <w:t>Ser</w:t>
        </w:r>
        <w:proofErr w:type="spellEnd"/>
        <w:r w:rsidRPr="00642AC5">
          <w:rPr>
            <w:rFonts w:ascii="Times New Roman" w:eastAsia="Times New Roman" w:hAnsi="Times New Roman" w:cs="Times New Roman"/>
            <w:rPrChange w:id="1274" w:author="Amrit" w:date="2018-02-21T00:25:00Z">
              <w:rPr>
                <w:rFonts w:eastAsia="Times New Roman"/>
              </w:rPr>
            </w:rPrChange>
          </w:rPr>
          <w:t xml:space="preserve"> B </w:t>
        </w:r>
        <w:proofErr w:type="spellStart"/>
        <w:r w:rsidRPr="00642AC5">
          <w:rPr>
            <w:rFonts w:ascii="Times New Roman" w:eastAsia="Times New Roman" w:hAnsi="Times New Roman" w:cs="Times New Roman"/>
            <w:rPrChange w:id="1275" w:author="Amrit" w:date="2018-02-21T00:25:00Z">
              <w:rPr>
                <w:rFonts w:eastAsia="Times New Roman"/>
              </w:rPr>
            </w:rPrChange>
          </w:rPr>
          <w:t>Methodol</w:t>
        </w:r>
        <w:proofErr w:type="spellEnd"/>
        <w:r w:rsidRPr="00642AC5">
          <w:rPr>
            <w:rFonts w:ascii="Times New Roman" w:eastAsia="Times New Roman" w:hAnsi="Times New Roman" w:cs="Times New Roman"/>
            <w:rPrChange w:id="1276" w:author="Amrit" w:date="2018-02-21T00:25:00Z">
              <w:rPr>
                <w:rFonts w:eastAsia="Times New Roman"/>
              </w:rPr>
            </w:rPrChange>
          </w:rPr>
          <w:t xml:space="preserve">. </w:t>
        </w:r>
        <w:proofErr w:type="gramStart"/>
        <w:r w:rsidRPr="00642AC5">
          <w:rPr>
            <w:rFonts w:ascii="Times New Roman" w:eastAsia="Times New Roman" w:hAnsi="Times New Roman" w:cs="Times New Roman"/>
            <w:rPrChange w:id="1277" w:author="Amrit" w:date="2018-02-21T00:25:00Z">
              <w:rPr>
                <w:rFonts w:eastAsia="Times New Roman"/>
              </w:rPr>
            </w:rPrChange>
          </w:rPr>
          <w:t>1996;58:267</w:t>
        </w:r>
        <w:proofErr w:type="gramEnd"/>
        <w:r w:rsidRPr="00642AC5">
          <w:rPr>
            <w:rFonts w:ascii="Times New Roman" w:eastAsia="Times New Roman" w:hAnsi="Times New Roman" w:cs="Times New Roman"/>
            <w:rPrChange w:id="1278" w:author="Amrit" w:date="2018-02-21T00:25:00Z">
              <w:rPr>
                <w:rFonts w:eastAsia="Times New Roman"/>
              </w:rPr>
            </w:rPrChange>
          </w:rPr>
          <w:t xml:space="preserve">–88. </w:t>
        </w:r>
      </w:ins>
    </w:p>
    <w:p w14:paraId="3D17A037" w14:textId="77777777" w:rsidR="00642AC5" w:rsidRPr="00642AC5" w:rsidRDefault="00642AC5" w:rsidP="00642AC5">
      <w:pPr>
        <w:pStyle w:val="Bibliography"/>
        <w:rPr>
          <w:ins w:id="1279" w:author="Amrit" w:date="2018-02-21T00:25:00Z"/>
          <w:rFonts w:ascii="Times New Roman" w:eastAsia="Times New Roman" w:hAnsi="Times New Roman" w:cs="Times New Roman"/>
          <w:rPrChange w:id="1280" w:author="Amrit" w:date="2018-02-21T00:25:00Z">
            <w:rPr>
              <w:ins w:id="1281" w:author="Amrit" w:date="2018-02-21T00:25:00Z"/>
              <w:rFonts w:eastAsia="Times New Roman"/>
            </w:rPr>
          </w:rPrChange>
        </w:rPr>
        <w:pPrChange w:id="1282" w:author="Amrit" w:date="2018-02-21T00:25:00Z">
          <w:pPr>
            <w:widowControl w:val="0"/>
            <w:autoSpaceDE w:val="0"/>
            <w:autoSpaceDN w:val="0"/>
            <w:adjustRightInd w:val="0"/>
          </w:pPr>
        </w:pPrChange>
      </w:pPr>
      <w:ins w:id="1283" w:author="Amrit" w:date="2018-02-21T00:25:00Z">
        <w:r w:rsidRPr="00642AC5">
          <w:rPr>
            <w:rFonts w:ascii="Times New Roman" w:eastAsia="Times New Roman" w:hAnsi="Times New Roman" w:cs="Times New Roman"/>
            <w:rPrChange w:id="1284" w:author="Amrit" w:date="2018-02-21T00:25:00Z">
              <w:rPr>
                <w:rFonts w:eastAsia="Times New Roman"/>
              </w:rPr>
            </w:rPrChange>
          </w:rPr>
          <w:t xml:space="preserve">39. González I, </w:t>
        </w:r>
        <w:proofErr w:type="spellStart"/>
        <w:r w:rsidRPr="00642AC5">
          <w:rPr>
            <w:rFonts w:ascii="Times New Roman" w:eastAsia="Times New Roman" w:hAnsi="Times New Roman" w:cs="Times New Roman"/>
            <w:rPrChange w:id="1285" w:author="Amrit" w:date="2018-02-21T00:25:00Z">
              <w:rPr>
                <w:rFonts w:eastAsia="Times New Roman"/>
              </w:rPr>
            </w:rPrChange>
          </w:rPr>
          <w:t>Lê</w:t>
        </w:r>
        <w:proofErr w:type="spellEnd"/>
        <w:r w:rsidRPr="00642AC5">
          <w:rPr>
            <w:rFonts w:ascii="Times New Roman" w:eastAsia="Times New Roman" w:hAnsi="Times New Roman" w:cs="Times New Roman"/>
            <w:rPrChange w:id="1286" w:author="Amrit" w:date="2018-02-21T00:25:00Z">
              <w:rPr>
                <w:rFonts w:eastAsia="Times New Roman"/>
              </w:rPr>
            </w:rPrChange>
          </w:rPr>
          <w:t xml:space="preserve"> Cao K-A, Davis MJ, </w:t>
        </w:r>
        <w:proofErr w:type="spellStart"/>
        <w:r w:rsidRPr="00642AC5">
          <w:rPr>
            <w:rFonts w:ascii="Times New Roman" w:eastAsia="Times New Roman" w:hAnsi="Times New Roman" w:cs="Times New Roman"/>
            <w:rPrChange w:id="1287" w:author="Amrit" w:date="2018-02-21T00:25:00Z">
              <w:rPr>
                <w:rFonts w:eastAsia="Times New Roman"/>
              </w:rPr>
            </w:rPrChange>
          </w:rPr>
          <w:t>Déjean</w:t>
        </w:r>
        <w:proofErr w:type="spellEnd"/>
        <w:r w:rsidRPr="00642AC5">
          <w:rPr>
            <w:rFonts w:ascii="Times New Roman" w:eastAsia="Times New Roman" w:hAnsi="Times New Roman" w:cs="Times New Roman"/>
            <w:rPrChange w:id="1288" w:author="Amrit" w:date="2018-02-21T00:25:00Z">
              <w:rPr>
                <w:rFonts w:eastAsia="Times New Roman"/>
              </w:rPr>
            </w:rPrChange>
          </w:rPr>
          <w:t xml:space="preserve"> S. </w:t>
        </w:r>
        <w:proofErr w:type="spellStart"/>
        <w:r w:rsidRPr="00642AC5">
          <w:rPr>
            <w:rFonts w:ascii="Times New Roman" w:eastAsia="Times New Roman" w:hAnsi="Times New Roman" w:cs="Times New Roman"/>
            <w:rPrChange w:id="1289" w:author="Amrit" w:date="2018-02-21T00:25:00Z">
              <w:rPr>
                <w:rFonts w:eastAsia="Times New Roman"/>
              </w:rPr>
            </w:rPrChange>
          </w:rPr>
          <w:t>Visualising</w:t>
        </w:r>
        <w:proofErr w:type="spellEnd"/>
        <w:r w:rsidRPr="00642AC5">
          <w:rPr>
            <w:rFonts w:ascii="Times New Roman" w:eastAsia="Times New Roman" w:hAnsi="Times New Roman" w:cs="Times New Roman"/>
            <w:rPrChange w:id="1290" w:author="Amrit" w:date="2018-02-21T00:25:00Z">
              <w:rPr>
                <w:rFonts w:eastAsia="Times New Roman"/>
              </w:rPr>
            </w:rPrChange>
          </w:rPr>
          <w:t xml:space="preserve"> associations between paired ‘omics’ data sets. </w:t>
        </w:r>
        <w:proofErr w:type="spellStart"/>
        <w:r w:rsidRPr="00642AC5">
          <w:rPr>
            <w:rFonts w:ascii="Times New Roman" w:eastAsia="Times New Roman" w:hAnsi="Times New Roman" w:cs="Times New Roman"/>
            <w:rPrChange w:id="1291" w:author="Amrit" w:date="2018-02-21T00:25:00Z">
              <w:rPr>
                <w:rFonts w:eastAsia="Times New Roman"/>
              </w:rPr>
            </w:rPrChange>
          </w:rPr>
          <w:t>BioData</w:t>
        </w:r>
        <w:proofErr w:type="spellEnd"/>
        <w:r w:rsidRPr="00642AC5">
          <w:rPr>
            <w:rFonts w:ascii="Times New Roman" w:eastAsia="Times New Roman" w:hAnsi="Times New Roman" w:cs="Times New Roman"/>
            <w:rPrChange w:id="1292" w:author="Amrit" w:date="2018-02-21T00:25:00Z">
              <w:rPr>
                <w:rFonts w:eastAsia="Times New Roman"/>
              </w:rPr>
            </w:rPrChange>
          </w:rPr>
          <w:t xml:space="preserve"> Min [Internet]. 2012 [cited 2015 Jul 15</w:t>
        </w:r>
        <w:proofErr w:type="gramStart"/>
        <w:r w:rsidRPr="00642AC5">
          <w:rPr>
            <w:rFonts w:ascii="Times New Roman" w:eastAsia="Times New Roman" w:hAnsi="Times New Roman" w:cs="Times New Roman"/>
            <w:rPrChange w:id="1293" w:author="Amrit" w:date="2018-02-21T00:25:00Z">
              <w:rPr>
                <w:rFonts w:eastAsia="Times New Roman"/>
              </w:rPr>
            </w:rPrChange>
          </w:rPr>
          <w:t>];5:1</w:t>
        </w:r>
        <w:proofErr w:type="gramEnd"/>
        <w:r w:rsidRPr="00642AC5">
          <w:rPr>
            <w:rFonts w:ascii="Times New Roman" w:eastAsia="Times New Roman" w:hAnsi="Times New Roman" w:cs="Times New Roman"/>
            <w:rPrChange w:id="1294" w:author="Amrit" w:date="2018-02-21T00:25:00Z">
              <w:rPr>
                <w:rFonts w:eastAsia="Times New Roman"/>
              </w:rPr>
            </w:rPrChange>
          </w:rPr>
          <w:t>–23. Available from: http://link.springer.com/article/10.1186/1756-0381-5-19</w:t>
        </w:r>
      </w:ins>
    </w:p>
    <w:p w14:paraId="4E6A418F" w14:textId="77777777" w:rsidR="00642AC5" w:rsidRPr="00642AC5" w:rsidRDefault="00642AC5" w:rsidP="00642AC5">
      <w:pPr>
        <w:pStyle w:val="Bibliography"/>
        <w:rPr>
          <w:ins w:id="1295" w:author="Amrit" w:date="2018-02-21T00:25:00Z"/>
          <w:rFonts w:ascii="Times New Roman" w:eastAsia="Times New Roman" w:hAnsi="Times New Roman" w:cs="Times New Roman"/>
          <w:rPrChange w:id="1296" w:author="Amrit" w:date="2018-02-21T00:25:00Z">
            <w:rPr>
              <w:ins w:id="1297" w:author="Amrit" w:date="2018-02-21T00:25:00Z"/>
              <w:rFonts w:eastAsia="Times New Roman"/>
            </w:rPr>
          </w:rPrChange>
        </w:rPr>
        <w:pPrChange w:id="1298" w:author="Amrit" w:date="2018-02-21T00:25:00Z">
          <w:pPr>
            <w:widowControl w:val="0"/>
            <w:autoSpaceDE w:val="0"/>
            <w:autoSpaceDN w:val="0"/>
            <w:adjustRightInd w:val="0"/>
          </w:pPr>
        </w:pPrChange>
      </w:pPr>
      <w:ins w:id="1299" w:author="Amrit" w:date="2018-02-21T00:25:00Z">
        <w:r w:rsidRPr="00642AC5">
          <w:rPr>
            <w:rFonts w:ascii="Times New Roman" w:eastAsia="Times New Roman" w:hAnsi="Times New Roman" w:cs="Times New Roman"/>
            <w:rPrChange w:id="1300" w:author="Amrit" w:date="2018-02-21T00:25:00Z">
              <w:rPr>
                <w:rFonts w:eastAsia="Times New Roman"/>
              </w:rPr>
            </w:rPrChange>
          </w:rPr>
          <w:t xml:space="preserve">40. Godard P, van </w:t>
        </w:r>
        <w:proofErr w:type="spellStart"/>
        <w:r w:rsidRPr="00642AC5">
          <w:rPr>
            <w:rFonts w:ascii="Times New Roman" w:eastAsia="Times New Roman" w:hAnsi="Times New Roman" w:cs="Times New Roman"/>
            <w:rPrChange w:id="1301" w:author="Amrit" w:date="2018-02-21T00:25:00Z">
              <w:rPr>
                <w:rFonts w:eastAsia="Times New Roman"/>
              </w:rPr>
            </w:rPrChange>
          </w:rPr>
          <w:t>Eyll</w:t>
        </w:r>
        <w:proofErr w:type="spellEnd"/>
        <w:r w:rsidRPr="00642AC5">
          <w:rPr>
            <w:rFonts w:ascii="Times New Roman" w:eastAsia="Times New Roman" w:hAnsi="Times New Roman" w:cs="Times New Roman"/>
            <w:rPrChange w:id="1302" w:author="Amrit" w:date="2018-02-21T00:25:00Z">
              <w:rPr>
                <w:rFonts w:eastAsia="Times New Roman"/>
              </w:rPr>
            </w:rPrChange>
          </w:rPr>
          <w:t xml:space="preserve"> J. Pathway analysis from lists of microRNAs: common pitfalls and alternative strategy. Nucleic Acids Res [Internet]. 2015 [cited 2016 May 25</w:t>
        </w:r>
        <w:proofErr w:type="gramStart"/>
        <w:r w:rsidRPr="00642AC5">
          <w:rPr>
            <w:rFonts w:ascii="Times New Roman" w:eastAsia="Times New Roman" w:hAnsi="Times New Roman" w:cs="Times New Roman"/>
            <w:rPrChange w:id="1303" w:author="Amrit" w:date="2018-02-21T00:25:00Z">
              <w:rPr>
                <w:rFonts w:eastAsia="Times New Roman"/>
              </w:rPr>
            </w:rPrChange>
          </w:rPr>
          <w:t>];43:3490</w:t>
        </w:r>
        <w:proofErr w:type="gramEnd"/>
        <w:r w:rsidRPr="00642AC5">
          <w:rPr>
            <w:rFonts w:ascii="Times New Roman" w:eastAsia="Times New Roman" w:hAnsi="Times New Roman" w:cs="Times New Roman"/>
            <w:rPrChange w:id="1304" w:author="Amrit" w:date="2018-02-21T00:25:00Z">
              <w:rPr>
                <w:rFonts w:eastAsia="Times New Roman"/>
              </w:rPr>
            </w:rPrChange>
          </w:rPr>
          <w:t>–7. Available from: http://nar.oxfordjournals.org/lookup/doi/10.1093/nar/gkv249</w:t>
        </w:r>
      </w:ins>
    </w:p>
    <w:p w14:paraId="5D61F426" w14:textId="77777777" w:rsidR="00642AC5" w:rsidRPr="00642AC5" w:rsidRDefault="00642AC5" w:rsidP="00642AC5">
      <w:pPr>
        <w:pStyle w:val="Bibliography"/>
        <w:rPr>
          <w:ins w:id="1305" w:author="Amrit" w:date="2018-02-21T00:25:00Z"/>
          <w:rFonts w:ascii="Times New Roman" w:eastAsia="Times New Roman" w:hAnsi="Times New Roman" w:cs="Times New Roman"/>
          <w:rPrChange w:id="1306" w:author="Amrit" w:date="2018-02-21T00:25:00Z">
            <w:rPr>
              <w:ins w:id="1307" w:author="Amrit" w:date="2018-02-21T00:25:00Z"/>
              <w:rFonts w:eastAsia="Times New Roman"/>
            </w:rPr>
          </w:rPrChange>
        </w:rPr>
        <w:pPrChange w:id="1308" w:author="Amrit" w:date="2018-02-21T00:25:00Z">
          <w:pPr>
            <w:widowControl w:val="0"/>
            <w:autoSpaceDE w:val="0"/>
            <w:autoSpaceDN w:val="0"/>
            <w:adjustRightInd w:val="0"/>
          </w:pPr>
        </w:pPrChange>
      </w:pPr>
      <w:ins w:id="1309" w:author="Amrit" w:date="2018-02-21T00:25:00Z">
        <w:r w:rsidRPr="00642AC5">
          <w:rPr>
            <w:rFonts w:ascii="Times New Roman" w:eastAsia="Times New Roman" w:hAnsi="Times New Roman" w:cs="Times New Roman"/>
            <w:rPrChange w:id="1310" w:author="Amrit" w:date="2018-02-21T00:25:00Z">
              <w:rPr>
                <w:rFonts w:eastAsia="Times New Roman"/>
              </w:rPr>
            </w:rPrChange>
          </w:rPr>
          <w:t xml:space="preserve">41. Subramanian A, Tamayo P, </w:t>
        </w:r>
        <w:proofErr w:type="spellStart"/>
        <w:r w:rsidRPr="00642AC5">
          <w:rPr>
            <w:rFonts w:ascii="Times New Roman" w:eastAsia="Times New Roman" w:hAnsi="Times New Roman" w:cs="Times New Roman"/>
            <w:rPrChange w:id="1311" w:author="Amrit" w:date="2018-02-21T00:25:00Z">
              <w:rPr>
                <w:rFonts w:eastAsia="Times New Roman"/>
              </w:rPr>
            </w:rPrChange>
          </w:rPr>
          <w:t>Mootha</w:t>
        </w:r>
        <w:proofErr w:type="spellEnd"/>
        <w:r w:rsidRPr="00642AC5">
          <w:rPr>
            <w:rFonts w:ascii="Times New Roman" w:eastAsia="Times New Roman" w:hAnsi="Times New Roman" w:cs="Times New Roman"/>
            <w:rPrChange w:id="1312" w:author="Amrit" w:date="2018-02-21T00:25:00Z">
              <w:rPr>
                <w:rFonts w:eastAsia="Times New Roman"/>
              </w:rPr>
            </w:rPrChange>
          </w:rPr>
          <w:t xml:space="preserve"> VK, Mukherjee S, Ebert BL, Gillette MA, et al. Gene set enrichment analysis: a knowledge-based approach for interpreting genome-wide expression profiles. Proc Natl </w:t>
        </w:r>
        <w:proofErr w:type="spellStart"/>
        <w:r w:rsidRPr="00642AC5">
          <w:rPr>
            <w:rFonts w:ascii="Times New Roman" w:eastAsia="Times New Roman" w:hAnsi="Times New Roman" w:cs="Times New Roman"/>
            <w:rPrChange w:id="1313" w:author="Amrit" w:date="2018-02-21T00:25:00Z">
              <w:rPr>
                <w:rFonts w:eastAsia="Times New Roman"/>
              </w:rPr>
            </w:rPrChange>
          </w:rPr>
          <w:t>Acad</w:t>
        </w:r>
        <w:proofErr w:type="spellEnd"/>
        <w:r w:rsidRPr="00642AC5">
          <w:rPr>
            <w:rFonts w:ascii="Times New Roman" w:eastAsia="Times New Roman" w:hAnsi="Times New Roman" w:cs="Times New Roman"/>
            <w:rPrChange w:id="1314"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1315" w:author="Amrit" w:date="2018-02-21T00:25:00Z">
              <w:rPr>
                <w:rFonts w:eastAsia="Times New Roman"/>
              </w:rPr>
            </w:rPrChange>
          </w:rPr>
          <w:t>Sci</w:t>
        </w:r>
        <w:proofErr w:type="spellEnd"/>
        <w:r w:rsidRPr="00642AC5">
          <w:rPr>
            <w:rFonts w:ascii="Times New Roman" w:eastAsia="Times New Roman" w:hAnsi="Times New Roman" w:cs="Times New Roman"/>
            <w:rPrChange w:id="1316" w:author="Amrit" w:date="2018-02-21T00:25:00Z">
              <w:rPr>
                <w:rFonts w:eastAsia="Times New Roman"/>
              </w:rPr>
            </w:rPrChange>
          </w:rPr>
          <w:t xml:space="preserve"> [Internet]. 2005 [cited 2016 Jul 26</w:t>
        </w:r>
        <w:proofErr w:type="gramStart"/>
        <w:r w:rsidRPr="00642AC5">
          <w:rPr>
            <w:rFonts w:ascii="Times New Roman" w:eastAsia="Times New Roman" w:hAnsi="Times New Roman" w:cs="Times New Roman"/>
            <w:rPrChange w:id="1317" w:author="Amrit" w:date="2018-02-21T00:25:00Z">
              <w:rPr>
                <w:rFonts w:eastAsia="Times New Roman"/>
              </w:rPr>
            </w:rPrChange>
          </w:rPr>
          <w:t>];102:15545</w:t>
        </w:r>
        <w:proofErr w:type="gramEnd"/>
        <w:r w:rsidRPr="00642AC5">
          <w:rPr>
            <w:rFonts w:ascii="Times New Roman" w:eastAsia="Times New Roman" w:hAnsi="Times New Roman" w:cs="Times New Roman"/>
            <w:rPrChange w:id="1318" w:author="Amrit" w:date="2018-02-21T00:25:00Z">
              <w:rPr>
                <w:rFonts w:eastAsia="Times New Roman"/>
              </w:rPr>
            </w:rPrChange>
          </w:rPr>
          <w:t>–15550. Available from: http://www.pnas.org/content/102/43/15545.short</w:t>
        </w:r>
      </w:ins>
    </w:p>
    <w:p w14:paraId="11E0308C" w14:textId="77777777" w:rsidR="00642AC5" w:rsidRPr="00642AC5" w:rsidRDefault="00642AC5" w:rsidP="00642AC5">
      <w:pPr>
        <w:pStyle w:val="Bibliography"/>
        <w:rPr>
          <w:ins w:id="1319" w:author="Amrit" w:date="2018-02-21T00:25:00Z"/>
          <w:rFonts w:ascii="Times New Roman" w:eastAsia="Times New Roman" w:hAnsi="Times New Roman" w:cs="Times New Roman"/>
          <w:rPrChange w:id="1320" w:author="Amrit" w:date="2018-02-21T00:25:00Z">
            <w:rPr>
              <w:ins w:id="1321" w:author="Amrit" w:date="2018-02-21T00:25:00Z"/>
              <w:rFonts w:eastAsia="Times New Roman"/>
            </w:rPr>
          </w:rPrChange>
        </w:rPr>
        <w:pPrChange w:id="1322" w:author="Amrit" w:date="2018-02-21T00:25:00Z">
          <w:pPr>
            <w:widowControl w:val="0"/>
            <w:autoSpaceDE w:val="0"/>
            <w:autoSpaceDN w:val="0"/>
            <w:adjustRightInd w:val="0"/>
          </w:pPr>
        </w:pPrChange>
      </w:pPr>
      <w:ins w:id="1323" w:author="Amrit" w:date="2018-02-21T00:25:00Z">
        <w:r w:rsidRPr="00642AC5">
          <w:rPr>
            <w:rFonts w:ascii="Times New Roman" w:eastAsia="Times New Roman" w:hAnsi="Times New Roman" w:cs="Times New Roman"/>
            <w:rPrChange w:id="1324" w:author="Amrit" w:date="2018-02-21T00:25:00Z">
              <w:rPr>
                <w:rFonts w:eastAsia="Times New Roman"/>
              </w:rPr>
            </w:rPrChange>
          </w:rPr>
          <w:t xml:space="preserve">42. Law CW, Chen Y, Shi W, Smyth GK. </w:t>
        </w:r>
        <w:proofErr w:type="spellStart"/>
        <w:r w:rsidRPr="00642AC5">
          <w:rPr>
            <w:rFonts w:ascii="Times New Roman" w:eastAsia="Times New Roman" w:hAnsi="Times New Roman" w:cs="Times New Roman"/>
            <w:rPrChange w:id="1325" w:author="Amrit" w:date="2018-02-21T00:25:00Z">
              <w:rPr>
                <w:rFonts w:eastAsia="Times New Roman"/>
              </w:rPr>
            </w:rPrChange>
          </w:rPr>
          <w:t>Voom</w:t>
        </w:r>
        <w:proofErr w:type="spellEnd"/>
        <w:r w:rsidRPr="00642AC5">
          <w:rPr>
            <w:rFonts w:ascii="Times New Roman" w:eastAsia="Times New Roman" w:hAnsi="Times New Roman" w:cs="Times New Roman"/>
            <w:rPrChange w:id="1326" w:author="Amrit" w:date="2018-02-21T00:25:00Z">
              <w:rPr>
                <w:rFonts w:eastAsia="Times New Roman"/>
              </w:rPr>
            </w:rPrChange>
          </w:rPr>
          <w:t>: precision weights unlock linear model analysis tools for RNA-</w:t>
        </w:r>
        <w:proofErr w:type="spellStart"/>
        <w:r w:rsidRPr="00642AC5">
          <w:rPr>
            <w:rFonts w:ascii="Times New Roman" w:eastAsia="Times New Roman" w:hAnsi="Times New Roman" w:cs="Times New Roman"/>
            <w:rPrChange w:id="1327" w:author="Amrit" w:date="2018-02-21T00:25:00Z">
              <w:rPr>
                <w:rFonts w:eastAsia="Times New Roman"/>
              </w:rPr>
            </w:rPrChange>
          </w:rPr>
          <w:t>seq</w:t>
        </w:r>
        <w:proofErr w:type="spellEnd"/>
        <w:r w:rsidRPr="00642AC5">
          <w:rPr>
            <w:rFonts w:ascii="Times New Roman" w:eastAsia="Times New Roman" w:hAnsi="Times New Roman" w:cs="Times New Roman"/>
            <w:rPrChange w:id="1328" w:author="Amrit" w:date="2018-02-21T00:25:00Z">
              <w:rPr>
                <w:rFonts w:eastAsia="Times New Roman"/>
              </w:rPr>
            </w:rPrChange>
          </w:rPr>
          <w:t xml:space="preserve"> read counts. Genome </w:t>
        </w:r>
        <w:proofErr w:type="spellStart"/>
        <w:r w:rsidRPr="00642AC5">
          <w:rPr>
            <w:rFonts w:ascii="Times New Roman" w:eastAsia="Times New Roman" w:hAnsi="Times New Roman" w:cs="Times New Roman"/>
            <w:rPrChange w:id="1329" w:author="Amrit" w:date="2018-02-21T00:25:00Z">
              <w:rPr>
                <w:rFonts w:eastAsia="Times New Roman"/>
              </w:rPr>
            </w:rPrChange>
          </w:rPr>
          <w:t>Biol</w:t>
        </w:r>
        <w:proofErr w:type="spellEnd"/>
        <w:r w:rsidRPr="00642AC5">
          <w:rPr>
            <w:rFonts w:ascii="Times New Roman" w:eastAsia="Times New Roman" w:hAnsi="Times New Roman" w:cs="Times New Roman"/>
            <w:rPrChange w:id="1330" w:author="Amrit" w:date="2018-02-21T00:25:00Z">
              <w:rPr>
                <w:rFonts w:eastAsia="Times New Roman"/>
              </w:rPr>
            </w:rPrChange>
          </w:rPr>
          <w:t xml:space="preserve"> [Internet]. 2014 [cited 2016 Mar 2];</w:t>
        </w:r>
        <w:proofErr w:type="gramStart"/>
        <w:r w:rsidRPr="00642AC5">
          <w:rPr>
            <w:rFonts w:ascii="Times New Roman" w:eastAsia="Times New Roman" w:hAnsi="Times New Roman" w:cs="Times New Roman"/>
            <w:rPrChange w:id="1331" w:author="Amrit" w:date="2018-02-21T00:25:00Z">
              <w:rPr>
                <w:rFonts w:eastAsia="Times New Roman"/>
              </w:rPr>
            </w:rPrChange>
          </w:rPr>
          <w:t>15:R</w:t>
        </w:r>
        <w:proofErr w:type="gramEnd"/>
        <w:r w:rsidRPr="00642AC5">
          <w:rPr>
            <w:rFonts w:ascii="Times New Roman" w:eastAsia="Times New Roman" w:hAnsi="Times New Roman" w:cs="Times New Roman"/>
            <w:rPrChange w:id="1332" w:author="Amrit" w:date="2018-02-21T00:25:00Z">
              <w:rPr>
                <w:rFonts w:eastAsia="Times New Roman"/>
              </w:rPr>
            </w:rPrChange>
          </w:rPr>
          <w:t>29. Available from: http://www.biomedcentral.com/content/pdf/gb-2014-15-2-r29.pdf</w:t>
        </w:r>
      </w:ins>
    </w:p>
    <w:p w14:paraId="60B31D0F" w14:textId="77777777" w:rsidR="00642AC5" w:rsidRPr="00642AC5" w:rsidRDefault="00642AC5" w:rsidP="00642AC5">
      <w:pPr>
        <w:pStyle w:val="Bibliography"/>
        <w:rPr>
          <w:ins w:id="1333" w:author="Amrit" w:date="2018-02-21T00:25:00Z"/>
          <w:rFonts w:ascii="Times New Roman" w:eastAsia="Times New Roman" w:hAnsi="Times New Roman" w:cs="Times New Roman"/>
          <w:rPrChange w:id="1334" w:author="Amrit" w:date="2018-02-21T00:25:00Z">
            <w:rPr>
              <w:ins w:id="1335" w:author="Amrit" w:date="2018-02-21T00:25:00Z"/>
              <w:rFonts w:eastAsia="Times New Roman"/>
            </w:rPr>
          </w:rPrChange>
        </w:rPr>
        <w:pPrChange w:id="1336" w:author="Amrit" w:date="2018-02-21T00:25:00Z">
          <w:pPr>
            <w:widowControl w:val="0"/>
            <w:autoSpaceDE w:val="0"/>
            <w:autoSpaceDN w:val="0"/>
            <w:adjustRightInd w:val="0"/>
          </w:pPr>
        </w:pPrChange>
      </w:pPr>
      <w:ins w:id="1337" w:author="Amrit" w:date="2018-02-21T00:25:00Z">
        <w:r w:rsidRPr="00642AC5">
          <w:rPr>
            <w:rFonts w:ascii="Times New Roman" w:eastAsia="Times New Roman" w:hAnsi="Times New Roman" w:cs="Times New Roman"/>
            <w:rPrChange w:id="1338" w:author="Amrit" w:date="2018-02-21T00:25:00Z">
              <w:rPr>
                <w:rFonts w:eastAsia="Times New Roman"/>
              </w:rPr>
            </w:rPrChange>
          </w:rPr>
          <w:t xml:space="preserve">43. Singh A, Cohen </w:t>
        </w:r>
        <w:proofErr w:type="spellStart"/>
        <w:r w:rsidRPr="00642AC5">
          <w:rPr>
            <w:rFonts w:ascii="Times New Roman" w:eastAsia="Times New Roman" w:hAnsi="Times New Roman" w:cs="Times New Roman"/>
            <w:rPrChange w:id="1339" w:author="Amrit" w:date="2018-02-21T00:25:00Z">
              <w:rPr>
                <w:rFonts w:eastAsia="Times New Roman"/>
              </w:rPr>
            </w:rPrChange>
          </w:rPr>
          <w:t>Freue</w:t>
        </w:r>
        <w:proofErr w:type="spellEnd"/>
        <w:r w:rsidRPr="00642AC5">
          <w:rPr>
            <w:rFonts w:ascii="Times New Roman" w:eastAsia="Times New Roman" w:hAnsi="Times New Roman" w:cs="Times New Roman"/>
            <w:rPrChange w:id="1340" w:author="Amrit" w:date="2018-02-21T00:25:00Z">
              <w:rPr>
                <w:rFonts w:eastAsia="Times New Roman"/>
              </w:rPr>
            </w:rPrChange>
          </w:rPr>
          <w:t xml:space="preserve"> GV, </w:t>
        </w:r>
        <w:proofErr w:type="spellStart"/>
        <w:r w:rsidRPr="00642AC5">
          <w:rPr>
            <w:rFonts w:ascii="Times New Roman" w:eastAsia="Times New Roman" w:hAnsi="Times New Roman" w:cs="Times New Roman"/>
            <w:rPrChange w:id="1341" w:author="Amrit" w:date="2018-02-21T00:25:00Z">
              <w:rPr>
                <w:rFonts w:eastAsia="Times New Roman"/>
              </w:rPr>
            </w:rPrChange>
          </w:rPr>
          <w:t>Oosthuizen</w:t>
        </w:r>
        <w:proofErr w:type="spellEnd"/>
        <w:r w:rsidRPr="00642AC5">
          <w:rPr>
            <w:rFonts w:ascii="Times New Roman" w:eastAsia="Times New Roman" w:hAnsi="Times New Roman" w:cs="Times New Roman"/>
            <w:rPrChange w:id="1342" w:author="Amrit" w:date="2018-02-21T00:25:00Z">
              <w:rPr>
                <w:rFonts w:eastAsia="Times New Roman"/>
              </w:rPr>
            </w:rPrChange>
          </w:rPr>
          <w:t xml:space="preserve"> JL, Kam SHY, </w:t>
        </w:r>
        <w:proofErr w:type="spellStart"/>
        <w:r w:rsidRPr="00642AC5">
          <w:rPr>
            <w:rFonts w:ascii="Times New Roman" w:eastAsia="Times New Roman" w:hAnsi="Times New Roman" w:cs="Times New Roman"/>
            <w:rPrChange w:id="1343" w:author="Amrit" w:date="2018-02-21T00:25:00Z">
              <w:rPr>
                <w:rFonts w:eastAsia="Times New Roman"/>
              </w:rPr>
            </w:rPrChange>
          </w:rPr>
          <w:t>Ruan</w:t>
        </w:r>
        <w:proofErr w:type="spellEnd"/>
        <w:r w:rsidRPr="00642AC5">
          <w:rPr>
            <w:rFonts w:ascii="Times New Roman" w:eastAsia="Times New Roman" w:hAnsi="Times New Roman" w:cs="Times New Roman"/>
            <w:rPrChange w:id="1344" w:author="Amrit" w:date="2018-02-21T00:25:00Z">
              <w:rPr>
                <w:rFonts w:eastAsia="Times New Roman"/>
              </w:rPr>
            </w:rPrChange>
          </w:rPr>
          <w:t xml:space="preserve"> J, </w:t>
        </w:r>
        <w:proofErr w:type="spellStart"/>
        <w:r w:rsidRPr="00642AC5">
          <w:rPr>
            <w:rFonts w:ascii="Times New Roman" w:eastAsia="Times New Roman" w:hAnsi="Times New Roman" w:cs="Times New Roman"/>
            <w:rPrChange w:id="1345" w:author="Amrit" w:date="2018-02-21T00:25:00Z">
              <w:rPr>
                <w:rFonts w:eastAsia="Times New Roman"/>
              </w:rPr>
            </w:rPrChange>
          </w:rPr>
          <w:t>Takhar</w:t>
        </w:r>
        <w:proofErr w:type="spellEnd"/>
        <w:r w:rsidRPr="00642AC5">
          <w:rPr>
            <w:rFonts w:ascii="Times New Roman" w:eastAsia="Times New Roman" w:hAnsi="Times New Roman" w:cs="Times New Roman"/>
            <w:rPrChange w:id="1346" w:author="Amrit" w:date="2018-02-21T00:25:00Z">
              <w:rPr>
                <w:rFonts w:eastAsia="Times New Roman"/>
              </w:rPr>
            </w:rPrChange>
          </w:rPr>
          <w:t xml:space="preserve"> MK, et al. Plasma proteomics can discriminate isolated early from dual responses in asthmatic individuals undergoing an allergen inhalation challenge. PROTEOMICS - </w:t>
        </w:r>
        <w:proofErr w:type="spellStart"/>
        <w:r w:rsidRPr="00642AC5">
          <w:rPr>
            <w:rFonts w:ascii="Times New Roman" w:eastAsia="Times New Roman" w:hAnsi="Times New Roman" w:cs="Times New Roman"/>
            <w:rPrChange w:id="1347" w:author="Amrit" w:date="2018-02-21T00:25:00Z">
              <w:rPr>
                <w:rFonts w:eastAsia="Times New Roman"/>
              </w:rPr>
            </w:rPrChange>
          </w:rPr>
          <w:t>Clin</w:t>
        </w:r>
        <w:proofErr w:type="spellEnd"/>
        <w:r w:rsidRPr="00642AC5">
          <w:rPr>
            <w:rFonts w:ascii="Times New Roman" w:eastAsia="Times New Roman" w:hAnsi="Times New Roman" w:cs="Times New Roman"/>
            <w:rPrChange w:id="1348" w:author="Amrit" w:date="2018-02-21T00:25:00Z">
              <w:rPr>
                <w:rFonts w:eastAsia="Times New Roman"/>
              </w:rPr>
            </w:rPrChange>
          </w:rPr>
          <w:t xml:space="preserve"> </w:t>
        </w:r>
        <w:proofErr w:type="spellStart"/>
        <w:r w:rsidRPr="00642AC5">
          <w:rPr>
            <w:rFonts w:ascii="Times New Roman" w:eastAsia="Times New Roman" w:hAnsi="Times New Roman" w:cs="Times New Roman"/>
            <w:rPrChange w:id="1349" w:author="Amrit" w:date="2018-02-21T00:25:00Z">
              <w:rPr>
                <w:rFonts w:eastAsia="Times New Roman"/>
              </w:rPr>
            </w:rPrChange>
          </w:rPr>
          <w:t>Appl</w:t>
        </w:r>
        <w:proofErr w:type="spellEnd"/>
        <w:r w:rsidRPr="00642AC5">
          <w:rPr>
            <w:rFonts w:ascii="Times New Roman" w:eastAsia="Times New Roman" w:hAnsi="Times New Roman" w:cs="Times New Roman"/>
            <w:rPrChange w:id="1350" w:author="Amrit" w:date="2018-02-21T00:25:00Z">
              <w:rPr>
                <w:rFonts w:eastAsia="Times New Roman"/>
              </w:rPr>
            </w:rPrChange>
          </w:rPr>
          <w:t xml:space="preserve"> [Internet]. 2012 [cited 2016 Mar 2</w:t>
        </w:r>
        <w:proofErr w:type="gramStart"/>
        <w:r w:rsidRPr="00642AC5">
          <w:rPr>
            <w:rFonts w:ascii="Times New Roman" w:eastAsia="Times New Roman" w:hAnsi="Times New Roman" w:cs="Times New Roman"/>
            <w:rPrChange w:id="1351" w:author="Amrit" w:date="2018-02-21T00:25:00Z">
              <w:rPr>
                <w:rFonts w:eastAsia="Times New Roman"/>
              </w:rPr>
            </w:rPrChange>
          </w:rPr>
          <w:t>];6:476</w:t>
        </w:r>
        <w:proofErr w:type="gramEnd"/>
        <w:r w:rsidRPr="00642AC5">
          <w:rPr>
            <w:rFonts w:ascii="Times New Roman" w:eastAsia="Times New Roman" w:hAnsi="Times New Roman" w:cs="Times New Roman"/>
            <w:rPrChange w:id="1352" w:author="Amrit" w:date="2018-02-21T00:25:00Z">
              <w:rPr>
                <w:rFonts w:eastAsia="Times New Roman"/>
              </w:rPr>
            </w:rPrChange>
          </w:rPr>
          <w:t>–85. Available from: http://doi.wiley.com/10.1002/prca.201200013</w:t>
        </w:r>
      </w:ins>
    </w:p>
    <w:p w14:paraId="526EBD1D" w14:textId="77777777" w:rsidR="00642AC5" w:rsidRPr="00642AC5" w:rsidRDefault="00642AC5" w:rsidP="00642AC5">
      <w:pPr>
        <w:pStyle w:val="Bibliography"/>
        <w:rPr>
          <w:ins w:id="1353" w:author="Amrit" w:date="2018-02-21T00:25:00Z"/>
          <w:rFonts w:ascii="Times New Roman" w:eastAsia="Times New Roman" w:hAnsi="Times New Roman" w:cs="Times New Roman"/>
          <w:rPrChange w:id="1354" w:author="Amrit" w:date="2018-02-21T00:25:00Z">
            <w:rPr>
              <w:ins w:id="1355" w:author="Amrit" w:date="2018-02-21T00:25:00Z"/>
              <w:rFonts w:eastAsia="Times New Roman"/>
            </w:rPr>
          </w:rPrChange>
        </w:rPr>
        <w:pPrChange w:id="1356" w:author="Amrit" w:date="2018-02-21T00:25:00Z">
          <w:pPr>
            <w:widowControl w:val="0"/>
            <w:autoSpaceDE w:val="0"/>
            <w:autoSpaceDN w:val="0"/>
            <w:adjustRightInd w:val="0"/>
          </w:pPr>
        </w:pPrChange>
      </w:pPr>
      <w:ins w:id="1357" w:author="Amrit" w:date="2018-02-21T00:25:00Z">
        <w:r w:rsidRPr="00642AC5">
          <w:rPr>
            <w:rFonts w:ascii="Times New Roman" w:eastAsia="Times New Roman" w:hAnsi="Times New Roman" w:cs="Times New Roman"/>
            <w:rPrChange w:id="1358" w:author="Amrit" w:date="2018-02-21T00:25:00Z">
              <w:rPr>
                <w:rFonts w:eastAsia="Times New Roman"/>
              </w:rPr>
            </w:rPrChange>
          </w:rPr>
          <w:t xml:space="preserve">44. </w:t>
        </w:r>
        <w:proofErr w:type="spellStart"/>
        <w:r w:rsidRPr="00642AC5">
          <w:rPr>
            <w:rFonts w:ascii="Times New Roman" w:eastAsia="Times New Roman" w:hAnsi="Times New Roman" w:cs="Times New Roman"/>
            <w:rPrChange w:id="1359" w:author="Amrit" w:date="2018-02-21T00:25:00Z">
              <w:rPr>
                <w:rFonts w:eastAsia="Times New Roman"/>
              </w:rPr>
            </w:rPrChange>
          </w:rPr>
          <w:t>Westerhuis</w:t>
        </w:r>
        <w:proofErr w:type="spellEnd"/>
        <w:r w:rsidRPr="00642AC5">
          <w:rPr>
            <w:rFonts w:ascii="Times New Roman" w:eastAsia="Times New Roman" w:hAnsi="Times New Roman" w:cs="Times New Roman"/>
            <w:rPrChange w:id="1360" w:author="Amrit" w:date="2018-02-21T00:25:00Z">
              <w:rPr>
                <w:rFonts w:eastAsia="Times New Roman"/>
              </w:rPr>
            </w:rPrChange>
          </w:rPr>
          <w:t xml:space="preserve"> JA, van </w:t>
        </w:r>
        <w:proofErr w:type="spellStart"/>
        <w:r w:rsidRPr="00642AC5">
          <w:rPr>
            <w:rFonts w:ascii="Times New Roman" w:eastAsia="Times New Roman" w:hAnsi="Times New Roman" w:cs="Times New Roman"/>
            <w:rPrChange w:id="1361" w:author="Amrit" w:date="2018-02-21T00:25:00Z">
              <w:rPr>
                <w:rFonts w:eastAsia="Times New Roman"/>
              </w:rPr>
            </w:rPrChange>
          </w:rPr>
          <w:t>Velzen</w:t>
        </w:r>
        <w:proofErr w:type="spellEnd"/>
        <w:r w:rsidRPr="00642AC5">
          <w:rPr>
            <w:rFonts w:ascii="Times New Roman" w:eastAsia="Times New Roman" w:hAnsi="Times New Roman" w:cs="Times New Roman"/>
            <w:rPrChange w:id="1362" w:author="Amrit" w:date="2018-02-21T00:25:00Z">
              <w:rPr>
                <w:rFonts w:eastAsia="Times New Roman"/>
              </w:rPr>
            </w:rPrChange>
          </w:rPr>
          <w:t xml:space="preserve"> EJJ, </w:t>
        </w:r>
        <w:proofErr w:type="spellStart"/>
        <w:r w:rsidRPr="00642AC5">
          <w:rPr>
            <w:rFonts w:ascii="Times New Roman" w:eastAsia="Times New Roman" w:hAnsi="Times New Roman" w:cs="Times New Roman"/>
            <w:rPrChange w:id="1363" w:author="Amrit" w:date="2018-02-21T00:25:00Z">
              <w:rPr>
                <w:rFonts w:eastAsia="Times New Roman"/>
              </w:rPr>
            </w:rPrChange>
          </w:rPr>
          <w:t>Hoefsloot</w:t>
        </w:r>
        <w:proofErr w:type="spellEnd"/>
        <w:r w:rsidRPr="00642AC5">
          <w:rPr>
            <w:rFonts w:ascii="Times New Roman" w:eastAsia="Times New Roman" w:hAnsi="Times New Roman" w:cs="Times New Roman"/>
            <w:rPrChange w:id="1364" w:author="Amrit" w:date="2018-02-21T00:25:00Z">
              <w:rPr>
                <w:rFonts w:eastAsia="Times New Roman"/>
              </w:rPr>
            </w:rPrChange>
          </w:rPr>
          <w:t xml:space="preserve"> HCJ, </w:t>
        </w:r>
        <w:proofErr w:type="spellStart"/>
        <w:r w:rsidRPr="00642AC5">
          <w:rPr>
            <w:rFonts w:ascii="Times New Roman" w:eastAsia="Times New Roman" w:hAnsi="Times New Roman" w:cs="Times New Roman"/>
            <w:rPrChange w:id="1365" w:author="Amrit" w:date="2018-02-21T00:25:00Z">
              <w:rPr>
                <w:rFonts w:eastAsia="Times New Roman"/>
              </w:rPr>
            </w:rPrChange>
          </w:rPr>
          <w:t>Smilde</w:t>
        </w:r>
        <w:proofErr w:type="spellEnd"/>
        <w:r w:rsidRPr="00642AC5">
          <w:rPr>
            <w:rFonts w:ascii="Times New Roman" w:eastAsia="Times New Roman" w:hAnsi="Times New Roman" w:cs="Times New Roman"/>
            <w:rPrChange w:id="1366" w:author="Amrit" w:date="2018-02-21T00:25:00Z">
              <w:rPr>
                <w:rFonts w:eastAsia="Times New Roman"/>
              </w:rPr>
            </w:rPrChange>
          </w:rPr>
          <w:t xml:space="preserve"> AK. Multivariate paired data analysis: multilevel PLSDA versus OPLSDA. Metabolomics [Internet]. 2010 [cited 2016 Jul 27</w:t>
        </w:r>
        <w:proofErr w:type="gramStart"/>
        <w:r w:rsidRPr="00642AC5">
          <w:rPr>
            <w:rFonts w:ascii="Times New Roman" w:eastAsia="Times New Roman" w:hAnsi="Times New Roman" w:cs="Times New Roman"/>
            <w:rPrChange w:id="1367" w:author="Amrit" w:date="2018-02-21T00:25:00Z">
              <w:rPr>
                <w:rFonts w:eastAsia="Times New Roman"/>
              </w:rPr>
            </w:rPrChange>
          </w:rPr>
          <w:t>];6:119</w:t>
        </w:r>
        <w:proofErr w:type="gramEnd"/>
        <w:r w:rsidRPr="00642AC5">
          <w:rPr>
            <w:rFonts w:ascii="Times New Roman" w:eastAsia="Times New Roman" w:hAnsi="Times New Roman" w:cs="Times New Roman"/>
            <w:rPrChange w:id="1368" w:author="Amrit" w:date="2018-02-21T00:25:00Z">
              <w:rPr>
                <w:rFonts w:eastAsia="Times New Roman"/>
              </w:rPr>
            </w:rPrChange>
          </w:rPr>
          <w:t>–28. Available from: http://link.springer.com/10.1007/s11306-009-0185-z</w:t>
        </w:r>
      </w:ins>
    </w:p>
    <w:p w14:paraId="6ECA274D" w14:textId="1D4E32D9" w:rsidR="00F94303" w:rsidRPr="0089171B" w:rsidRDefault="00E71DDE" w:rsidP="00F94303">
      <w:pPr>
        <w:pStyle w:val="NormalWeb"/>
        <w:shd w:val="clear" w:color="auto" w:fill="FFFFFF"/>
        <w:spacing w:before="0" w:beforeAutospacing="0" w:after="360" w:afterAutospacing="0" w:line="375" w:lineRule="atLeast"/>
        <w:rPr>
          <w:color w:val="333333"/>
        </w:rPr>
      </w:pPr>
      <w:r w:rsidRPr="0089171B">
        <w:rPr>
          <w:color w:val="333333"/>
        </w:rPr>
        <w:fldChar w:fldCharType="end"/>
      </w:r>
    </w:p>
    <w:sectPr w:rsidR="00F94303" w:rsidRPr="0089171B" w:rsidSect="005759F3">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09T14:06:00Z" w:initials="AS">
    <w:p w14:paraId="3014DBC2" w14:textId="3CA3D0C3" w:rsidR="005F3823" w:rsidRPr="00C90F78" w:rsidRDefault="005F3823" w:rsidP="00C90F78">
      <w:pPr>
        <w:pStyle w:val="p1"/>
        <w:rPr>
          <w:sz w:val="18"/>
          <w:szCs w:val="18"/>
        </w:rPr>
      </w:pPr>
      <w:r>
        <w:rPr>
          <w:rStyle w:val="CommentReference"/>
        </w:rPr>
        <w:annotationRef/>
      </w:r>
      <w:r w:rsidRPr="00C90F78">
        <w:rPr>
          <w:sz w:val="18"/>
          <w:szCs w:val="18"/>
        </w:rPr>
        <w:t>Rule 1: Present only one central contribution per paper, which you communicate</w:t>
      </w:r>
      <w:r>
        <w:rPr>
          <w:sz w:val="18"/>
          <w:szCs w:val="18"/>
        </w:rPr>
        <w:t xml:space="preserve"> </w:t>
      </w:r>
      <w:r w:rsidRPr="00C90F78">
        <w:rPr>
          <w:sz w:val="18"/>
          <w:szCs w:val="18"/>
        </w:rPr>
        <w:t>in the title.</w:t>
      </w:r>
    </w:p>
  </w:comment>
  <w:comment w:id="1" w:author="Kim-Anh Lê Cao" w:date="2018-02-16T09:28:00Z" w:initials="KA">
    <w:p w14:paraId="2D46C40C" w14:textId="7E405F99" w:rsidR="005F3823" w:rsidRDefault="005F3823">
      <w:pPr>
        <w:pStyle w:val="CommentText"/>
      </w:pPr>
      <w:r>
        <w:rPr>
          <w:rStyle w:val="CommentReference"/>
        </w:rPr>
        <w:annotationRef/>
      </w:r>
      <w:r>
        <w:t xml:space="preserve">DIABLO should be in the title but I prefer the second title </w:t>
      </w:r>
      <w:r>
        <w:sym w:font="Wingdings" w:char="F04A"/>
      </w:r>
    </w:p>
    <w:p w14:paraId="7FAB0350" w14:textId="7570F950" w:rsidR="005F3823" w:rsidRDefault="005F3823">
      <w:pPr>
        <w:pStyle w:val="CommentText"/>
      </w:pPr>
      <w:r>
        <w:t>DIABLO: a multivariate integrative method for multi-omics biomarkers / signature?</w:t>
      </w:r>
    </w:p>
    <w:p w14:paraId="59503793" w14:textId="53333694" w:rsidR="005F3823" w:rsidRDefault="005F3823">
      <w:pPr>
        <w:pStyle w:val="CommentText"/>
      </w:pPr>
      <w:r>
        <w:t xml:space="preserve">(the words relevant, novel </w:t>
      </w:r>
      <w:proofErr w:type="gramStart"/>
      <w:r>
        <w:t>are</w:t>
      </w:r>
      <w:proofErr w:type="gramEnd"/>
      <w:r>
        <w:t xml:space="preserve"> probably not necessary?)</w:t>
      </w:r>
    </w:p>
  </w:comment>
  <w:comment w:id="4" w:author="Amrit" w:date="2018-01-21T19:48:00Z" w:initials="AS">
    <w:p w14:paraId="1D52D9B4" w14:textId="7C654755" w:rsidR="005F3823" w:rsidRPr="00860DB3" w:rsidRDefault="005F3823"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5F3823" w:rsidRDefault="005F3823">
      <w:pPr>
        <w:pStyle w:val="CommentText"/>
      </w:pPr>
    </w:p>
    <w:p w14:paraId="41DAB3D9" w14:textId="68BDFCC9" w:rsidR="005F3823" w:rsidRDefault="005F3823">
      <w:pPr>
        <w:pStyle w:val="CommentText"/>
      </w:pPr>
      <w:r>
        <w:t>currently: 108 words</w:t>
      </w:r>
    </w:p>
    <w:p w14:paraId="58CF6CC4" w14:textId="77777777" w:rsidR="005F3823" w:rsidRDefault="005F3823">
      <w:pPr>
        <w:pStyle w:val="CommentText"/>
      </w:pPr>
    </w:p>
    <w:p w14:paraId="7F83519B" w14:textId="53848613" w:rsidR="005F3823" w:rsidRDefault="005F3823">
      <w:pPr>
        <w:pStyle w:val="CommentText"/>
      </w:pPr>
      <w:r>
        <w:t>WHAT is the journal you are aiming for? Which guidelines are you mentioning?</w:t>
      </w:r>
    </w:p>
  </w:comment>
  <w:comment w:id="5" w:author="Kim-Anh Lê Cao" w:date="2018-02-16T09:37:00Z" w:initials="KA">
    <w:p w14:paraId="1FE45315" w14:textId="45ADC31D" w:rsidR="005F3823" w:rsidRDefault="005F3823">
      <w:pPr>
        <w:pStyle w:val="CommentText"/>
      </w:pPr>
      <w:r>
        <w:rPr>
          <w:rStyle w:val="CommentReference"/>
        </w:rPr>
        <w:annotationRef/>
      </w:r>
      <w:r>
        <w:t xml:space="preserve">Have another go, but we will have to go through several layers. I can read in between the lines and see where we are weak </w:t>
      </w:r>
      <w:r>
        <w:sym w:font="Wingdings" w:char="F04A"/>
      </w:r>
      <w:r>
        <w:t xml:space="preserve"> One way is not to mention the prediction so upfront. What is our major aim here? a multi-omics signature of interest to generate novel bio hypotheses about a biological system.</w:t>
      </w:r>
    </w:p>
    <w:p w14:paraId="1B283387" w14:textId="309EC435" w:rsidR="005F3823" w:rsidRDefault="005F3823">
      <w:pPr>
        <w:pStyle w:val="CommentText"/>
      </w:pPr>
      <w:r>
        <w:t>Focus on:</w:t>
      </w:r>
    </w:p>
    <w:p w14:paraId="04FCC488" w14:textId="145CBADD" w:rsidR="005F3823" w:rsidRDefault="005F3823">
      <w:pPr>
        <w:pStyle w:val="CommentText"/>
      </w:pPr>
      <w:r>
        <w:t>-what we aim for and what we achieve</w:t>
      </w:r>
    </w:p>
    <w:p w14:paraId="286DB8F1" w14:textId="4C4D9A0D" w:rsidR="005F3823" w:rsidRDefault="005F3823">
      <w:pPr>
        <w:pStyle w:val="CommentText"/>
      </w:pPr>
      <w:r>
        <w:t>-what are the advantage of DIABLO compared to others</w:t>
      </w:r>
    </w:p>
    <w:p w14:paraId="0169A0E1" w14:textId="0FCC40C8" w:rsidR="005F3823" w:rsidRDefault="005F3823">
      <w:pPr>
        <w:pStyle w:val="CommentText"/>
      </w:pPr>
      <w:r>
        <w:t>-who it benefits (so far ok)</w:t>
      </w:r>
    </w:p>
    <w:p w14:paraId="3763EEC8" w14:textId="5E30FF07" w:rsidR="005F3823" w:rsidRDefault="005F3823">
      <w:pPr>
        <w:pStyle w:val="CommentText"/>
      </w:pPr>
      <w:r>
        <w:t>-what we provide (ok)</w:t>
      </w:r>
    </w:p>
  </w:comment>
  <w:comment w:id="6" w:author="Kim-Anh Lê Cao" w:date="2018-02-16T09:31:00Z" w:initials="KA">
    <w:p w14:paraId="12FAE2C9" w14:textId="47745CCF" w:rsidR="005F3823" w:rsidRDefault="005F3823">
      <w:pPr>
        <w:pStyle w:val="CommentText"/>
      </w:pPr>
      <w:r>
        <w:rPr>
          <w:rStyle w:val="CommentReference"/>
        </w:rPr>
        <w:annotationRef/>
      </w:r>
      <w:r>
        <w:t>not sure we model, what do you think Florian? We extract</w:t>
      </w:r>
    </w:p>
  </w:comment>
  <w:comment w:id="8" w:author="Kim-Anh Lê Cao" w:date="2018-02-16T09:32:00Z" w:initials="KA">
    <w:p w14:paraId="4930A7D9" w14:textId="3B4809E7" w:rsidR="005F3823" w:rsidRDefault="005F3823">
      <w:pPr>
        <w:pStyle w:val="CommentText"/>
      </w:pPr>
      <w:r>
        <w:rPr>
          <w:rStyle w:val="CommentReference"/>
        </w:rPr>
        <w:annotationRef/>
      </w:r>
      <w:r>
        <w:t>wording: can we control a trade-off or do we just trade-off?</w:t>
      </w:r>
    </w:p>
  </w:comment>
  <w:comment w:id="9" w:author="Kim-Anh Lê Cao" w:date="2018-02-16T09:31:00Z" w:initials="KA">
    <w:p w14:paraId="1BDD3D3A" w14:textId="7D3671F6" w:rsidR="005F3823" w:rsidRDefault="005F3823">
      <w:pPr>
        <w:pStyle w:val="CommentText"/>
      </w:pPr>
      <w:r>
        <w:rPr>
          <w:rStyle w:val="CommentReference"/>
        </w:rPr>
        <w:annotationRef/>
      </w:r>
      <w:r>
        <w:t>this word is weak</w:t>
      </w:r>
    </w:p>
  </w:comment>
  <w:comment w:id="7" w:author="Kim-Anh Lê Cao" w:date="2018-02-16T09:33:00Z" w:initials="KA">
    <w:p w14:paraId="4CA5FE25" w14:textId="6514BBCB" w:rsidR="005F3823" w:rsidRDefault="005F3823">
      <w:pPr>
        <w:pStyle w:val="CommentText"/>
      </w:pPr>
      <w:r>
        <w:rPr>
          <w:rStyle w:val="CommentReference"/>
        </w:rPr>
        <w:annotationRef/>
      </w:r>
      <w:r>
        <w:t>Try rephrase the sentence (and fix mine). DIABLO identifies correlated and discriminatory features to [</w:t>
      </w:r>
      <w:proofErr w:type="spellStart"/>
      <w:r>
        <w:t>I d</w:t>
      </w:r>
      <w:proofErr w:type="spellEnd"/>
      <w:r>
        <w:t xml:space="preserve"> like something about prediction here, and also tightly connected signature that are bio relevant]</w:t>
      </w:r>
    </w:p>
  </w:comment>
  <w:comment w:id="18" w:author="Amrit" w:date="2018-02-09T14:39:00Z" w:initials="AS">
    <w:p w14:paraId="507CF48B" w14:textId="77777777" w:rsidR="005F3823" w:rsidRDefault="005F3823"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5F3823" w:rsidRDefault="005F3823">
      <w:pPr>
        <w:pStyle w:val="CommentText"/>
      </w:pPr>
    </w:p>
  </w:comment>
  <w:comment w:id="19" w:author="Kim-Anh Lê Cao" w:date="2018-02-16T09:46:00Z" w:initials="KA">
    <w:p w14:paraId="429B64E6" w14:textId="4892D7E2" w:rsidR="005F3823" w:rsidRDefault="005F3823">
      <w:pPr>
        <w:pStyle w:val="CommentText"/>
      </w:pPr>
      <w:r>
        <w:rPr>
          <w:rStyle w:val="CommentReference"/>
        </w:rPr>
        <w:annotationRef/>
      </w:r>
      <w:r>
        <w:t>Amrit, this intro repeated itself so I cut it down. I think you need to present the state of the art in multi omics integration and currently you only focused on the trade-off, which for me is not the most important feature to highlight in DIABLO. I added a few dot points where you can complete.</w:t>
      </w:r>
    </w:p>
  </w:comment>
  <w:comment w:id="238" w:author="Kim-Anh Lê Cao" w:date="2018-02-19T08:29:00Z" w:initials="KA">
    <w:p w14:paraId="4C62AF6B" w14:textId="42D430D6" w:rsidR="005F3823" w:rsidRDefault="005F3823">
      <w:pPr>
        <w:pStyle w:val="CommentText"/>
      </w:pPr>
      <w:r>
        <w:rPr>
          <w:rStyle w:val="CommentReference"/>
        </w:rPr>
        <w:annotationRef/>
      </w:r>
      <w:r>
        <w:t xml:space="preserve">Amrit, I uploaded an uncomplete version on the </w:t>
      </w:r>
      <w:proofErr w:type="spellStart"/>
      <w:r>
        <w:t>dropbox</w:t>
      </w:r>
      <w:proofErr w:type="spellEnd"/>
      <w:r>
        <w:t xml:space="preserve"> to try </w:t>
      </w:r>
      <w:proofErr w:type="gramStart"/>
      <w:r>
        <w:t>lighten</w:t>
      </w:r>
      <w:proofErr w:type="gramEnd"/>
      <w:r>
        <w:t xml:space="preserve"> the content a bit (not sure if that was successful). I still have some reserve about the figure. Is it really showing what we want? i.e. that DIABLO is quite different from the other methods and bring an important contribution to the field.</w:t>
      </w:r>
    </w:p>
    <w:p w14:paraId="0731505B" w14:textId="056AE15F" w:rsidR="005F3823" w:rsidRDefault="005F3823">
      <w:pPr>
        <w:pStyle w:val="CommentText"/>
      </w:pPr>
      <w:r>
        <w:t xml:space="preserve">I have put some comments at the bottom of the new </w:t>
      </w:r>
      <w:proofErr w:type="spellStart"/>
      <w:r>
        <w:t>pptx</w:t>
      </w:r>
      <w:proofErr w:type="spellEnd"/>
      <w:r>
        <w:t xml:space="preserve"> Figure 1  </w:t>
      </w:r>
    </w:p>
  </w:comment>
  <w:comment w:id="266" w:author="Kim-Anh Lê Cao" w:date="2018-02-16T10:00:00Z" w:initials="KA">
    <w:p w14:paraId="3275FC9F" w14:textId="407A780F" w:rsidR="005F3823" w:rsidRDefault="005F3823">
      <w:pPr>
        <w:pStyle w:val="CommentText"/>
      </w:pPr>
      <w:r>
        <w:rPr>
          <w:rStyle w:val="CommentReference"/>
        </w:rPr>
        <w:annotationRef/>
      </w:r>
      <w:r>
        <w:t xml:space="preserve">change as ‘m’ for </w:t>
      </w:r>
      <w:proofErr w:type="spellStart"/>
      <w:r>
        <w:t>matlab</w:t>
      </w:r>
      <w:proofErr w:type="spellEnd"/>
    </w:p>
  </w:comment>
  <w:comment w:id="391" w:author="Amrit" w:date="2018-02-11T17:55:00Z" w:initials="AS">
    <w:p w14:paraId="54D9A24B" w14:textId="77777777" w:rsidR="005F3823" w:rsidRDefault="005F3823"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5F3823" w:rsidRDefault="005F3823">
      <w:pPr>
        <w:pStyle w:val="CommentText"/>
      </w:pPr>
    </w:p>
  </w:comment>
  <w:comment w:id="467" w:author="Kim-Anh Lê Cao" w:date="2018-02-16T10:25:00Z" w:initials="KA">
    <w:p w14:paraId="6003C5AB" w14:textId="74E01758" w:rsidR="005F3823" w:rsidRDefault="005F3823">
      <w:pPr>
        <w:pStyle w:val="CommentText"/>
      </w:pPr>
      <w:r>
        <w:rPr>
          <w:rStyle w:val="CommentReference"/>
        </w:rPr>
        <w:annotationRef/>
      </w:r>
      <w:r>
        <w:t>Try punchy, short and direct titles.</w:t>
      </w:r>
    </w:p>
  </w:comment>
  <w:comment w:id="474" w:author="Kim-Anh Lê Cao" w:date="2018-02-16T10:31:00Z" w:initials="KA">
    <w:p w14:paraId="69A6194E" w14:textId="42245BD9" w:rsidR="005F3823" w:rsidRDefault="005F3823">
      <w:pPr>
        <w:pStyle w:val="CommentText"/>
      </w:pPr>
      <w:r>
        <w:rPr>
          <w:rStyle w:val="CommentReference"/>
        </w:rPr>
        <w:annotationRef/>
      </w:r>
      <w:r>
        <w:t xml:space="preserve">shorten your captions </w:t>
      </w:r>
    </w:p>
  </w:comment>
  <w:comment w:id="492" w:author="Kim-Anh Lê Cao" w:date="2018-02-16T10:34:00Z" w:initials="KA">
    <w:p w14:paraId="6D3208FA" w14:textId="7AC3B2DE" w:rsidR="005F3823" w:rsidRDefault="005F3823">
      <w:pPr>
        <w:pStyle w:val="CommentText"/>
      </w:pPr>
      <w:r>
        <w:rPr>
          <w:rStyle w:val="CommentReference"/>
        </w:rPr>
        <w:annotationRef/>
      </w:r>
      <w:r>
        <w:t>it is not clear why 90 from the caption, even after I started to add the # of variables simulated per category.</w:t>
      </w:r>
    </w:p>
  </w:comment>
  <w:comment w:id="502" w:author="Kim-Anh Lê Cao" w:date="2018-02-16T10:29:00Z" w:initials="KA">
    <w:p w14:paraId="6A5E8B81" w14:textId="7117AD86" w:rsidR="005F3823" w:rsidRDefault="005F3823">
      <w:pPr>
        <w:pStyle w:val="CommentText"/>
      </w:pPr>
      <w:r>
        <w:rPr>
          <w:rStyle w:val="CommentReference"/>
        </w:rPr>
        <w:annotationRef/>
      </w:r>
      <w:r>
        <w:t>only 3 and averaged?</w:t>
      </w:r>
    </w:p>
  </w:comment>
  <w:comment w:id="685" w:author="Amrit" w:date="2018-02-10T13:49:00Z" w:initials="AS">
    <w:p w14:paraId="2B63FA82" w14:textId="77777777" w:rsidR="005F3823" w:rsidRDefault="005F3823"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5F3823" w:rsidRDefault="005F3823">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14DBC2" w15:done="0"/>
  <w15:commentEx w15:paraId="59503793" w15:paraIdParent="3014DBC2" w15:done="0"/>
  <w15:commentEx w15:paraId="7F83519B" w15:done="0"/>
  <w15:commentEx w15:paraId="3763EEC8" w15:paraIdParent="7F83519B" w15:done="0"/>
  <w15:commentEx w15:paraId="12FAE2C9" w15:done="0"/>
  <w15:commentEx w15:paraId="4930A7D9" w15:done="0"/>
  <w15:commentEx w15:paraId="1BDD3D3A" w15:done="0"/>
  <w15:commentEx w15:paraId="4CA5FE25" w15:done="0"/>
  <w15:commentEx w15:paraId="54E83F44" w15:done="0"/>
  <w15:commentEx w15:paraId="429B64E6" w15:done="0"/>
  <w15:commentEx w15:paraId="0731505B" w15:done="0"/>
  <w15:commentEx w15:paraId="3275FC9F" w15:done="0"/>
  <w15:commentEx w15:paraId="59BF69A6" w15:done="0"/>
  <w15:commentEx w15:paraId="6003C5AB" w15:done="0"/>
  <w15:commentEx w15:paraId="69A6194E" w15:done="0"/>
  <w15:commentEx w15:paraId="6D3208FA" w15:done="0"/>
  <w15:commentEx w15:paraId="6A5E8B81"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A0B63" w14:textId="77777777" w:rsidR="00F32744" w:rsidRDefault="00F32744" w:rsidP="005759F3">
      <w:r>
        <w:separator/>
      </w:r>
    </w:p>
  </w:endnote>
  <w:endnote w:type="continuationSeparator" w:id="0">
    <w:p w14:paraId="78E57047" w14:textId="77777777" w:rsidR="00F32744" w:rsidRDefault="00F32744"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Palatino">
    <w:panose1 w:val="00000000000000000000"/>
    <w:charset w:val="00"/>
    <w:family w:val="roman"/>
    <w:pitch w:val="variable"/>
    <w:sig w:usb0="A00002FF" w:usb1="7800205A" w:usb2="14600000" w:usb3="00000000" w:csb0="00000193"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5F3823" w:rsidRDefault="005F3823"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5F3823" w:rsidRDefault="005F3823"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5F3823" w:rsidRDefault="005F3823"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5DA9">
      <w:rPr>
        <w:rStyle w:val="PageNumber"/>
        <w:noProof/>
      </w:rPr>
      <w:t>3</w:t>
    </w:r>
    <w:r>
      <w:rPr>
        <w:rStyle w:val="PageNumber"/>
      </w:rPr>
      <w:fldChar w:fldCharType="end"/>
    </w:r>
  </w:p>
  <w:p w14:paraId="3660254F" w14:textId="77777777" w:rsidR="005F3823" w:rsidRDefault="005F3823"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16E8CE" w14:textId="77777777" w:rsidR="00F32744" w:rsidRDefault="00F32744" w:rsidP="005759F3">
      <w:r>
        <w:separator/>
      </w:r>
    </w:p>
  </w:footnote>
  <w:footnote w:type="continuationSeparator" w:id="0">
    <w:p w14:paraId="0532BA54" w14:textId="77777777" w:rsidR="00F32744" w:rsidRDefault="00F32744"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2"/>
  </w:num>
  <w:num w:numId="6">
    <w:abstractNumId w:val="6"/>
  </w:num>
  <w:num w:numId="7">
    <w:abstractNumId w:val="4"/>
  </w:num>
  <w:num w:numId="8">
    <w:abstractNumId w:val="13"/>
  </w:num>
  <w:num w:numId="9">
    <w:abstractNumId w:val="7"/>
  </w:num>
  <w:num w:numId="10">
    <w:abstractNumId w:val="14"/>
  </w:num>
  <w:num w:numId="11">
    <w:abstractNumId w:val="3"/>
  </w:num>
  <w:num w:numId="12">
    <w:abstractNumId w:val="1"/>
  </w:num>
  <w:num w:numId="13">
    <w:abstractNumId w:val="5"/>
  </w:num>
  <w:num w:numId="14">
    <w:abstractNumId w:val="15"/>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C28"/>
    <w:rsid w:val="00002BBB"/>
    <w:rsid w:val="00004BFE"/>
    <w:rsid w:val="000068B5"/>
    <w:rsid w:val="0001069E"/>
    <w:rsid w:val="00011254"/>
    <w:rsid w:val="0001244F"/>
    <w:rsid w:val="00012A61"/>
    <w:rsid w:val="00012F8A"/>
    <w:rsid w:val="00015131"/>
    <w:rsid w:val="0001647F"/>
    <w:rsid w:val="000174CF"/>
    <w:rsid w:val="000200FE"/>
    <w:rsid w:val="00020884"/>
    <w:rsid w:val="000228F5"/>
    <w:rsid w:val="00023477"/>
    <w:rsid w:val="00023BFA"/>
    <w:rsid w:val="0002459E"/>
    <w:rsid w:val="00026C6A"/>
    <w:rsid w:val="00030058"/>
    <w:rsid w:val="0003143B"/>
    <w:rsid w:val="000343AB"/>
    <w:rsid w:val="00034B1D"/>
    <w:rsid w:val="00034DB3"/>
    <w:rsid w:val="00034E74"/>
    <w:rsid w:val="00036706"/>
    <w:rsid w:val="00041009"/>
    <w:rsid w:val="0004145F"/>
    <w:rsid w:val="00042BEB"/>
    <w:rsid w:val="00043BD9"/>
    <w:rsid w:val="00044733"/>
    <w:rsid w:val="00044F0A"/>
    <w:rsid w:val="00044FDC"/>
    <w:rsid w:val="0004521A"/>
    <w:rsid w:val="0004556E"/>
    <w:rsid w:val="00045AAF"/>
    <w:rsid w:val="00046218"/>
    <w:rsid w:val="00047737"/>
    <w:rsid w:val="00051365"/>
    <w:rsid w:val="000522B4"/>
    <w:rsid w:val="00052A61"/>
    <w:rsid w:val="00055AB7"/>
    <w:rsid w:val="00055E99"/>
    <w:rsid w:val="00057C2F"/>
    <w:rsid w:val="000610A0"/>
    <w:rsid w:val="00061444"/>
    <w:rsid w:val="00062225"/>
    <w:rsid w:val="00062385"/>
    <w:rsid w:val="0006272F"/>
    <w:rsid w:val="00063499"/>
    <w:rsid w:val="00063EB5"/>
    <w:rsid w:val="00064BE5"/>
    <w:rsid w:val="00065702"/>
    <w:rsid w:val="00065F9D"/>
    <w:rsid w:val="00067D5A"/>
    <w:rsid w:val="000702D0"/>
    <w:rsid w:val="00071463"/>
    <w:rsid w:val="00071EAC"/>
    <w:rsid w:val="00072969"/>
    <w:rsid w:val="00072EAE"/>
    <w:rsid w:val="00074FC2"/>
    <w:rsid w:val="00076512"/>
    <w:rsid w:val="00076EBD"/>
    <w:rsid w:val="00081B65"/>
    <w:rsid w:val="000843AE"/>
    <w:rsid w:val="00085084"/>
    <w:rsid w:val="00086CA5"/>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4204"/>
    <w:rsid w:val="000A4360"/>
    <w:rsid w:val="000A4B7A"/>
    <w:rsid w:val="000A4EEB"/>
    <w:rsid w:val="000A63F4"/>
    <w:rsid w:val="000A6D1A"/>
    <w:rsid w:val="000B3A31"/>
    <w:rsid w:val="000B3E6A"/>
    <w:rsid w:val="000B590D"/>
    <w:rsid w:val="000B751F"/>
    <w:rsid w:val="000C067E"/>
    <w:rsid w:val="000C22A8"/>
    <w:rsid w:val="000C3278"/>
    <w:rsid w:val="000C3DB1"/>
    <w:rsid w:val="000C5F45"/>
    <w:rsid w:val="000C7C56"/>
    <w:rsid w:val="000D1EB9"/>
    <w:rsid w:val="000D2D08"/>
    <w:rsid w:val="000D3416"/>
    <w:rsid w:val="000D5D31"/>
    <w:rsid w:val="000D61B6"/>
    <w:rsid w:val="000D641B"/>
    <w:rsid w:val="000E0045"/>
    <w:rsid w:val="000E032A"/>
    <w:rsid w:val="000E1A79"/>
    <w:rsid w:val="000E1C5F"/>
    <w:rsid w:val="000E2C9A"/>
    <w:rsid w:val="000E41BF"/>
    <w:rsid w:val="000E50CB"/>
    <w:rsid w:val="000E618D"/>
    <w:rsid w:val="000E61FD"/>
    <w:rsid w:val="000E62E4"/>
    <w:rsid w:val="000E6968"/>
    <w:rsid w:val="000F0337"/>
    <w:rsid w:val="000F0BD1"/>
    <w:rsid w:val="000F18A6"/>
    <w:rsid w:val="000F356A"/>
    <w:rsid w:val="000F3A96"/>
    <w:rsid w:val="000F3B26"/>
    <w:rsid w:val="000F3D65"/>
    <w:rsid w:val="000F44F8"/>
    <w:rsid w:val="000F497E"/>
    <w:rsid w:val="000F74DB"/>
    <w:rsid w:val="000F7553"/>
    <w:rsid w:val="00101A95"/>
    <w:rsid w:val="00102F92"/>
    <w:rsid w:val="0010326B"/>
    <w:rsid w:val="001036F9"/>
    <w:rsid w:val="00103B56"/>
    <w:rsid w:val="00104550"/>
    <w:rsid w:val="00105DB3"/>
    <w:rsid w:val="00111339"/>
    <w:rsid w:val="0011271B"/>
    <w:rsid w:val="00113D33"/>
    <w:rsid w:val="00113E49"/>
    <w:rsid w:val="00114982"/>
    <w:rsid w:val="00115732"/>
    <w:rsid w:val="0011761B"/>
    <w:rsid w:val="0012139C"/>
    <w:rsid w:val="00121855"/>
    <w:rsid w:val="0012687F"/>
    <w:rsid w:val="00127FFD"/>
    <w:rsid w:val="001305A8"/>
    <w:rsid w:val="0013082E"/>
    <w:rsid w:val="00130885"/>
    <w:rsid w:val="00132AB9"/>
    <w:rsid w:val="00134E3D"/>
    <w:rsid w:val="001363A0"/>
    <w:rsid w:val="00136F4E"/>
    <w:rsid w:val="00142F86"/>
    <w:rsid w:val="0014316E"/>
    <w:rsid w:val="00143516"/>
    <w:rsid w:val="001436A5"/>
    <w:rsid w:val="00143DEC"/>
    <w:rsid w:val="00144BC4"/>
    <w:rsid w:val="00144F6A"/>
    <w:rsid w:val="001456A3"/>
    <w:rsid w:val="00146281"/>
    <w:rsid w:val="001500F9"/>
    <w:rsid w:val="00152F01"/>
    <w:rsid w:val="001530DA"/>
    <w:rsid w:val="001536E1"/>
    <w:rsid w:val="001538D1"/>
    <w:rsid w:val="00154425"/>
    <w:rsid w:val="00160603"/>
    <w:rsid w:val="00160611"/>
    <w:rsid w:val="00160A86"/>
    <w:rsid w:val="0016159E"/>
    <w:rsid w:val="00161AED"/>
    <w:rsid w:val="00163148"/>
    <w:rsid w:val="0016392A"/>
    <w:rsid w:val="00163D56"/>
    <w:rsid w:val="00165824"/>
    <w:rsid w:val="001668BD"/>
    <w:rsid w:val="00167316"/>
    <w:rsid w:val="0017040E"/>
    <w:rsid w:val="0017220D"/>
    <w:rsid w:val="00174F6A"/>
    <w:rsid w:val="00175162"/>
    <w:rsid w:val="00175494"/>
    <w:rsid w:val="00177CC4"/>
    <w:rsid w:val="001822BD"/>
    <w:rsid w:val="00183293"/>
    <w:rsid w:val="001846FE"/>
    <w:rsid w:val="00185D65"/>
    <w:rsid w:val="00186B70"/>
    <w:rsid w:val="00187406"/>
    <w:rsid w:val="00187707"/>
    <w:rsid w:val="001926CE"/>
    <w:rsid w:val="00193636"/>
    <w:rsid w:val="00193E1A"/>
    <w:rsid w:val="00193FA9"/>
    <w:rsid w:val="0019704D"/>
    <w:rsid w:val="00197AE2"/>
    <w:rsid w:val="001A03B2"/>
    <w:rsid w:val="001A09B7"/>
    <w:rsid w:val="001A4497"/>
    <w:rsid w:val="001B14EC"/>
    <w:rsid w:val="001B1E4A"/>
    <w:rsid w:val="001B3241"/>
    <w:rsid w:val="001B3276"/>
    <w:rsid w:val="001B46F3"/>
    <w:rsid w:val="001B711A"/>
    <w:rsid w:val="001C0248"/>
    <w:rsid w:val="001C1FC7"/>
    <w:rsid w:val="001C5377"/>
    <w:rsid w:val="001C59E4"/>
    <w:rsid w:val="001C649E"/>
    <w:rsid w:val="001C7185"/>
    <w:rsid w:val="001D0C29"/>
    <w:rsid w:val="001D2E51"/>
    <w:rsid w:val="001D354A"/>
    <w:rsid w:val="001D5051"/>
    <w:rsid w:val="001E0F81"/>
    <w:rsid w:val="001E1EFC"/>
    <w:rsid w:val="001E240D"/>
    <w:rsid w:val="001E2451"/>
    <w:rsid w:val="001E2EC2"/>
    <w:rsid w:val="001E3F65"/>
    <w:rsid w:val="001E6398"/>
    <w:rsid w:val="001E769A"/>
    <w:rsid w:val="001F034A"/>
    <w:rsid w:val="001F1644"/>
    <w:rsid w:val="001F3036"/>
    <w:rsid w:val="001F3579"/>
    <w:rsid w:val="001F569F"/>
    <w:rsid w:val="001F5B8F"/>
    <w:rsid w:val="001F6DFD"/>
    <w:rsid w:val="001F715B"/>
    <w:rsid w:val="001F7D27"/>
    <w:rsid w:val="00201483"/>
    <w:rsid w:val="002024D5"/>
    <w:rsid w:val="00203E9E"/>
    <w:rsid w:val="0020587C"/>
    <w:rsid w:val="00207A96"/>
    <w:rsid w:val="00211285"/>
    <w:rsid w:val="002116A5"/>
    <w:rsid w:val="00213894"/>
    <w:rsid w:val="00213B52"/>
    <w:rsid w:val="00214B3F"/>
    <w:rsid w:val="00214EB8"/>
    <w:rsid w:val="00215F2A"/>
    <w:rsid w:val="00217121"/>
    <w:rsid w:val="00221CA1"/>
    <w:rsid w:val="00223184"/>
    <w:rsid w:val="00224F65"/>
    <w:rsid w:val="002257E6"/>
    <w:rsid w:val="002258AF"/>
    <w:rsid w:val="00226B7D"/>
    <w:rsid w:val="00226FEF"/>
    <w:rsid w:val="002272FC"/>
    <w:rsid w:val="002309D9"/>
    <w:rsid w:val="00235157"/>
    <w:rsid w:val="002367F5"/>
    <w:rsid w:val="00236CDD"/>
    <w:rsid w:val="002376C0"/>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C87"/>
    <w:rsid w:val="00264934"/>
    <w:rsid w:val="0026495A"/>
    <w:rsid w:val="0026507B"/>
    <w:rsid w:val="00265B5B"/>
    <w:rsid w:val="002671CF"/>
    <w:rsid w:val="00270BC0"/>
    <w:rsid w:val="00272CB5"/>
    <w:rsid w:val="0027312C"/>
    <w:rsid w:val="00280A8B"/>
    <w:rsid w:val="00280B02"/>
    <w:rsid w:val="00282301"/>
    <w:rsid w:val="00282380"/>
    <w:rsid w:val="0028285D"/>
    <w:rsid w:val="00282C1F"/>
    <w:rsid w:val="00283249"/>
    <w:rsid w:val="0028542A"/>
    <w:rsid w:val="00285FBD"/>
    <w:rsid w:val="00287AB9"/>
    <w:rsid w:val="002936D8"/>
    <w:rsid w:val="00293834"/>
    <w:rsid w:val="00294444"/>
    <w:rsid w:val="0029479D"/>
    <w:rsid w:val="002950FF"/>
    <w:rsid w:val="002968AC"/>
    <w:rsid w:val="002977C4"/>
    <w:rsid w:val="002A2D4F"/>
    <w:rsid w:val="002A647B"/>
    <w:rsid w:val="002A785F"/>
    <w:rsid w:val="002A7F6C"/>
    <w:rsid w:val="002B02EC"/>
    <w:rsid w:val="002B15A0"/>
    <w:rsid w:val="002B2BF7"/>
    <w:rsid w:val="002B3996"/>
    <w:rsid w:val="002B501E"/>
    <w:rsid w:val="002B6118"/>
    <w:rsid w:val="002B7560"/>
    <w:rsid w:val="002C049A"/>
    <w:rsid w:val="002C2DF7"/>
    <w:rsid w:val="002C47FF"/>
    <w:rsid w:val="002D1711"/>
    <w:rsid w:val="002D1BC9"/>
    <w:rsid w:val="002D3967"/>
    <w:rsid w:val="002D4C0C"/>
    <w:rsid w:val="002D50EF"/>
    <w:rsid w:val="002D7401"/>
    <w:rsid w:val="002D79A7"/>
    <w:rsid w:val="002D7C64"/>
    <w:rsid w:val="002E1134"/>
    <w:rsid w:val="002E1FD4"/>
    <w:rsid w:val="002E4FD7"/>
    <w:rsid w:val="002E5838"/>
    <w:rsid w:val="002E6B14"/>
    <w:rsid w:val="002F0299"/>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6472"/>
    <w:rsid w:val="003105CF"/>
    <w:rsid w:val="0031061B"/>
    <w:rsid w:val="00311CEE"/>
    <w:rsid w:val="0031216E"/>
    <w:rsid w:val="00312694"/>
    <w:rsid w:val="0031339F"/>
    <w:rsid w:val="003154CF"/>
    <w:rsid w:val="00316453"/>
    <w:rsid w:val="00317024"/>
    <w:rsid w:val="003173C3"/>
    <w:rsid w:val="00317402"/>
    <w:rsid w:val="00322500"/>
    <w:rsid w:val="003233A5"/>
    <w:rsid w:val="003236B6"/>
    <w:rsid w:val="00326155"/>
    <w:rsid w:val="0032690A"/>
    <w:rsid w:val="003270CA"/>
    <w:rsid w:val="00330F75"/>
    <w:rsid w:val="0033385D"/>
    <w:rsid w:val="00333B79"/>
    <w:rsid w:val="00336B14"/>
    <w:rsid w:val="00336FA1"/>
    <w:rsid w:val="003375A4"/>
    <w:rsid w:val="00341AF0"/>
    <w:rsid w:val="00342F3C"/>
    <w:rsid w:val="003433E2"/>
    <w:rsid w:val="00343442"/>
    <w:rsid w:val="00343E92"/>
    <w:rsid w:val="003449A5"/>
    <w:rsid w:val="00346C2B"/>
    <w:rsid w:val="00347A81"/>
    <w:rsid w:val="00347CF1"/>
    <w:rsid w:val="00353728"/>
    <w:rsid w:val="00353F61"/>
    <w:rsid w:val="00355384"/>
    <w:rsid w:val="00357457"/>
    <w:rsid w:val="0035753E"/>
    <w:rsid w:val="0036209D"/>
    <w:rsid w:val="003621E5"/>
    <w:rsid w:val="00365429"/>
    <w:rsid w:val="00365E0F"/>
    <w:rsid w:val="00366CEE"/>
    <w:rsid w:val="003677E0"/>
    <w:rsid w:val="00370BB8"/>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2146"/>
    <w:rsid w:val="003935A8"/>
    <w:rsid w:val="00394A03"/>
    <w:rsid w:val="0039582C"/>
    <w:rsid w:val="0039643C"/>
    <w:rsid w:val="0039665B"/>
    <w:rsid w:val="00396797"/>
    <w:rsid w:val="003A0D2D"/>
    <w:rsid w:val="003A2F78"/>
    <w:rsid w:val="003A621C"/>
    <w:rsid w:val="003A7B31"/>
    <w:rsid w:val="003B2806"/>
    <w:rsid w:val="003B3015"/>
    <w:rsid w:val="003B3BB7"/>
    <w:rsid w:val="003B6482"/>
    <w:rsid w:val="003B6C24"/>
    <w:rsid w:val="003B70B9"/>
    <w:rsid w:val="003C0CA9"/>
    <w:rsid w:val="003C3EDA"/>
    <w:rsid w:val="003C4F29"/>
    <w:rsid w:val="003C50F7"/>
    <w:rsid w:val="003C55D4"/>
    <w:rsid w:val="003C5660"/>
    <w:rsid w:val="003C5C31"/>
    <w:rsid w:val="003C739B"/>
    <w:rsid w:val="003C7D36"/>
    <w:rsid w:val="003D067C"/>
    <w:rsid w:val="003D2C96"/>
    <w:rsid w:val="003D3237"/>
    <w:rsid w:val="003D557D"/>
    <w:rsid w:val="003D5C8D"/>
    <w:rsid w:val="003D63A0"/>
    <w:rsid w:val="003E0779"/>
    <w:rsid w:val="003E166D"/>
    <w:rsid w:val="003E1CCE"/>
    <w:rsid w:val="003E2447"/>
    <w:rsid w:val="003E28DE"/>
    <w:rsid w:val="003E2B9A"/>
    <w:rsid w:val="003E34AA"/>
    <w:rsid w:val="003E3CD6"/>
    <w:rsid w:val="003E41C6"/>
    <w:rsid w:val="003E4DCF"/>
    <w:rsid w:val="003E5BAB"/>
    <w:rsid w:val="003E734C"/>
    <w:rsid w:val="003F01B7"/>
    <w:rsid w:val="003F1E3C"/>
    <w:rsid w:val="003F44E9"/>
    <w:rsid w:val="003F59FC"/>
    <w:rsid w:val="003F5A91"/>
    <w:rsid w:val="003F60BC"/>
    <w:rsid w:val="003F63D1"/>
    <w:rsid w:val="00400B90"/>
    <w:rsid w:val="004013AB"/>
    <w:rsid w:val="00401B9A"/>
    <w:rsid w:val="00402155"/>
    <w:rsid w:val="00406AE8"/>
    <w:rsid w:val="00406C57"/>
    <w:rsid w:val="00411531"/>
    <w:rsid w:val="00411D36"/>
    <w:rsid w:val="00412841"/>
    <w:rsid w:val="00414DB8"/>
    <w:rsid w:val="00415754"/>
    <w:rsid w:val="004201F8"/>
    <w:rsid w:val="00421718"/>
    <w:rsid w:val="00424430"/>
    <w:rsid w:val="004274B2"/>
    <w:rsid w:val="00431010"/>
    <w:rsid w:val="00431E09"/>
    <w:rsid w:val="00433C8C"/>
    <w:rsid w:val="00433FEC"/>
    <w:rsid w:val="004366FF"/>
    <w:rsid w:val="0043796B"/>
    <w:rsid w:val="00437E0A"/>
    <w:rsid w:val="0044244E"/>
    <w:rsid w:val="00442485"/>
    <w:rsid w:val="00442FB4"/>
    <w:rsid w:val="00443FAC"/>
    <w:rsid w:val="00444024"/>
    <w:rsid w:val="00445047"/>
    <w:rsid w:val="004467AB"/>
    <w:rsid w:val="00447AB2"/>
    <w:rsid w:val="00447AEE"/>
    <w:rsid w:val="00450316"/>
    <w:rsid w:val="00450415"/>
    <w:rsid w:val="004509B4"/>
    <w:rsid w:val="00451C59"/>
    <w:rsid w:val="00452C89"/>
    <w:rsid w:val="00452E5B"/>
    <w:rsid w:val="00453852"/>
    <w:rsid w:val="00454930"/>
    <w:rsid w:val="004551B0"/>
    <w:rsid w:val="0045647E"/>
    <w:rsid w:val="0046052B"/>
    <w:rsid w:val="004609DE"/>
    <w:rsid w:val="0046113A"/>
    <w:rsid w:val="004617C9"/>
    <w:rsid w:val="004627EB"/>
    <w:rsid w:val="00462DAF"/>
    <w:rsid w:val="00463498"/>
    <w:rsid w:val="00464251"/>
    <w:rsid w:val="0046443C"/>
    <w:rsid w:val="004644DD"/>
    <w:rsid w:val="0046497F"/>
    <w:rsid w:val="004650E2"/>
    <w:rsid w:val="00466F69"/>
    <w:rsid w:val="0047011C"/>
    <w:rsid w:val="00470C34"/>
    <w:rsid w:val="0047113E"/>
    <w:rsid w:val="004711C8"/>
    <w:rsid w:val="004717B3"/>
    <w:rsid w:val="00473B3C"/>
    <w:rsid w:val="0047483F"/>
    <w:rsid w:val="00477A46"/>
    <w:rsid w:val="004808AC"/>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EFE"/>
    <w:rsid w:val="004D2111"/>
    <w:rsid w:val="004D2703"/>
    <w:rsid w:val="004D310E"/>
    <w:rsid w:val="004D318B"/>
    <w:rsid w:val="004D3CC3"/>
    <w:rsid w:val="004D4364"/>
    <w:rsid w:val="004D78F7"/>
    <w:rsid w:val="004E6C81"/>
    <w:rsid w:val="004E7638"/>
    <w:rsid w:val="004E797F"/>
    <w:rsid w:val="004E7CC4"/>
    <w:rsid w:val="004E7D80"/>
    <w:rsid w:val="004E7ED8"/>
    <w:rsid w:val="004F00B2"/>
    <w:rsid w:val="004F1719"/>
    <w:rsid w:val="004F1901"/>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53F4"/>
    <w:rsid w:val="00530A43"/>
    <w:rsid w:val="00531519"/>
    <w:rsid w:val="00532941"/>
    <w:rsid w:val="005352E1"/>
    <w:rsid w:val="00537993"/>
    <w:rsid w:val="00537EEC"/>
    <w:rsid w:val="0054144C"/>
    <w:rsid w:val="005452E3"/>
    <w:rsid w:val="00545BF0"/>
    <w:rsid w:val="00545CF4"/>
    <w:rsid w:val="00550F9C"/>
    <w:rsid w:val="00553BCD"/>
    <w:rsid w:val="005566A3"/>
    <w:rsid w:val="00556F55"/>
    <w:rsid w:val="005577E7"/>
    <w:rsid w:val="00557AF9"/>
    <w:rsid w:val="00557D18"/>
    <w:rsid w:val="005600D8"/>
    <w:rsid w:val="00560BC0"/>
    <w:rsid w:val="00560CB5"/>
    <w:rsid w:val="00561354"/>
    <w:rsid w:val="005629F2"/>
    <w:rsid w:val="00564518"/>
    <w:rsid w:val="00565753"/>
    <w:rsid w:val="00565927"/>
    <w:rsid w:val="00565A7C"/>
    <w:rsid w:val="00566511"/>
    <w:rsid w:val="00566A76"/>
    <w:rsid w:val="005702CC"/>
    <w:rsid w:val="00570AD3"/>
    <w:rsid w:val="00572071"/>
    <w:rsid w:val="005725BD"/>
    <w:rsid w:val="005729C2"/>
    <w:rsid w:val="00572FED"/>
    <w:rsid w:val="00573577"/>
    <w:rsid w:val="00575606"/>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F7D"/>
    <w:rsid w:val="005A10C8"/>
    <w:rsid w:val="005A1EAD"/>
    <w:rsid w:val="005A3C61"/>
    <w:rsid w:val="005A660E"/>
    <w:rsid w:val="005A6C1C"/>
    <w:rsid w:val="005A7EAA"/>
    <w:rsid w:val="005B1652"/>
    <w:rsid w:val="005B1C6A"/>
    <w:rsid w:val="005B2B60"/>
    <w:rsid w:val="005B2F02"/>
    <w:rsid w:val="005B3690"/>
    <w:rsid w:val="005B41CF"/>
    <w:rsid w:val="005B4FF3"/>
    <w:rsid w:val="005B7155"/>
    <w:rsid w:val="005C04DD"/>
    <w:rsid w:val="005C09F4"/>
    <w:rsid w:val="005C146C"/>
    <w:rsid w:val="005C21B6"/>
    <w:rsid w:val="005C2A98"/>
    <w:rsid w:val="005C40F3"/>
    <w:rsid w:val="005C461F"/>
    <w:rsid w:val="005C5014"/>
    <w:rsid w:val="005C54D6"/>
    <w:rsid w:val="005C5EB2"/>
    <w:rsid w:val="005C704B"/>
    <w:rsid w:val="005C784C"/>
    <w:rsid w:val="005C7BC5"/>
    <w:rsid w:val="005C7D33"/>
    <w:rsid w:val="005D0D9A"/>
    <w:rsid w:val="005D1258"/>
    <w:rsid w:val="005D2947"/>
    <w:rsid w:val="005D2EDD"/>
    <w:rsid w:val="005D332D"/>
    <w:rsid w:val="005D34F3"/>
    <w:rsid w:val="005D380B"/>
    <w:rsid w:val="005D60F6"/>
    <w:rsid w:val="005D61CE"/>
    <w:rsid w:val="005D63E2"/>
    <w:rsid w:val="005E0CF3"/>
    <w:rsid w:val="005E0F9B"/>
    <w:rsid w:val="005E166F"/>
    <w:rsid w:val="005E3217"/>
    <w:rsid w:val="005E404F"/>
    <w:rsid w:val="005E4AFC"/>
    <w:rsid w:val="005E5056"/>
    <w:rsid w:val="005E7A83"/>
    <w:rsid w:val="005E7A8B"/>
    <w:rsid w:val="005E7CFE"/>
    <w:rsid w:val="005F0261"/>
    <w:rsid w:val="005F06EA"/>
    <w:rsid w:val="005F2ED8"/>
    <w:rsid w:val="005F35F5"/>
    <w:rsid w:val="005F3823"/>
    <w:rsid w:val="00600D73"/>
    <w:rsid w:val="0060113C"/>
    <w:rsid w:val="00601C7B"/>
    <w:rsid w:val="006027D3"/>
    <w:rsid w:val="006032AA"/>
    <w:rsid w:val="00606A5D"/>
    <w:rsid w:val="0061078F"/>
    <w:rsid w:val="00611F29"/>
    <w:rsid w:val="006122A3"/>
    <w:rsid w:val="00612E81"/>
    <w:rsid w:val="00613A61"/>
    <w:rsid w:val="00613F92"/>
    <w:rsid w:val="006143D3"/>
    <w:rsid w:val="00615C14"/>
    <w:rsid w:val="0061724F"/>
    <w:rsid w:val="00617ED2"/>
    <w:rsid w:val="00620645"/>
    <w:rsid w:val="00621224"/>
    <w:rsid w:val="00621611"/>
    <w:rsid w:val="00621FDA"/>
    <w:rsid w:val="0062324C"/>
    <w:rsid w:val="0062374A"/>
    <w:rsid w:val="0062488E"/>
    <w:rsid w:val="00627014"/>
    <w:rsid w:val="006271B8"/>
    <w:rsid w:val="006320F2"/>
    <w:rsid w:val="00632184"/>
    <w:rsid w:val="00632E8A"/>
    <w:rsid w:val="00633697"/>
    <w:rsid w:val="00633C24"/>
    <w:rsid w:val="006344AB"/>
    <w:rsid w:val="00634C11"/>
    <w:rsid w:val="00635455"/>
    <w:rsid w:val="0063708A"/>
    <w:rsid w:val="0064107F"/>
    <w:rsid w:val="00641E28"/>
    <w:rsid w:val="00642302"/>
    <w:rsid w:val="00642AC5"/>
    <w:rsid w:val="0064424A"/>
    <w:rsid w:val="0064580F"/>
    <w:rsid w:val="00646130"/>
    <w:rsid w:val="00650113"/>
    <w:rsid w:val="00650412"/>
    <w:rsid w:val="006511FE"/>
    <w:rsid w:val="00653076"/>
    <w:rsid w:val="00653FCD"/>
    <w:rsid w:val="006546AB"/>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350C"/>
    <w:rsid w:val="00684605"/>
    <w:rsid w:val="00685F9B"/>
    <w:rsid w:val="006866D7"/>
    <w:rsid w:val="00687A03"/>
    <w:rsid w:val="0069001E"/>
    <w:rsid w:val="00691499"/>
    <w:rsid w:val="00691935"/>
    <w:rsid w:val="00692C40"/>
    <w:rsid w:val="00694E2E"/>
    <w:rsid w:val="00695E04"/>
    <w:rsid w:val="00696D7F"/>
    <w:rsid w:val="006972AC"/>
    <w:rsid w:val="00697378"/>
    <w:rsid w:val="006A00C4"/>
    <w:rsid w:val="006A049C"/>
    <w:rsid w:val="006A04F0"/>
    <w:rsid w:val="006A076E"/>
    <w:rsid w:val="006A1559"/>
    <w:rsid w:val="006A46AE"/>
    <w:rsid w:val="006A4914"/>
    <w:rsid w:val="006A755F"/>
    <w:rsid w:val="006B40A8"/>
    <w:rsid w:val="006B49EA"/>
    <w:rsid w:val="006B4CED"/>
    <w:rsid w:val="006B686E"/>
    <w:rsid w:val="006C44A7"/>
    <w:rsid w:val="006C4F29"/>
    <w:rsid w:val="006C5253"/>
    <w:rsid w:val="006C5796"/>
    <w:rsid w:val="006C68A6"/>
    <w:rsid w:val="006C6DE4"/>
    <w:rsid w:val="006C7037"/>
    <w:rsid w:val="006C7678"/>
    <w:rsid w:val="006C7B97"/>
    <w:rsid w:val="006D02E3"/>
    <w:rsid w:val="006D2A53"/>
    <w:rsid w:val="006D3433"/>
    <w:rsid w:val="006D4587"/>
    <w:rsid w:val="006D49DC"/>
    <w:rsid w:val="006D6437"/>
    <w:rsid w:val="006D77CE"/>
    <w:rsid w:val="006E12DE"/>
    <w:rsid w:val="006E14E4"/>
    <w:rsid w:val="006E1FEB"/>
    <w:rsid w:val="006E235C"/>
    <w:rsid w:val="006E570C"/>
    <w:rsid w:val="006E5ED0"/>
    <w:rsid w:val="006E65F8"/>
    <w:rsid w:val="006F0059"/>
    <w:rsid w:val="006F0195"/>
    <w:rsid w:val="006F1620"/>
    <w:rsid w:val="006F22F0"/>
    <w:rsid w:val="006F3792"/>
    <w:rsid w:val="006F4048"/>
    <w:rsid w:val="006F693C"/>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47FF"/>
    <w:rsid w:val="007149A9"/>
    <w:rsid w:val="00715061"/>
    <w:rsid w:val="0071623A"/>
    <w:rsid w:val="00716630"/>
    <w:rsid w:val="007175FA"/>
    <w:rsid w:val="007176C5"/>
    <w:rsid w:val="00717FDF"/>
    <w:rsid w:val="0072082E"/>
    <w:rsid w:val="00722233"/>
    <w:rsid w:val="007246F7"/>
    <w:rsid w:val="007248E1"/>
    <w:rsid w:val="00725F16"/>
    <w:rsid w:val="00726814"/>
    <w:rsid w:val="00726B04"/>
    <w:rsid w:val="00727E30"/>
    <w:rsid w:val="00730033"/>
    <w:rsid w:val="0073099B"/>
    <w:rsid w:val="00730F75"/>
    <w:rsid w:val="007311D7"/>
    <w:rsid w:val="00731536"/>
    <w:rsid w:val="00731BEC"/>
    <w:rsid w:val="00732138"/>
    <w:rsid w:val="0073430F"/>
    <w:rsid w:val="00734366"/>
    <w:rsid w:val="00734757"/>
    <w:rsid w:val="00734807"/>
    <w:rsid w:val="00734C30"/>
    <w:rsid w:val="00737859"/>
    <w:rsid w:val="00740B96"/>
    <w:rsid w:val="007418C3"/>
    <w:rsid w:val="00741B8A"/>
    <w:rsid w:val="007428FF"/>
    <w:rsid w:val="007457D7"/>
    <w:rsid w:val="00746EF9"/>
    <w:rsid w:val="00750D28"/>
    <w:rsid w:val="00751F20"/>
    <w:rsid w:val="007528F4"/>
    <w:rsid w:val="0075318A"/>
    <w:rsid w:val="0075403B"/>
    <w:rsid w:val="00754C94"/>
    <w:rsid w:val="007557C1"/>
    <w:rsid w:val="00755F6A"/>
    <w:rsid w:val="00760AE6"/>
    <w:rsid w:val="00761065"/>
    <w:rsid w:val="00761FAC"/>
    <w:rsid w:val="0076282D"/>
    <w:rsid w:val="00762BF4"/>
    <w:rsid w:val="007647C8"/>
    <w:rsid w:val="00764E28"/>
    <w:rsid w:val="0076542A"/>
    <w:rsid w:val="00765750"/>
    <w:rsid w:val="007662F1"/>
    <w:rsid w:val="00766919"/>
    <w:rsid w:val="00766D3C"/>
    <w:rsid w:val="00767BF8"/>
    <w:rsid w:val="007729C6"/>
    <w:rsid w:val="00774600"/>
    <w:rsid w:val="00775657"/>
    <w:rsid w:val="00776B07"/>
    <w:rsid w:val="00781FE4"/>
    <w:rsid w:val="007820F1"/>
    <w:rsid w:val="00782E9E"/>
    <w:rsid w:val="00784E97"/>
    <w:rsid w:val="00785AE4"/>
    <w:rsid w:val="00787035"/>
    <w:rsid w:val="00791116"/>
    <w:rsid w:val="007929E3"/>
    <w:rsid w:val="007966E5"/>
    <w:rsid w:val="0079673D"/>
    <w:rsid w:val="00796F27"/>
    <w:rsid w:val="007A0247"/>
    <w:rsid w:val="007A03D8"/>
    <w:rsid w:val="007A1A27"/>
    <w:rsid w:val="007A34A1"/>
    <w:rsid w:val="007A3517"/>
    <w:rsid w:val="007A35DB"/>
    <w:rsid w:val="007A3D63"/>
    <w:rsid w:val="007A4763"/>
    <w:rsid w:val="007A570D"/>
    <w:rsid w:val="007A6538"/>
    <w:rsid w:val="007A7768"/>
    <w:rsid w:val="007B0DA8"/>
    <w:rsid w:val="007B2730"/>
    <w:rsid w:val="007B2A5A"/>
    <w:rsid w:val="007B3EA4"/>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E59C9"/>
    <w:rsid w:val="007E7525"/>
    <w:rsid w:val="007F1A24"/>
    <w:rsid w:val="007F218B"/>
    <w:rsid w:val="007F298F"/>
    <w:rsid w:val="007F355D"/>
    <w:rsid w:val="007F5592"/>
    <w:rsid w:val="007F6DB4"/>
    <w:rsid w:val="007F6E6E"/>
    <w:rsid w:val="007F7760"/>
    <w:rsid w:val="00800994"/>
    <w:rsid w:val="00801AEE"/>
    <w:rsid w:val="008036C6"/>
    <w:rsid w:val="00803EDD"/>
    <w:rsid w:val="008044E5"/>
    <w:rsid w:val="0080460C"/>
    <w:rsid w:val="008048E8"/>
    <w:rsid w:val="00805E21"/>
    <w:rsid w:val="0080728B"/>
    <w:rsid w:val="00807B69"/>
    <w:rsid w:val="008111C9"/>
    <w:rsid w:val="00812D4A"/>
    <w:rsid w:val="00814512"/>
    <w:rsid w:val="008146A8"/>
    <w:rsid w:val="00814A60"/>
    <w:rsid w:val="00817BE3"/>
    <w:rsid w:val="00821C97"/>
    <w:rsid w:val="00822ADE"/>
    <w:rsid w:val="00822D0F"/>
    <w:rsid w:val="008234EC"/>
    <w:rsid w:val="00823D4A"/>
    <w:rsid w:val="00824C25"/>
    <w:rsid w:val="008252E5"/>
    <w:rsid w:val="00831CAB"/>
    <w:rsid w:val="00834123"/>
    <w:rsid w:val="00841CFC"/>
    <w:rsid w:val="00843D5D"/>
    <w:rsid w:val="00844075"/>
    <w:rsid w:val="00844E79"/>
    <w:rsid w:val="00845A6D"/>
    <w:rsid w:val="00847D1A"/>
    <w:rsid w:val="00850385"/>
    <w:rsid w:val="0085071C"/>
    <w:rsid w:val="008511FC"/>
    <w:rsid w:val="0085272A"/>
    <w:rsid w:val="00852FCF"/>
    <w:rsid w:val="008541DF"/>
    <w:rsid w:val="00855AF4"/>
    <w:rsid w:val="00855B53"/>
    <w:rsid w:val="00855C85"/>
    <w:rsid w:val="00856CAF"/>
    <w:rsid w:val="0085793E"/>
    <w:rsid w:val="00860D5B"/>
    <w:rsid w:val="00860DB3"/>
    <w:rsid w:val="00861DB3"/>
    <w:rsid w:val="0086290B"/>
    <w:rsid w:val="00863579"/>
    <w:rsid w:val="008647E2"/>
    <w:rsid w:val="00864C6C"/>
    <w:rsid w:val="00864E7A"/>
    <w:rsid w:val="00865054"/>
    <w:rsid w:val="00865DA6"/>
    <w:rsid w:val="008671F9"/>
    <w:rsid w:val="00867F87"/>
    <w:rsid w:val="00871505"/>
    <w:rsid w:val="00871DCD"/>
    <w:rsid w:val="008729B4"/>
    <w:rsid w:val="00875816"/>
    <w:rsid w:val="00875B6C"/>
    <w:rsid w:val="008763F7"/>
    <w:rsid w:val="00876815"/>
    <w:rsid w:val="0087694F"/>
    <w:rsid w:val="00876F38"/>
    <w:rsid w:val="00877A65"/>
    <w:rsid w:val="00880090"/>
    <w:rsid w:val="00880231"/>
    <w:rsid w:val="00880D2D"/>
    <w:rsid w:val="00882124"/>
    <w:rsid w:val="008826A4"/>
    <w:rsid w:val="00885540"/>
    <w:rsid w:val="00885CD3"/>
    <w:rsid w:val="0088661D"/>
    <w:rsid w:val="008878A0"/>
    <w:rsid w:val="00887AFC"/>
    <w:rsid w:val="00887C7A"/>
    <w:rsid w:val="00890EEC"/>
    <w:rsid w:val="0089171B"/>
    <w:rsid w:val="00891D83"/>
    <w:rsid w:val="00892505"/>
    <w:rsid w:val="00892962"/>
    <w:rsid w:val="00893170"/>
    <w:rsid w:val="00893CBA"/>
    <w:rsid w:val="008A0210"/>
    <w:rsid w:val="008A024A"/>
    <w:rsid w:val="008A0A78"/>
    <w:rsid w:val="008A307F"/>
    <w:rsid w:val="008A4DFA"/>
    <w:rsid w:val="008A5926"/>
    <w:rsid w:val="008A6915"/>
    <w:rsid w:val="008A7F56"/>
    <w:rsid w:val="008B05F4"/>
    <w:rsid w:val="008B0708"/>
    <w:rsid w:val="008B0F65"/>
    <w:rsid w:val="008B3DC1"/>
    <w:rsid w:val="008B50B0"/>
    <w:rsid w:val="008B605C"/>
    <w:rsid w:val="008C173A"/>
    <w:rsid w:val="008C2E6E"/>
    <w:rsid w:val="008C5157"/>
    <w:rsid w:val="008C5A3A"/>
    <w:rsid w:val="008C5D97"/>
    <w:rsid w:val="008C6D0D"/>
    <w:rsid w:val="008D0544"/>
    <w:rsid w:val="008D0EAF"/>
    <w:rsid w:val="008D2682"/>
    <w:rsid w:val="008D3FD6"/>
    <w:rsid w:val="008D4A85"/>
    <w:rsid w:val="008D7E71"/>
    <w:rsid w:val="008E01AD"/>
    <w:rsid w:val="008E0259"/>
    <w:rsid w:val="008E0331"/>
    <w:rsid w:val="008E23B4"/>
    <w:rsid w:val="008E339E"/>
    <w:rsid w:val="008E3DCF"/>
    <w:rsid w:val="008E6CB2"/>
    <w:rsid w:val="008E7E2C"/>
    <w:rsid w:val="008F0131"/>
    <w:rsid w:val="008F0CB1"/>
    <w:rsid w:val="008F1870"/>
    <w:rsid w:val="008F3122"/>
    <w:rsid w:val="008F42DA"/>
    <w:rsid w:val="008F47A4"/>
    <w:rsid w:val="008F55FE"/>
    <w:rsid w:val="008F6B56"/>
    <w:rsid w:val="008F6C4E"/>
    <w:rsid w:val="008F7761"/>
    <w:rsid w:val="008F7A90"/>
    <w:rsid w:val="008F7C1E"/>
    <w:rsid w:val="00900316"/>
    <w:rsid w:val="009006C4"/>
    <w:rsid w:val="00900EDF"/>
    <w:rsid w:val="009013CC"/>
    <w:rsid w:val="009013E9"/>
    <w:rsid w:val="00902E3B"/>
    <w:rsid w:val="009034BD"/>
    <w:rsid w:val="009046A9"/>
    <w:rsid w:val="00904DBE"/>
    <w:rsid w:val="0090531A"/>
    <w:rsid w:val="00906CD1"/>
    <w:rsid w:val="00907436"/>
    <w:rsid w:val="00911C42"/>
    <w:rsid w:val="0091214A"/>
    <w:rsid w:val="00913D5A"/>
    <w:rsid w:val="009146AF"/>
    <w:rsid w:val="00914E58"/>
    <w:rsid w:val="00915881"/>
    <w:rsid w:val="00915E32"/>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501BE"/>
    <w:rsid w:val="0095092A"/>
    <w:rsid w:val="00951D5D"/>
    <w:rsid w:val="00954131"/>
    <w:rsid w:val="00954E6B"/>
    <w:rsid w:val="009561CE"/>
    <w:rsid w:val="00956F6C"/>
    <w:rsid w:val="00957C7C"/>
    <w:rsid w:val="0096071C"/>
    <w:rsid w:val="00961927"/>
    <w:rsid w:val="0096281E"/>
    <w:rsid w:val="00964224"/>
    <w:rsid w:val="00965D5C"/>
    <w:rsid w:val="00965FE3"/>
    <w:rsid w:val="009678AE"/>
    <w:rsid w:val="009678C1"/>
    <w:rsid w:val="00971279"/>
    <w:rsid w:val="009728D6"/>
    <w:rsid w:val="00972AB1"/>
    <w:rsid w:val="00973904"/>
    <w:rsid w:val="00974227"/>
    <w:rsid w:val="009743F0"/>
    <w:rsid w:val="009757F1"/>
    <w:rsid w:val="0097691D"/>
    <w:rsid w:val="00981CFE"/>
    <w:rsid w:val="00984163"/>
    <w:rsid w:val="00984E9C"/>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A7A"/>
    <w:rsid w:val="009B10B2"/>
    <w:rsid w:val="009B1F2D"/>
    <w:rsid w:val="009B20E5"/>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708F"/>
    <w:rsid w:val="009D008D"/>
    <w:rsid w:val="009D3AFE"/>
    <w:rsid w:val="009D482A"/>
    <w:rsid w:val="009D52E1"/>
    <w:rsid w:val="009D62CC"/>
    <w:rsid w:val="009D6519"/>
    <w:rsid w:val="009E04AA"/>
    <w:rsid w:val="009E13F3"/>
    <w:rsid w:val="009E26DF"/>
    <w:rsid w:val="009E7CF8"/>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DE9"/>
    <w:rsid w:val="00A07C86"/>
    <w:rsid w:val="00A07F24"/>
    <w:rsid w:val="00A117C4"/>
    <w:rsid w:val="00A12B83"/>
    <w:rsid w:val="00A12C31"/>
    <w:rsid w:val="00A12C74"/>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20D6"/>
    <w:rsid w:val="00A32DB6"/>
    <w:rsid w:val="00A349D3"/>
    <w:rsid w:val="00A40A9F"/>
    <w:rsid w:val="00A40C54"/>
    <w:rsid w:val="00A40C63"/>
    <w:rsid w:val="00A4125A"/>
    <w:rsid w:val="00A42CCB"/>
    <w:rsid w:val="00A4436E"/>
    <w:rsid w:val="00A44428"/>
    <w:rsid w:val="00A46BAE"/>
    <w:rsid w:val="00A4765F"/>
    <w:rsid w:val="00A500D4"/>
    <w:rsid w:val="00A50910"/>
    <w:rsid w:val="00A50CB5"/>
    <w:rsid w:val="00A51773"/>
    <w:rsid w:val="00A524A5"/>
    <w:rsid w:val="00A52A03"/>
    <w:rsid w:val="00A53269"/>
    <w:rsid w:val="00A57BD4"/>
    <w:rsid w:val="00A60054"/>
    <w:rsid w:val="00A61D22"/>
    <w:rsid w:val="00A622D0"/>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44B2"/>
    <w:rsid w:val="00A84979"/>
    <w:rsid w:val="00A85EDD"/>
    <w:rsid w:val="00A9344B"/>
    <w:rsid w:val="00A9393A"/>
    <w:rsid w:val="00A95A48"/>
    <w:rsid w:val="00AA022B"/>
    <w:rsid w:val="00AA0563"/>
    <w:rsid w:val="00AA25CA"/>
    <w:rsid w:val="00AA683E"/>
    <w:rsid w:val="00AB10B3"/>
    <w:rsid w:val="00AB139F"/>
    <w:rsid w:val="00AB289C"/>
    <w:rsid w:val="00AB3675"/>
    <w:rsid w:val="00AB3F00"/>
    <w:rsid w:val="00AB4044"/>
    <w:rsid w:val="00AB4DED"/>
    <w:rsid w:val="00AB5CA8"/>
    <w:rsid w:val="00AC056B"/>
    <w:rsid w:val="00AC0FB0"/>
    <w:rsid w:val="00AC1553"/>
    <w:rsid w:val="00AC1811"/>
    <w:rsid w:val="00AC2EC2"/>
    <w:rsid w:val="00AC338F"/>
    <w:rsid w:val="00AC404E"/>
    <w:rsid w:val="00AC450E"/>
    <w:rsid w:val="00AC4948"/>
    <w:rsid w:val="00AD130F"/>
    <w:rsid w:val="00AD34A1"/>
    <w:rsid w:val="00AD3687"/>
    <w:rsid w:val="00AD496E"/>
    <w:rsid w:val="00AD589A"/>
    <w:rsid w:val="00AD6182"/>
    <w:rsid w:val="00AD6B16"/>
    <w:rsid w:val="00AD767D"/>
    <w:rsid w:val="00AE0D94"/>
    <w:rsid w:val="00AE1AEC"/>
    <w:rsid w:val="00AE2782"/>
    <w:rsid w:val="00AE32D4"/>
    <w:rsid w:val="00AE5688"/>
    <w:rsid w:val="00AE6053"/>
    <w:rsid w:val="00AF005F"/>
    <w:rsid w:val="00AF33E4"/>
    <w:rsid w:val="00AF3ECD"/>
    <w:rsid w:val="00AF4422"/>
    <w:rsid w:val="00AF501D"/>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3696"/>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2007"/>
    <w:rsid w:val="00B63E24"/>
    <w:rsid w:val="00B6410C"/>
    <w:rsid w:val="00B6413E"/>
    <w:rsid w:val="00B65E6B"/>
    <w:rsid w:val="00B66218"/>
    <w:rsid w:val="00B6685E"/>
    <w:rsid w:val="00B67742"/>
    <w:rsid w:val="00B71AF1"/>
    <w:rsid w:val="00B71C3F"/>
    <w:rsid w:val="00B72716"/>
    <w:rsid w:val="00B72DCD"/>
    <w:rsid w:val="00B73D59"/>
    <w:rsid w:val="00B73E71"/>
    <w:rsid w:val="00B74AE6"/>
    <w:rsid w:val="00B75A72"/>
    <w:rsid w:val="00B76B6C"/>
    <w:rsid w:val="00B80613"/>
    <w:rsid w:val="00B807DF"/>
    <w:rsid w:val="00B80A61"/>
    <w:rsid w:val="00B8105A"/>
    <w:rsid w:val="00B814DA"/>
    <w:rsid w:val="00B8288A"/>
    <w:rsid w:val="00B83C27"/>
    <w:rsid w:val="00B84A64"/>
    <w:rsid w:val="00B850B0"/>
    <w:rsid w:val="00B867AD"/>
    <w:rsid w:val="00B87130"/>
    <w:rsid w:val="00B87C59"/>
    <w:rsid w:val="00B87E86"/>
    <w:rsid w:val="00B87FCB"/>
    <w:rsid w:val="00B90642"/>
    <w:rsid w:val="00B9193E"/>
    <w:rsid w:val="00B91BFA"/>
    <w:rsid w:val="00B91D7E"/>
    <w:rsid w:val="00B9400D"/>
    <w:rsid w:val="00B94C7B"/>
    <w:rsid w:val="00B95B3B"/>
    <w:rsid w:val="00B96999"/>
    <w:rsid w:val="00BA15BA"/>
    <w:rsid w:val="00BB228F"/>
    <w:rsid w:val="00BB3C5E"/>
    <w:rsid w:val="00BB5C2B"/>
    <w:rsid w:val="00BB65D4"/>
    <w:rsid w:val="00BB6916"/>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6801"/>
    <w:rsid w:val="00BE0A92"/>
    <w:rsid w:val="00BE16D9"/>
    <w:rsid w:val="00BE219C"/>
    <w:rsid w:val="00BE2ECD"/>
    <w:rsid w:val="00BE407A"/>
    <w:rsid w:val="00BE4A4D"/>
    <w:rsid w:val="00BE785D"/>
    <w:rsid w:val="00BF26BA"/>
    <w:rsid w:val="00BF2C91"/>
    <w:rsid w:val="00BF31FD"/>
    <w:rsid w:val="00BF39F8"/>
    <w:rsid w:val="00BF3A28"/>
    <w:rsid w:val="00BF42F0"/>
    <w:rsid w:val="00BF6EBD"/>
    <w:rsid w:val="00C00D07"/>
    <w:rsid w:val="00C019DA"/>
    <w:rsid w:val="00C01EBE"/>
    <w:rsid w:val="00C02B08"/>
    <w:rsid w:val="00C04C13"/>
    <w:rsid w:val="00C06FE8"/>
    <w:rsid w:val="00C0765D"/>
    <w:rsid w:val="00C106B7"/>
    <w:rsid w:val="00C107CD"/>
    <w:rsid w:val="00C11F3F"/>
    <w:rsid w:val="00C125A7"/>
    <w:rsid w:val="00C130A2"/>
    <w:rsid w:val="00C132BE"/>
    <w:rsid w:val="00C14577"/>
    <w:rsid w:val="00C14E1A"/>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31E9"/>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C86"/>
    <w:rsid w:val="00C5735C"/>
    <w:rsid w:val="00C6052E"/>
    <w:rsid w:val="00C615E7"/>
    <w:rsid w:val="00C61885"/>
    <w:rsid w:val="00C629AC"/>
    <w:rsid w:val="00C6310B"/>
    <w:rsid w:val="00C637A5"/>
    <w:rsid w:val="00C647F5"/>
    <w:rsid w:val="00C65987"/>
    <w:rsid w:val="00C6724A"/>
    <w:rsid w:val="00C67845"/>
    <w:rsid w:val="00C7138D"/>
    <w:rsid w:val="00C72E1B"/>
    <w:rsid w:val="00C733C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558"/>
    <w:rsid w:val="00CA39FC"/>
    <w:rsid w:val="00CA4A22"/>
    <w:rsid w:val="00CA5181"/>
    <w:rsid w:val="00CA54D7"/>
    <w:rsid w:val="00CA5E85"/>
    <w:rsid w:val="00CA6BE2"/>
    <w:rsid w:val="00CA7089"/>
    <w:rsid w:val="00CA73FA"/>
    <w:rsid w:val="00CA7CD4"/>
    <w:rsid w:val="00CA7EC5"/>
    <w:rsid w:val="00CB10F6"/>
    <w:rsid w:val="00CB12DB"/>
    <w:rsid w:val="00CB26B8"/>
    <w:rsid w:val="00CB290F"/>
    <w:rsid w:val="00CB3B53"/>
    <w:rsid w:val="00CB3D92"/>
    <w:rsid w:val="00CB3EF4"/>
    <w:rsid w:val="00CB7EEC"/>
    <w:rsid w:val="00CC0368"/>
    <w:rsid w:val="00CC049E"/>
    <w:rsid w:val="00CC2A4F"/>
    <w:rsid w:val="00CC3C42"/>
    <w:rsid w:val="00CC3CB8"/>
    <w:rsid w:val="00CC4208"/>
    <w:rsid w:val="00CC4441"/>
    <w:rsid w:val="00CC45A5"/>
    <w:rsid w:val="00CC461C"/>
    <w:rsid w:val="00CC4D8B"/>
    <w:rsid w:val="00CC5A7B"/>
    <w:rsid w:val="00CC64F5"/>
    <w:rsid w:val="00CC6D79"/>
    <w:rsid w:val="00CC70DD"/>
    <w:rsid w:val="00CC735A"/>
    <w:rsid w:val="00CC7CB8"/>
    <w:rsid w:val="00CC7D2A"/>
    <w:rsid w:val="00CD2161"/>
    <w:rsid w:val="00CD5632"/>
    <w:rsid w:val="00CD60D2"/>
    <w:rsid w:val="00CD638E"/>
    <w:rsid w:val="00CD6475"/>
    <w:rsid w:val="00CD65CE"/>
    <w:rsid w:val="00CD7E11"/>
    <w:rsid w:val="00CE0E30"/>
    <w:rsid w:val="00CE3F9B"/>
    <w:rsid w:val="00CE60E8"/>
    <w:rsid w:val="00CF2009"/>
    <w:rsid w:val="00CF2326"/>
    <w:rsid w:val="00CF24F9"/>
    <w:rsid w:val="00CF385D"/>
    <w:rsid w:val="00CF3AC2"/>
    <w:rsid w:val="00CF3E2D"/>
    <w:rsid w:val="00CF3EFE"/>
    <w:rsid w:val="00CF6812"/>
    <w:rsid w:val="00D015C8"/>
    <w:rsid w:val="00D038AB"/>
    <w:rsid w:val="00D0485B"/>
    <w:rsid w:val="00D049BD"/>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5BEC"/>
    <w:rsid w:val="00D66191"/>
    <w:rsid w:val="00D663B2"/>
    <w:rsid w:val="00D66935"/>
    <w:rsid w:val="00D67426"/>
    <w:rsid w:val="00D67A8C"/>
    <w:rsid w:val="00D67E89"/>
    <w:rsid w:val="00D7045B"/>
    <w:rsid w:val="00D705DD"/>
    <w:rsid w:val="00D722BA"/>
    <w:rsid w:val="00D743DC"/>
    <w:rsid w:val="00D74E23"/>
    <w:rsid w:val="00D76A34"/>
    <w:rsid w:val="00D8063D"/>
    <w:rsid w:val="00D808E3"/>
    <w:rsid w:val="00D80E3F"/>
    <w:rsid w:val="00D81FDA"/>
    <w:rsid w:val="00D82F1F"/>
    <w:rsid w:val="00D857CA"/>
    <w:rsid w:val="00D85D4B"/>
    <w:rsid w:val="00D870B1"/>
    <w:rsid w:val="00D872C9"/>
    <w:rsid w:val="00D87C8C"/>
    <w:rsid w:val="00D90771"/>
    <w:rsid w:val="00D91265"/>
    <w:rsid w:val="00D93505"/>
    <w:rsid w:val="00D94163"/>
    <w:rsid w:val="00D94744"/>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2A67"/>
    <w:rsid w:val="00DB2B42"/>
    <w:rsid w:val="00DB3F11"/>
    <w:rsid w:val="00DB5AE1"/>
    <w:rsid w:val="00DB7297"/>
    <w:rsid w:val="00DB7BEA"/>
    <w:rsid w:val="00DC1A64"/>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6E09"/>
    <w:rsid w:val="00E10B22"/>
    <w:rsid w:val="00E11409"/>
    <w:rsid w:val="00E12A83"/>
    <w:rsid w:val="00E134D5"/>
    <w:rsid w:val="00E13569"/>
    <w:rsid w:val="00E13BDF"/>
    <w:rsid w:val="00E141C3"/>
    <w:rsid w:val="00E14E10"/>
    <w:rsid w:val="00E14EDD"/>
    <w:rsid w:val="00E15BA9"/>
    <w:rsid w:val="00E15DDB"/>
    <w:rsid w:val="00E16F08"/>
    <w:rsid w:val="00E17038"/>
    <w:rsid w:val="00E22639"/>
    <w:rsid w:val="00E2343A"/>
    <w:rsid w:val="00E23B91"/>
    <w:rsid w:val="00E23E9E"/>
    <w:rsid w:val="00E2505C"/>
    <w:rsid w:val="00E257FB"/>
    <w:rsid w:val="00E259F5"/>
    <w:rsid w:val="00E25CD1"/>
    <w:rsid w:val="00E25DA5"/>
    <w:rsid w:val="00E30D6F"/>
    <w:rsid w:val="00E311A6"/>
    <w:rsid w:val="00E317EA"/>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7116"/>
    <w:rsid w:val="00E57C37"/>
    <w:rsid w:val="00E606B8"/>
    <w:rsid w:val="00E61189"/>
    <w:rsid w:val="00E6154E"/>
    <w:rsid w:val="00E62F6F"/>
    <w:rsid w:val="00E639B7"/>
    <w:rsid w:val="00E65437"/>
    <w:rsid w:val="00E67391"/>
    <w:rsid w:val="00E67A13"/>
    <w:rsid w:val="00E67BC3"/>
    <w:rsid w:val="00E70498"/>
    <w:rsid w:val="00E71DDE"/>
    <w:rsid w:val="00E72867"/>
    <w:rsid w:val="00E746FB"/>
    <w:rsid w:val="00E75B4C"/>
    <w:rsid w:val="00E768C5"/>
    <w:rsid w:val="00E769B1"/>
    <w:rsid w:val="00E80881"/>
    <w:rsid w:val="00E81020"/>
    <w:rsid w:val="00E812C9"/>
    <w:rsid w:val="00E839F1"/>
    <w:rsid w:val="00E870A9"/>
    <w:rsid w:val="00E876C8"/>
    <w:rsid w:val="00E9033E"/>
    <w:rsid w:val="00E90C68"/>
    <w:rsid w:val="00E918F6"/>
    <w:rsid w:val="00E92F8B"/>
    <w:rsid w:val="00E93923"/>
    <w:rsid w:val="00E939F6"/>
    <w:rsid w:val="00E94A24"/>
    <w:rsid w:val="00E950FB"/>
    <w:rsid w:val="00E95248"/>
    <w:rsid w:val="00E95428"/>
    <w:rsid w:val="00E95795"/>
    <w:rsid w:val="00E9688E"/>
    <w:rsid w:val="00E97F37"/>
    <w:rsid w:val="00EA012D"/>
    <w:rsid w:val="00EA1D5E"/>
    <w:rsid w:val="00EA2703"/>
    <w:rsid w:val="00EA3957"/>
    <w:rsid w:val="00EA39A7"/>
    <w:rsid w:val="00EA439F"/>
    <w:rsid w:val="00EA4D44"/>
    <w:rsid w:val="00EA682F"/>
    <w:rsid w:val="00EA7D47"/>
    <w:rsid w:val="00EB0B0F"/>
    <w:rsid w:val="00EB1643"/>
    <w:rsid w:val="00EB2213"/>
    <w:rsid w:val="00EB2FC5"/>
    <w:rsid w:val="00EB5704"/>
    <w:rsid w:val="00EC18AD"/>
    <w:rsid w:val="00EC2F76"/>
    <w:rsid w:val="00EC3760"/>
    <w:rsid w:val="00EC4C57"/>
    <w:rsid w:val="00EC4C85"/>
    <w:rsid w:val="00EC4DAE"/>
    <w:rsid w:val="00EC5270"/>
    <w:rsid w:val="00EC7680"/>
    <w:rsid w:val="00EC7AE0"/>
    <w:rsid w:val="00ED2966"/>
    <w:rsid w:val="00ED4ED4"/>
    <w:rsid w:val="00ED52B4"/>
    <w:rsid w:val="00ED65A7"/>
    <w:rsid w:val="00ED71F1"/>
    <w:rsid w:val="00ED7B20"/>
    <w:rsid w:val="00ED7B2F"/>
    <w:rsid w:val="00EE0ED2"/>
    <w:rsid w:val="00EE2815"/>
    <w:rsid w:val="00EE2E50"/>
    <w:rsid w:val="00EE30F6"/>
    <w:rsid w:val="00EE3AF4"/>
    <w:rsid w:val="00EE40F3"/>
    <w:rsid w:val="00EE5420"/>
    <w:rsid w:val="00EE59C9"/>
    <w:rsid w:val="00EE611A"/>
    <w:rsid w:val="00EE62C3"/>
    <w:rsid w:val="00EE76BE"/>
    <w:rsid w:val="00EF0555"/>
    <w:rsid w:val="00EF3385"/>
    <w:rsid w:val="00EF5002"/>
    <w:rsid w:val="00EF7854"/>
    <w:rsid w:val="00F005F5"/>
    <w:rsid w:val="00F02E20"/>
    <w:rsid w:val="00F04BC3"/>
    <w:rsid w:val="00F06955"/>
    <w:rsid w:val="00F115C9"/>
    <w:rsid w:val="00F117B0"/>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ED8"/>
    <w:rsid w:val="00F2593B"/>
    <w:rsid w:val="00F2685F"/>
    <w:rsid w:val="00F3077D"/>
    <w:rsid w:val="00F31004"/>
    <w:rsid w:val="00F31F02"/>
    <w:rsid w:val="00F32265"/>
    <w:rsid w:val="00F32744"/>
    <w:rsid w:val="00F336D7"/>
    <w:rsid w:val="00F33A70"/>
    <w:rsid w:val="00F33FA8"/>
    <w:rsid w:val="00F34435"/>
    <w:rsid w:val="00F34B34"/>
    <w:rsid w:val="00F34D67"/>
    <w:rsid w:val="00F364B0"/>
    <w:rsid w:val="00F373EF"/>
    <w:rsid w:val="00F373FD"/>
    <w:rsid w:val="00F375E1"/>
    <w:rsid w:val="00F376F8"/>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70316"/>
    <w:rsid w:val="00F712CF"/>
    <w:rsid w:val="00F727D7"/>
    <w:rsid w:val="00F72F55"/>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6674"/>
    <w:rsid w:val="00FA6B53"/>
    <w:rsid w:val="00FA6DE6"/>
    <w:rsid w:val="00FA6FA2"/>
    <w:rsid w:val="00FA74DE"/>
    <w:rsid w:val="00FA772A"/>
    <w:rsid w:val="00FB02A9"/>
    <w:rsid w:val="00FB12B5"/>
    <w:rsid w:val="00FB200F"/>
    <w:rsid w:val="00FB2DAD"/>
    <w:rsid w:val="00FB370E"/>
    <w:rsid w:val="00FB383B"/>
    <w:rsid w:val="00FB5DA9"/>
    <w:rsid w:val="00FB79B5"/>
    <w:rsid w:val="00FB7FD0"/>
    <w:rsid w:val="00FC0874"/>
    <w:rsid w:val="00FC1346"/>
    <w:rsid w:val="00FC2A82"/>
    <w:rsid w:val="00FC38A6"/>
    <w:rsid w:val="00FC4F68"/>
    <w:rsid w:val="00FC57D2"/>
    <w:rsid w:val="00FC5BF3"/>
    <w:rsid w:val="00FC76D1"/>
    <w:rsid w:val="00FC775C"/>
    <w:rsid w:val="00FC7CFB"/>
    <w:rsid w:val="00FD0E79"/>
    <w:rsid w:val="00FD2D2E"/>
    <w:rsid w:val="00FD322D"/>
    <w:rsid w:val="00FD5856"/>
    <w:rsid w:val="00FD70A7"/>
    <w:rsid w:val="00FD72CF"/>
    <w:rsid w:val="00FD7769"/>
    <w:rsid w:val="00FE0FFF"/>
    <w:rsid w:val="00FE1602"/>
    <w:rsid w:val="00FE2759"/>
    <w:rsid w:val="00FE2F55"/>
    <w:rsid w:val="00FE320A"/>
    <w:rsid w:val="00FE5B94"/>
    <w:rsid w:val="00FE5DCC"/>
    <w:rsid w:val="00FE5FC5"/>
    <w:rsid w:val="00FE61D1"/>
    <w:rsid w:val="00FE6CD2"/>
    <w:rsid w:val="00FE7798"/>
    <w:rsid w:val="00FE795B"/>
    <w:rsid w:val="00FF0ABF"/>
    <w:rsid w:val="00FF0B0D"/>
    <w:rsid w:val="00FF3485"/>
    <w:rsid w:val="00FF365F"/>
    <w:rsid w:val="00FF3C90"/>
    <w:rsid w:val="00FF4CEA"/>
    <w:rsid w:val="00FF4DA4"/>
    <w:rsid w:val="00FF5AC6"/>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compbio.cs.toronto.edu/SNF/SNF/Software.html" TargetMode="External"/><Relationship Id="rId21" Type="http://schemas.openxmlformats.org/officeDocument/2006/relationships/image" Target="media/image11.em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tif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1FEC1A-9A45-4647-8916-763C21316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42</Pages>
  <Words>30005</Words>
  <Characters>171031</Characters>
  <Application>Microsoft Macintosh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200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389</cp:revision>
  <dcterms:created xsi:type="dcterms:W3CDTF">2017-11-16T20:16:00Z</dcterms:created>
  <dcterms:modified xsi:type="dcterms:W3CDTF">2018-02-2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